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0859B0" w14:textId="31CFCB6C" w:rsidR="002C4EF5" w:rsidRPr="00FC733C" w:rsidRDefault="002C4EF5" w:rsidP="002C4EF5">
      <w:pPr>
        <w:spacing w:after="0" w:line="259" w:lineRule="auto"/>
        <w:ind w:right="0" w:firstLine="0"/>
        <w:jc w:val="center"/>
        <w:rPr>
          <w:rFonts w:ascii="Times New Roman" w:hAnsi="Times New Roman" w:cs="Times New Roman"/>
          <w:sz w:val="48"/>
          <w:lang w:val="en-IE"/>
        </w:rPr>
      </w:pPr>
      <w:bookmarkStart w:id="0" w:name="OLE_LINK467"/>
      <w:bookmarkStart w:id="1" w:name="OLE_LINK468"/>
      <w:bookmarkStart w:id="2" w:name="OLE_LINK327"/>
      <w:bookmarkStart w:id="3" w:name="OLE_LINK328"/>
      <w:bookmarkStart w:id="4" w:name="OLE_LINK47"/>
      <w:bookmarkStart w:id="5" w:name="OLE_LINK48"/>
      <w:bookmarkStart w:id="6" w:name="OLE_LINK54"/>
      <w:r w:rsidRPr="00C830D1">
        <w:rPr>
          <w:rFonts w:ascii="Times New Roman" w:hAnsi="Times New Roman" w:cs="Times New Roman"/>
          <w:sz w:val="48"/>
          <w:lang w:val="en-IE"/>
        </w:rPr>
        <w:t xml:space="preserve">Deep </w:t>
      </w:r>
      <w:bookmarkStart w:id="7" w:name="OLE_LINK454"/>
      <w:bookmarkStart w:id="8" w:name="OLE_LINK455"/>
      <w:bookmarkStart w:id="9" w:name="OLE_LINK469"/>
      <w:bookmarkStart w:id="10" w:name="OLE_LINK517"/>
      <w:r w:rsidRPr="00C830D1">
        <w:rPr>
          <w:rFonts w:ascii="Times New Roman" w:hAnsi="Times New Roman" w:cs="Times New Roman"/>
          <w:sz w:val="48"/>
          <w:lang w:val="en-IE"/>
        </w:rPr>
        <w:t xml:space="preserve">Residual </w:t>
      </w:r>
      <w:r w:rsidR="00727F07">
        <w:rPr>
          <w:rFonts w:ascii="Times New Roman" w:hAnsi="Times New Roman" w:cs="Times New Roman"/>
          <w:sz w:val="48"/>
          <w:lang w:val="en-IE"/>
        </w:rPr>
        <w:t>Neural</w:t>
      </w:r>
      <w:bookmarkEnd w:id="0"/>
      <w:bookmarkEnd w:id="1"/>
      <w:r w:rsidR="00727F07">
        <w:rPr>
          <w:rFonts w:ascii="Times New Roman" w:hAnsi="Times New Roman" w:cs="Times New Roman"/>
          <w:sz w:val="48"/>
          <w:lang w:val="en-IE"/>
        </w:rPr>
        <w:t xml:space="preserve"> Network</w:t>
      </w:r>
      <w:bookmarkEnd w:id="7"/>
      <w:bookmarkEnd w:id="8"/>
      <w:bookmarkEnd w:id="9"/>
      <w:bookmarkEnd w:id="10"/>
      <w:r w:rsidR="00727F07">
        <w:rPr>
          <w:rFonts w:ascii="Times New Roman" w:hAnsi="Times New Roman" w:cs="Times New Roman"/>
          <w:sz w:val="48"/>
          <w:lang w:val="en-IE"/>
        </w:rPr>
        <w:t xml:space="preserve"> </w:t>
      </w:r>
      <w:r>
        <w:rPr>
          <w:rFonts w:ascii="Times New Roman" w:hAnsi="Times New Roman" w:cs="Times New Roman"/>
          <w:sz w:val="48"/>
          <w:lang w:val="en-IE"/>
        </w:rPr>
        <w:t>for Efficient</w:t>
      </w:r>
      <w:r>
        <w:rPr>
          <w:rFonts w:ascii="Times New Roman" w:hAnsi="Times New Roman" w:cs="Times New Roman" w:hint="eastAsia"/>
          <w:sz w:val="48"/>
          <w:lang w:val="en-IE"/>
        </w:rPr>
        <w:t xml:space="preserve"> </w:t>
      </w:r>
      <w:r>
        <w:rPr>
          <w:rFonts w:ascii="Times New Roman" w:hAnsi="Times New Roman" w:cs="Times New Roman"/>
          <w:sz w:val="48"/>
          <w:lang w:val="en-IE"/>
        </w:rPr>
        <w:t>Traffic</w:t>
      </w:r>
      <w:r>
        <w:rPr>
          <w:rFonts w:ascii="Times New Roman" w:hAnsi="Times New Roman" w:cs="Times New Roman" w:hint="eastAsia"/>
          <w:sz w:val="48"/>
          <w:lang w:val="en-IE"/>
        </w:rPr>
        <w:t xml:space="preserve"> </w:t>
      </w:r>
      <w:r>
        <w:rPr>
          <w:rFonts w:ascii="Times New Roman" w:hAnsi="Times New Roman" w:cs="Times New Roman"/>
          <w:sz w:val="48"/>
          <w:lang w:val="en-IE"/>
        </w:rPr>
        <w:t>Sign Detection</w:t>
      </w:r>
      <w:bookmarkEnd w:id="2"/>
      <w:bookmarkEnd w:id="3"/>
      <w:r w:rsidR="002739A2">
        <w:rPr>
          <w:rFonts w:ascii="Times New Roman" w:hAnsi="Times New Roman" w:cs="Times New Roman"/>
          <w:sz w:val="48"/>
          <w:lang w:val="en-IE"/>
        </w:rPr>
        <w:t xml:space="preserve"> System</w:t>
      </w:r>
      <w:r>
        <w:rPr>
          <w:rFonts w:ascii="Times New Roman" w:hAnsi="Times New Roman" w:cs="Times New Roman"/>
          <w:sz w:val="48"/>
          <w:lang w:val="en-IE"/>
        </w:rPr>
        <w:t xml:space="preserve"> </w:t>
      </w:r>
      <w:r w:rsidRPr="001631EA">
        <w:rPr>
          <w:rFonts w:ascii="Times New Roman" w:hAnsi="Times New Roman" w:cs="Times New Roman"/>
          <w:sz w:val="32"/>
          <w:szCs w:val="16"/>
          <w:lang w:val="en-IE"/>
        </w:rPr>
        <w:t>(</w:t>
      </w:r>
      <w:r w:rsidR="00EA478E" w:rsidRPr="001631EA">
        <w:rPr>
          <w:rFonts w:ascii="Times New Roman" w:hAnsi="Times New Roman" w:cs="Times New Roman"/>
          <w:sz w:val="32"/>
          <w:szCs w:val="16"/>
          <w:lang w:val="en-IE"/>
        </w:rPr>
        <w:t>28</w:t>
      </w:r>
      <w:r w:rsidR="00EA478E" w:rsidRPr="001631EA">
        <w:rPr>
          <w:rFonts w:ascii="Times New Roman" w:hAnsi="Times New Roman" w:cs="Times New Roman"/>
          <w:sz w:val="32"/>
          <w:szCs w:val="16"/>
          <w:vertAlign w:val="superscript"/>
          <w:lang w:val="en-IE"/>
        </w:rPr>
        <w:t>th</w:t>
      </w:r>
      <w:r w:rsidR="00EA478E" w:rsidRPr="001631EA">
        <w:rPr>
          <w:rFonts w:ascii="Times New Roman" w:hAnsi="Times New Roman" w:cs="Times New Roman"/>
          <w:sz w:val="32"/>
          <w:szCs w:val="16"/>
          <w:lang w:val="en-IE"/>
        </w:rPr>
        <w:t xml:space="preserve"> </w:t>
      </w:r>
      <w:r w:rsidR="00B83410" w:rsidRPr="001631EA">
        <w:rPr>
          <w:rFonts w:ascii="Times New Roman" w:hAnsi="Times New Roman" w:cs="Times New Roman"/>
          <w:sz w:val="32"/>
          <w:szCs w:val="16"/>
          <w:lang w:val="en-IE"/>
        </w:rPr>
        <w:t>Oct. 2022</w:t>
      </w:r>
      <w:r w:rsidRPr="001631EA">
        <w:rPr>
          <w:rFonts w:ascii="Times New Roman" w:hAnsi="Times New Roman" w:cs="Times New Roman"/>
          <w:sz w:val="32"/>
          <w:szCs w:val="16"/>
          <w:lang w:val="en-IE"/>
        </w:rPr>
        <w:t>)</w:t>
      </w:r>
    </w:p>
    <w:tbl>
      <w:tblPr>
        <w:tblStyle w:val="TableGrid"/>
        <w:tblW w:w="9498" w:type="dxa"/>
        <w:tblInd w:w="-5" w:type="dxa"/>
        <w:tblLook w:val="04A0" w:firstRow="1" w:lastRow="0" w:firstColumn="1" w:lastColumn="0" w:noHBand="0" w:noVBand="1"/>
      </w:tblPr>
      <w:tblGrid>
        <w:gridCol w:w="4820"/>
        <w:gridCol w:w="4678"/>
      </w:tblGrid>
      <w:tr w:rsidR="002C4EF5" w:rsidRPr="00E13B2F" w14:paraId="00A4F5AF" w14:textId="77777777" w:rsidTr="001524AA">
        <w:trPr>
          <w:trHeight w:val="2774"/>
        </w:trPr>
        <w:tc>
          <w:tcPr>
            <w:tcW w:w="4820" w:type="dxa"/>
          </w:tcPr>
          <w:p w14:paraId="1165729B" w14:textId="77777777" w:rsidR="002C4EF5" w:rsidRPr="00E65F95" w:rsidRDefault="002C4EF5" w:rsidP="001524AA">
            <w:pPr>
              <w:spacing w:after="0" w:line="240" w:lineRule="auto"/>
              <w:ind w:right="0" w:firstLine="0"/>
              <w:jc w:val="center"/>
              <w:rPr>
                <w:rFonts w:ascii="Times New Roman" w:hAnsi="Times New Roman" w:cs="Times New Roman"/>
                <w:sz w:val="18"/>
                <w:szCs w:val="18"/>
                <w:lang w:val="en-IE"/>
              </w:rPr>
            </w:pPr>
            <w:bookmarkStart w:id="11" w:name="OLE_LINK26"/>
            <w:bookmarkStart w:id="12" w:name="OLE_LINK31"/>
            <w:r>
              <w:rPr>
                <w:rFonts w:ascii="Times New Roman" w:hAnsi="Times New Roman" w:cs="Times New Roman" w:hint="eastAsia"/>
                <w:sz w:val="18"/>
                <w:szCs w:val="18"/>
                <w:lang w:val="en-IE"/>
              </w:rPr>
              <w:t>Z</w:t>
            </w:r>
            <w:r>
              <w:rPr>
                <w:rFonts w:ascii="Times New Roman" w:hAnsi="Times New Roman" w:cs="Times New Roman"/>
                <w:sz w:val="18"/>
                <w:szCs w:val="18"/>
                <w:lang w:val="en-IE"/>
              </w:rPr>
              <w:t>heng Li</w:t>
            </w:r>
          </w:p>
          <w:p w14:paraId="7BEA6A97" w14:textId="77777777" w:rsidR="002C4EF5" w:rsidRPr="00E65F95" w:rsidRDefault="002C4EF5" w:rsidP="001524AA">
            <w:pPr>
              <w:spacing w:after="0" w:line="240" w:lineRule="auto"/>
              <w:ind w:right="0" w:firstLine="0"/>
              <w:jc w:val="center"/>
              <w:rPr>
                <w:rFonts w:ascii="Times New Roman" w:hAnsi="Times New Roman" w:cs="Times New Roman"/>
                <w:sz w:val="18"/>
                <w:szCs w:val="18"/>
                <w:lang w:val="en-IE"/>
              </w:rPr>
            </w:pPr>
            <w:bookmarkStart w:id="13" w:name="OLE_LINK90"/>
            <w:bookmarkStart w:id="14" w:name="OLE_LINK91"/>
            <w:r w:rsidRPr="00E65F95">
              <w:rPr>
                <w:rFonts w:ascii="Times New Roman" w:hAnsi="Times New Roman" w:cs="Times New Roman"/>
                <w:i/>
                <w:sz w:val="18"/>
                <w:szCs w:val="18"/>
                <w:lang w:val="en-IE"/>
              </w:rPr>
              <w:t>Maynooth International Engineering College</w:t>
            </w:r>
            <w:bookmarkEnd w:id="13"/>
            <w:bookmarkEnd w:id="14"/>
          </w:p>
          <w:p w14:paraId="6B080B3A" w14:textId="77777777" w:rsidR="002C4EF5" w:rsidRPr="00E65F95" w:rsidRDefault="002C4EF5" w:rsidP="001524AA">
            <w:pPr>
              <w:spacing w:after="0" w:line="240" w:lineRule="auto"/>
              <w:ind w:right="0" w:firstLine="0"/>
              <w:jc w:val="center"/>
              <w:rPr>
                <w:rFonts w:ascii="Times New Roman" w:hAnsi="Times New Roman" w:cs="Times New Roman"/>
                <w:sz w:val="18"/>
                <w:szCs w:val="18"/>
                <w:lang w:val="en-IE"/>
              </w:rPr>
            </w:pPr>
            <w:r w:rsidRPr="00E65F95">
              <w:rPr>
                <w:rFonts w:ascii="Times New Roman" w:hAnsi="Times New Roman" w:cs="Times New Roman"/>
                <w:i/>
                <w:sz w:val="18"/>
                <w:szCs w:val="18"/>
                <w:lang w:val="en-IE"/>
              </w:rPr>
              <w:t>Fuzhou University</w:t>
            </w:r>
          </w:p>
          <w:p w14:paraId="2EA3B153" w14:textId="77777777" w:rsidR="002C4EF5" w:rsidRPr="00E65F95" w:rsidRDefault="002C4EF5" w:rsidP="001524AA">
            <w:pPr>
              <w:spacing w:after="0" w:line="240" w:lineRule="auto"/>
              <w:ind w:right="0" w:firstLine="0"/>
              <w:jc w:val="center"/>
              <w:rPr>
                <w:rFonts w:ascii="Times New Roman" w:hAnsi="Times New Roman" w:cs="Times New Roman"/>
                <w:sz w:val="18"/>
                <w:szCs w:val="18"/>
                <w:lang w:val="en-IE"/>
              </w:rPr>
            </w:pPr>
            <w:r w:rsidRPr="00E65F95">
              <w:rPr>
                <w:rFonts w:ascii="Times New Roman" w:hAnsi="Times New Roman" w:cs="Times New Roman"/>
                <w:sz w:val="18"/>
                <w:szCs w:val="18"/>
                <w:lang w:val="en-IE"/>
              </w:rPr>
              <w:t>Fuzhou, China</w:t>
            </w:r>
          </w:p>
          <w:p w14:paraId="58D67D5D" w14:textId="77777777" w:rsidR="002C4EF5" w:rsidRPr="00E65F95" w:rsidRDefault="002C4EF5" w:rsidP="001524AA">
            <w:pPr>
              <w:spacing w:after="0" w:line="240" w:lineRule="auto"/>
              <w:ind w:right="0" w:firstLine="0"/>
              <w:jc w:val="center"/>
              <w:rPr>
                <w:rFonts w:ascii="Times New Roman" w:hAnsi="Times New Roman" w:cs="Times New Roman"/>
                <w:sz w:val="18"/>
                <w:szCs w:val="18"/>
                <w:lang w:val="en-IE"/>
              </w:rPr>
            </w:pPr>
            <w:bookmarkStart w:id="15" w:name="OLE_LINK67"/>
            <w:bookmarkStart w:id="16" w:name="OLE_LINK68"/>
            <w:bookmarkStart w:id="17" w:name="OLE_LINK30"/>
            <w:r w:rsidRPr="006854EC">
              <w:rPr>
                <w:rFonts w:ascii="Times New Roman" w:hAnsi="Times New Roman" w:cs="Times New Roman"/>
                <w:sz w:val="18"/>
                <w:szCs w:val="18"/>
                <w:lang w:val="en-IE"/>
              </w:rPr>
              <w:t>ZHENG.LI.2021@MUMAIL.IE</w:t>
            </w:r>
          </w:p>
          <w:bookmarkEnd w:id="11"/>
          <w:bookmarkEnd w:id="12"/>
          <w:p w14:paraId="37944C2D" w14:textId="77777777" w:rsidR="002C4EF5" w:rsidRPr="006854EC" w:rsidRDefault="002C4EF5" w:rsidP="001524AA">
            <w:pPr>
              <w:spacing w:after="0" w:line="240" w:lineRule="auto"/>
              <w:ind w:right="0" w:firstLine="0"/>
              <w:jc w:val="center"/>
              <w:rPr>
                <w:rFonts w:ascii="Times New Roman" w:hAnsi="Times New Roman" w:cs="Times New Roman"/>
                <w:sz w:val="18"/>
                <w:szCs w:val="18"/>
                <w:lang w:val="en-IE"/>
              </w:rPr>
            </w:pPr>
          </w:p>
          <w:bookmarkEnd w:id="15"/>
          <w:bookmarkEnd w:id="16"/>
          <w:bookmarkEnd w:id="17"/>
          <w:p w14:paraId="4F3B29B2" w14:textId="77777777" w:rsidR="002C4EF5" w:rsidRPr="00E65F95" w:rsidRDefault="002C4EF5" w:rsidP="001524AA">
            <w:pPr>
              <w:spacing w:after="0" w:line="240" w:lineRule="auto"/>
              <w:ind w:right="0" w:firstLine="0"/>
              <w:jc w:val="center"/>
              <w:rPr>
                <w:rFonts w:ascii="Times New Roman" w:hAnsi="Times New Roman" w:cs="Times New Roman"/>
                <w:sz w:val="18"/>
                <w:szCs w:val="18"/>
                <w:lang w:val="en-IE"/>
              </w:rPr>
            </w:pPr>
            <w:r w:rsidRPr="00E65F95">
              <w:rPr>
                <w:rFonts w:ascii="Times New Roman" w:hAnsi="Times New Roman" w:cs="Times New Roman"/>
                <w:sz w:val="18"/>
                <w:szCs w:val="18"/>
                <w:lang w:val="en-IE"/>
              </w:rPr>
              <w:t>Jiaqi Hu</w:t>
            </w:r>
          </w:p>
          <w:p w14:paraId="2BBB7937" w14:textId="77777777" w:rsidR="002C4EF5" w:rsidRPr="00E65F95" w:rsidRDefault="002C4EF5" w:rsidP="001524AA">
            <w:pPr>
              <w:spacing w:after="0" w:line="240" w:lineRule="auto"/>
              <w:ind w:right="0" w:firstLine="0"/>
              <w:jc w:val="center"/>
              <w:rPr>
                <w:rFonts w:ascii="Times New Roman" w:hAnsi="Times New Roman" w:cs="Times New Roman"/>
                <w:sz w:val="18"/>
                <w:szCs w:val="18"/>
                <w:lang w:val="en-IE"/>
              </w:rPr>
            </w:pPr>
            <w:bookmarkStart w:id="18" w:name="OLE_LINK86"/>
            <w:bookmarkStart w:id="19" w:name="OLE_LINK87"/>
            <w:r w:rsidRPr="00E65F95">
              <w:rPr>
                <w:rFonts w:ascii="Times New Roman" w:hAnsi="Times New Roman" w:cs="Times New Roman"/>
                <w:i/>
                <w:sz w:val="18"/>
                <w:szCs w:val="18"/>
                <w:lang w:val="en-IE"/>
              </w:rPr>
              <w:t>Maynooth International Engineering College</w:t>
            </w:r>
          </w:p>
          <w:bookmarkEnd w:id="18"/>
          <w:bookmarkEnd w:id="19"/>
          <w:p w14:paraId="52260DDE" w14:textId="77777777" w:rsidR="002C4EF5" w:rsidRPr="00E65F95" w:rsidRDefault="002C4EF5" w:rsidP="001524AA">
            <w:pPr>
              <w:spacing w:after="0" w:line="240" w:lineRule="auto"/>
              <w:ind w:right="0" w:firstLine="0"/>
              <w:jc w:val="center"/>
              <w:rPr>
                <w:rFonts w:ascii="Times New Roman" w:hAnsi="Times New Roman" w:cs="Times New Roman"/>
                <w:sz w:val="18"/>
                <w:szCs w:val="18"/>
                <w:lang w:val="en-IE"/>
              </w:rPr>
            </w:pPr>
            <w:r w:rsidRPr="00E65F95">
              <w:rPr>
                <w:rFonts w:ascii="Times New Roman" w:hAnsi="Times New Roman" w:cs="Times New Roman"/>
                <w:i/>
                <w:sz w:val="18"/>
                <w:szCs w:val="18"/>
                <w:lang w:val="en-IE"/>
              </w:rPr>
              <w:t>Fuzhou University</w:t>
            </w:r>
          </w:p>
          <w:p w14:paraId="18EEE427" w14:textId="77777777" w:rsidR="002C4EF5" w:rsidRPr="006C1AED" w:rsidRDefault="002C4EF5" w:rsidP="001524AA">
            <w:pPr>
              <w:spacing w:after="0" w:line="240" w:lineRule="auto"/>
              <w:ind w:right="0" w:firstLine="0"/>
              <w:jc w:val="center"/>
              <w:rPr>
                <w:rFonts w:ascii="Times New Roman" w:hAnsi="Times New Roman" w:cs="Times New Roman"/>
                <w:sz w:val="18"/>
                <w:szCs w:val="18"/>
              </w:rPr>
            </w:pPr>
            <w:r w:rsidRPr="00E65F95">
              <w:rPr>
                <w:rFonts w:ascii="Times New Roman" w:hAnsi="Times New Roman" w:cs="Times New Roman"/>
                <w:sz w:val="18"/>
                <w:szCs w:val="18"/>
                <w:lang w:val="en-IE"/>
              </w:rPr>
              <w:t>Fuzhou, China</w:t>
            </w:r>
          </w:p>
          <w:p w14:paraId="6AE095A9" w14:textId="542B7FAA" w:rsidR="002C4EF5" w:rsidRPr="00FA3E77" w:rsidRDefault="002C4EF5" w:rsidP="00FA3E77">
            <w:pPr>
              <w:spacing w:after="0" w:line="240" w:lineRule="auto"/>
              <w:ind w:right="0" w:firstLine="0"/>
              <w:jc w:val="center"/>
              <w:rPr>
                <w:rFonts w:ascii="Times New Roman" w:hAnsi="Times New Roman" w:cs="Times New Roman" w:hint="eastAsia"/>
                <w:sz w:val="18"/>
                <w:szCs w:val="18"/>
                <w:lang w:val="en-IE"/>
              </w:rPr>
            </w:pPr>
            <w:bookmarkStart w:id="20" w:name="OLE_LINK71"/>
            <w:bookmarkStart w:id="21" w:name="OLE_LINK72"/>
            <w:bookmarkStart w:id="22" w:name="OLE_LINK20"/>
            <w:bookmarkStart w:id="23" w:name="OLE_LINK27"/>
            <w:bookmarkStart w:id="24" w:name="OLE_LINK29"/>
            <w:bookmarkStart w:id="25" w:name="OLE_LINK40"/>
            <w:r>
              <w:rPr>
                <w:rFonts w:ascii="Times New Roman" w:hAnsi="Times New Roman" w:cs="Times New Roman"/>
                <w:sz w:val="18"/>
                <w:szCs w:val="18"/>
                <w:lang w:val="en-IE"/>
              </w:rPr>
              <w:t>JIAQI</w:t>
            </w:r>
            <w:r w:rsidRPr="006854EC">
              <w:rPr>
                <w:rFonts w:ascii="Times New Roman" w:hAnsi="Times New Roman" w:cs="Times New Roman"/>
                <w:sz w:val="18"/>
                <w:szCs w:val="18"/>
                <w:lang w:val="en-IE"/>
              </w:rPr>
              <w:t>.</w:t>
            </w:r>
            <w:r>
              <w:rPr>
                <w:rFonts w:ascii="Times New Roman" w:hAnsi="Times New Roman" w:cs="Times New Roman"/>
                <w:sz w:val="18"/>
                <w:szCs w:val="18"/>
                <w:lang w:val="en-IE"/>
              </w:rPr>
              <w:t>HU</w:t>
            </w:r>
            <w:r w:rsidRPr="006854EC">
              <w:rPr>
                <w:rFonts w:ascii="Times New Roman" w:hAnsi="Times New Roman" w:cs="Times New Roman"/>
                <w:sz w:val="18"/>
                <w:szCs w:val="18"/>
                <w:lang w:val="en-IE"/>
              </w:rPr>
              <w:t>.2021@MUMAIL.IE</w:t>
            </w:r>
            <w:bookmarkEnd w:id="20"/>
            <w:bookmarkEnd w:id="21"/>
            <w:bookmarkEnd w:id="22"/>
            <w:bookmarkEnd w:id="23"/>
            <w:bookmarkEnd w:id="24"/>
            <w:bookmarkEnd w:id="25"/>
          </w:p>
        </w:tc>
        <w:tc>
          <w:tcPr>
            <w:tcW w:w="4678" w:type="dxa"/>
          </w:tcPr>
          <w:p w14:paraId="44DA75F2" w14:textId="77777777" w:rsidR="002C4EF5" w:rsidRPr="00E65F95" w:rsidRDefault="002C4EF5" w:rsidP="001524AA">
            <w:pPr>
              <w:spacing w:after="0" w:line="240" w:lineRule="auto"/>
              <w:ind w:right="0" w:firstLine="0"/>
              <w:jc w:val="center"/>
              <w:rPr>
                <w:rFonts w:ascii="Times New Roman" w:hAnsi="Times New Roman" w:cs="Times New Roman"/>
                <w:sz w:val="18"/>
                <w:szCs w:val="18"/>
                <w:lang w:val="en-IE"/>
              </w:rPr>
            </w:pPr>
            <w:bookmarkStart w:id="26" w:name="OLE_LINK34"/>
            <w:bookmarkStart w:id="27" w:name="OLE_LINK35"/>
            <w:bookmarkStart w:id="28" w:name="OLE_LINK41"/>
            <w:bookmarkStart w:id="29" w:name="OLE_LINK44"/>
            <w:r>
              <w:rPr>
                <w:rFonts w:ascii="Times New Roman" w:hAnsi="Times New Roman" w:cs="Times New Roman" w:hint="eastAsia"/>
                <w:sz w:val="18"/>
                <w:szCs w:val="18"/>
                <w:lang w:val="en-IE"/>
              </w:rPr>
              <w:t>H</w:t>
            </w:r>
            <w:r>
              <w:rPr>
                <w:rFonts w:ascii="Times New Roman" w:hAnsi="Times New Roman" w:cs="Times New Roman"/>
                <w:sz w:val="18"/>
                <w:szCs w:val="18"/>
                <w:lang w:val="en-IE"/>
              </w:rPr>
              <w:t>anlin Cai</w:t>
            </w:r>
          </w:p>
          <w:bookmarkEnd w:id="26"/>
          <w:bookmarkEnd w:id="27"/>
          <w:p w14:paraId="0BEBA101" w14:textId="77777777" w:rsidR="002C4EF5" w:rsidRPr="00E65F95" w:rsidRDefault="002C4EF5" w:rsidP="001524AA">
            <w:pPr>
              <w:spacing w:after="0" w:line="240" w:lineRule="auto"/>
              <w:ind w:right="0" w:firstLine="0"/>
              <w:jc w:val="center"/>
              <w:rPr>
                <w:rFonts w:ascii="Times New Roman" w:hAnsi="Times New Roman" w:cs="Times New Roman"/>
                <w:sz w:val="18"/>
                <w:szCs w:val="18"/>
                <w:lang w:val="en-IE"/>
              </w:rPr>
            </w:pPr>
            <w:r w:rsidRPr="00E65F95">
              <w:rPr>
                <w:rFonts w:ascii="Times New Roman" w:hAnsi="Times New Roman" w:cs="Times New Roman"/>
                <w:i/>
                <w:sz w:val="18"/>
                <w:szCs w:val="18"/>
                <w:lang w:val="en-IE"/>
              </w:rPr>
              <w:t>Maynooth International Engineering College</w:t>
            </w:r>
          </w:p>
          <w:p w14:paraId="698C5FE7" w14:textId="77777777" w:rsidR="002C4EF5" w:rsidRPr="00E65F95" w:rsidRDefault="002C4EF5" w:rsidP="001524AA">
            <w:pPr>
              <w:spacing w:after="0" w:line="240" w:lineRule="auto"/>
              <w:ind w:right="0" w:firstLine="0"/>
              <w:jc w:val="center"/>
              <w:rPr>
                <w:rFonts w:ascii="Times New Roman" w:hAnsi="Times New Roman" w:cs="Times New Roman"/>
                <w:sz w:val="18"/>
                <w:szCs w:val="18"/>
                <w:lang w:val="en-IE"/>
              </w:rPr>
            </w:pPr>
            <w:r w:rsidRPr="00E65F95">
              <w:rPr>
                <w:rFonts w:ascii="Times New Roman" w:hAnsi="Times New Roman" w:cs="Times New Roman"/>
                <w:i/>
                <w:sz w:val="18"/>
                <w:szCs w:val="18"/>
                <w:lang w:val="en-IE"/>
              </w:rPr>
              <w:t>Fuzhou University</w:t>
            </w:r>
          </w:p>
          <w:p w14:paraId="49481821" w14:textId="77777777" w:rsidR="002C4EF5" w:rsidRPr="00E65F95" w:rsidRDefault="002C4EF5" w:rsidP="001524AA">
            <w:pPr>
              <w:spacing w:after="0" w:line="240" w:lineRule="auto"/>
              <w:ind w:right="0" w:firstLine="0"/>
              <w:jc w:val="center"/>
              <w:rPr>
                <w:rFonts w:ascii="Times New Roman" w:hAnsi="Times New Roman" w:cs="Times New Roman"/>
                <w:sz w:val="18"/>
                <w:szCs w:val="18"/>
                <w:lang w:val="en-IE"/>
              </w:rPr>
            </w:pPr>
            <w:r w:rsidRPr="00E65F95">
              <w:rPr>
                <w:rFonts w:ascii="Times New Roman" w:hAnsi="Times New Roman" w:cs="Times New Roman"/>
                <w:sz w:val="18"/>
                <w:szCs w:val="18"/>
                <w:lang w:val="en-IE"/>
              </w:rPr>
              <w:t>Fuzhou, China</w:t>
            </w:r>
          </w:p>
          <w:p w14:paraId="6DD28373" w14:textId="2F0EDF3E" w:rsidR="002C4EF5" w:rsidRDefault="001A753F" w:rsidP="001524AA">
            <w:pPr>
              <w:spacing w:after="0" w:line="240" w:lineRule="auto"/>
              <w:ind w:right="0" w:firstLine="0"/>
              <w:jc w:val="center"/>
              <w:rPr>
                <w:rFonts w:ascii="Times New Roman" w:hAnsi="Times New Roman" w:cs="Times New Roman"/>
                <w:sz w:val="18"/>
                <w:szCs w:val="18"/>
                <w:lang w:val="en-IE"/>
              </w:rPr>
            </w:pPr>
            <w:bookmarkStart w:id="30" w:name="OLE_LINK36"/>
            <w:bookmarkStart w:id="31" w:name="OLE_LINK37"/>
            <w:bookmarkStart w:id="32" w:name="OLE_LINK73"/>
            <w:bookmarkStart w:id="33" w:name="OLE_LINK74"/>
            <w:r>
              <w:rPr>
                <w:rFonts w:ascii="Times New Roman" w:hAnsi="Times New Roman" w:cs="Times New Roman"/>
                <w:sz w:val="18"/>
                <w:szCs w:val="18"/>
                <w:lang w:val="en-IE"/>
              </w:rPr>
              <w:t>hanlin.cai@ieee.org</w:t>
            </w:r>
          </w:p>
          <w:bookmarkEnd w:id="28"/>
          <w:bookmarkEnd w:id="29"/>
          <w:bookmarkEnd w:id="30"/>
          <w:bookmarkEnd w:id="31"/>
          <w:p w14:paraId="4009CE56" w14:textId="77777777" w:rsidR="002C4EF5" w:rsidRPr="0041234F" w:rsidRDefault="002C4EF5" w:rsidP="001524AA">
            <w:pPr>
              <w:spacing w:after="0" w:line="240" w:lineRule="auto"/>
              <w:ind w:right="0" w:firstLine="0"/>
              <w:jc w:val="center"/>
              <w:rPr>
                <w:rFonts w:ascii="Times New Roman" w:hAnsi="Times New Roman" w:cs="Times New Roman"/>
                <w:sz w:val="18"/>
                <w:szCs w:val="18"/>
                <w:lang w:val="en-IE"/>
              </w:rPr>
            </w:pPr>
          </w:p>
          <w:bookmarkEnd w:id="32"/>
          <w:bookmarkEnd w:id="33"/>
          <w:p w14:paraId="7FA7DEF7" w14:textId="77777777" w:rsidR="00303C3E" w:rsidRPr="00E65F95" w:rsidRDefault="00303C3E" w:rsidP="00303C3E">
            <w:pPr>
              <w:spacing w:after="0" w:line="240" w:lineRule="auto"/>
              <w:ind w:right="0" w:firstLine="0"/>
              <w:jc w:val="center"/>
              <w:rPr>
                <w:rFonts w:ascii="Times New Roman" w:hAnsi="Times New Roman" w:cs="Times New Roman"/>
                <w:sz w:val="18"/>
                <w:szCs w:val="18"/>
                <w:lang w:val="en-IE"/>
              </w:rPr>
            </w:pPr>
            <w:r w:rsidRPr="00E65F95">
              <w:rPr>
                <w:rFonts w:ascii="Times New Roman" w:hAnsi="Times New Roman" w:cs="Times New Roman"/>
                <w:sz w:val="18"/>
                <w:szCs w:val="18"/>
                <w:lang w:val="en-IE"/>
              </w:rPr>
              <w:t>Chin Hong Wong</w:t>
            </w:r>
          </w:p>
          <w:p w14:paraId="66219E8B" w14:textId="77777777" w:rsidR="00303C3E" w:rsidRPr="00E65F95" w:rsidRDefault="00303C3E" w:rsidP="00303C3E">
            <w:pPr>
              <w:spacing w:after="0" w:line="240" w:lineRule="auto"/>
              <w:ind w:right="0" w:firstLine="0"/>
              <w:jc w:val="center"/>
              <w:rPr>
                <w:rFonts w:ascii="Times New Roman" w:hAnsi="Times New Roman" w:cs="Times New Roman"/>
                <w:sz w:val="18"/>
                <w:szCs w:val="18"/>
                <w:lang w:val="en-IE"/>
              </w:rPr>
            </w:pPr>
            <w:r w:rsidRPr="00E65F95">
              <w:rPr>
                <w:rFonts w:ascii="Times New Roman" w:hAnsi="Times New Roman" w:cs="Times New Roman"/>
                <w:i/>
                <w:sz w:val="18"/>
                <w:szCs w:val="18"/>
                <w:lang w:val="en-IE"/>
              </w:rPr>
              <w:t>Maynooth International Engineering College</w:t>
            </w:r>
          </w:p>
          <w:p w14:paraId="32CC1B3B" w14:textId="77777777" w:rsidR="00303C3E" w:rsidRPr="00E65F95" w:rsidRDefault="00303C3E" w:rsidP="00303C3E">
            <w:pPr>
              <w:spacing w:after="0" w:line="240" w:lineRule="auto"/>
              <w:ind w:right="0" w:firstLine="0"/>
              <w:jc w:val="center"/>
              <w:rPr>
                <w:rFonts w:ascii="Times New Roman" w:hAnsi="Times New Roman" w:cs="Times New Roman"/>
                <w:sz w:val="18"/>
                <w:szCs w:val="18"/>
                <w:lang w:val="en-IE"/>
              </w:rPr>
            </w:pPr>
            <w:r w:rsidRPr="00E65F95">
              <w:rPr>
                <w:rFonts w:ascii="Times New Roman" w:hAnsi="Times New Roman" w:cs="Times New Roman"/>
                <w:i/>
                <w:sz w:val="18"/>
                <w:szCs w:val="18"/>
                <w:lang w:val="en-IE"/>
              </w:rPr>
              <w:t>Fuzhou University</w:t>
            </w:r>
          </w:p>
          <w:p w14:paraId="5B3D6D04" w14:textId="77777777" w:rsidR="00303C3E" w:rsidRPr="00E65F95" w:rsidRDefault="00303C3E" w:rsidP="00303C3E">
            <w:pPr>
              <w:spacing w:after="0" w:line="240" w:lineRule="auto"/>
              <w:ind w:right="0" w:firstLine="0"/>
              <w:jc w:val="center"/>
              <w:rPr>
                <w:rFonts w:ascii="Times New Roman" w:hAnsi="Times New Roman" w:cs="Times New Roman"/>
                <w:sz w:val="18"/>
                <w:szCs w:val="18"/>
                <w:lang w:val="en-IE"/>
              </w:rPr>
            </w:pPr>
            <w:r w:rsidRPr="00E65F95">
              <w:rPr>
                <w:rFonts w:ascii="Times New Roman" w:hAnsi="Times New Roman" w:cs="Times New Roman"/>
                <w:sz w:val="18"/>
                <w:szCs w:val="18"/>
                <w:lang w:val="en-IE"/>
              </w:rPr>
              <w:t>Fuzhou, China</w:t>
            </w:r>
          </w:p>
          <w:p w14:paraId="116C3E76" w14:textId="5E8C1056" w:rsidR="002C4EF5" w:rsidRPr="00FA3E77" w:rsidRDefault="00303C3E" w:rsidP="00303C3E">
            <w:pPr>
              <w:spacing w:after="0" w:line="240" w:lineRule="auto"/>
              <w:ind w:right="0" w:firstLine="0"/>
              <w:jc w:val="center"/>
              <w:rPr>
                <w:rFonts w:ascii="Times New Roman" w:hAnsi="Times New Roman" w:cs="Times New Roman"/>
                <w:sz w:val="18"/>
                <w:szCs w:val="18"/>
              </w:rPr>
            </w:pPr>
            <w:r w:rsidRPr="00E65F95">
              <w:rPr>
                <w:rFonts w:ascii="Times New Roman" w:hAnsi="Times New Roman" w:cs="Times New Roman"/>
                <w:sz w:val="18"/>
                <w:szCs w:val="18"/>
                <w:lang w:val="en-IE"/>
              </w:rPr>
              <w:t>ChinHong.Wong@mu.ie</w:t>
            </w:r>
          </w:p>
        </w:tc>
      </w:tr>
    </w:tbl>
    <w:p w14:paraId="5371F29F" w14:textId="77777777" w:rsidR="002C4EF5" w:rsidRPr="00E13B2F" w:rsidRDefault="002C4EF5" w:rsidP="002C4EF5">
      <w:pPr>
        <w:rPr>
          <w:rFonts w:ascii="Times New Roman" w:hAnsi="Times New Roman" w:cs="Times New Roman"/>
          <w:lang w:val="en-IE"/>
        </w:rPr>
        <w:sectPr w:rsidR="002C4EF5" w:rsidRPr="00E13B2F" w:rsidSect="002C4EF5">
          <w:footerReference w:type="default" r:id="rId10"/>
          <w:type w:val="continuous"/>
          <w:pgSz w:w="11906" w:h="16838" w:code="9"/>
          <w:pgMar w:top="1100" w:right="1188" w:bottom="1468" w:left="1188" w:header="720" w:footer="720" w:gutter="0"/>
          <w:cols w:space="720"/>
          <w:docGrid w:linePitch="272"/>
        </w:sectPr>
      </w:pPr>
    </w:p>
    <w:p w14:paraId="6652DB5B" w14:textId="4EB3D3F0" w:rsidR="001440BA" w:rsidRPr="00703D24" w:rsidRDefault="002C4EF5" w:rsidP="00703D24">
      <w:pPr>
        <w:spacing w:after="25" w:line="218" w:lineRule="auto"/>
        <w:ind w:left="-17" w:right="-17" w:firstLine="191"/>
        <w:rPr>
          <w:rFonts w:ascii="Times New Roman" w:hAnsi="Times New Roman" w:cs="Times New Roman"/>
          <w:b/>
          <w:bCs/>
          <w:sz w:val="18"/>
        </w:rPr>
      </w:pPr>
      <w:bookmarkStart w:id="34" w:name="OLE_LINK324"/>
      <w:bookmarkStart w:id="35" w:name="OLE_LINK325"/>
      <w:bookmarkStart w:id="36" w:name="OLE_LINK203"/>
      <w:bookmarkStart w:id="37" w:name="OLE_LINK204"/>
      <w:bookmarkStart w:id="38" w:name="OLE_LINK201"/>
      <w:bookmarkStart w:id="39" w:name="OLE_LINK202"/>
      <w:bookmarkStart w:id="40" w:name="OLE_LINK199"/>
      <w:bookmarkStart w:id="41" w:name="OLE_LINK200"/>
      <w:r w:rsidRPr="002C30E0">
        <w:rPr>
          <w:rFonts w:ascii="Times New Roman" w:hAnsi="Times New Roman" w:cs="Times New Roman"/>
          <w:b/>
          <w:bCs/>
          <w:i/>
          <w:sz w:val="18"/>
          <w:lang w:val="en-IE"/>
        </w:rPr>
        <w:t>Abstract</w:t>
      </w:r>
      <w:r w:rsidRPr="002C30E0">
        <w:rPr>
          <w:rFonts w:ascii="Times New Roman" w:hAnsi="Times New Roman" w:cs="Times New Roman"/>
          <w:b/>
          <w:bCs/>
          <w:sz w:val="18"/>
          <w:lang w:val="en-IE"/>
        </w:rPr>
        <w:t>—</w:t>
      </w:r>
      <w:r w:rsidR="006920B4">
        <w:rPr>
          <w:rFonts w:ascii="Times New Roman" w:hAnsi="Times New Roman" w:cs="Times New Roman"/>
          <w:b/>
          <w:bCs/>
          <w:sz w:val="18"/>
          <w:lang w:val="en-IE"/>
        </w:rPr>
        <w:t>This paper</w:t>
      </w:r>
      <w:r w:rsidR="00975EFE">
        <w:rPr>
          <w:rFonts w:ascii="Times New Roman" w:hAnsi="Times New Roman" w:cs="Times New Roman"/>
          <w:b/>
          <w:bCs/>
          <w:sz w:val="18"/>
          <w:lang w:val="en-IE"/>
        </w:rPr>
        <w:t xml:space="preserve"> ha</w:t>
      </w:r>
      <w:r w:rsidR="00CB6FFB">
        <w:rPr>
          <w:rFonts w:ascii="Times New Roman" w:hAnsi="Times New Roman" w:cs="Times New Roman"/>
          <w:b/>
          <w:bCs/>
          <w:sz w:val="18"/>
          <w:lang w:val="en-IE"/>
        </w:rPr>
        <w:t>s</w:t>
      </w:r>
      <w:r w:rsidR="006920B4">
        <w:rPr>
          <w:rFonts w:ascii="Times New Roman" w:hAnsi="Times New Roman" w:cs="Times New Roman"/>
          <w:b/>
          <w:bCs/>
          <w:sz w:val="18"/>
          <w:lang w:val="en-IE"/>
        </w:rPr>
        <w:t xml:space="preserve"> </w:t>
      </w:r>
      <w:r w:rsidR="00E232E9">
        <w:rPr>
          <w:rFonts w:ascii="Times New Roman" w:hAnsi="Times New Roman" w:cs="Times New Roman"/>
          <w:b/>
          <w:bCs/>
          <w:sz w:val="18"/>
          <w:lang w:val="en-IE"/>
        </w:rPr>
        <w:t>propose</w:t>
      </w:r>
      <w:r w:rsidR="00975EFE">
        <w:rPr>
          <w:rFonts w:ascii="Times New Roman" w:hAnsi="Times New Roman" w:cs="Times New Roman"/>
          <w:b/>
          <w:bCs/>
          <w:sz w:val="18"/>
          <w:lang w:val="en-IE"/>
        </w:rPr>
        <w:t>d</w:t>
      </w:r>
      <w:r w:rsidR="00E232E9">
        <w:rPr>
          <w:rFonts w:ascii="Times New Roman" w:hAnsi="Times New Roman" w:cs="Times New Roman"/>
          <w:b/>
          <w:bCs/>
          <w:sz w:val="18"/>
          <w:lang w:val="en-IE"/>
        </w:rPr>
        <w:t xml:space="preserve"> a </w:t>
      </w:r>
      <w:r w:rsidR="00FF52A0">
        <w:rPr>
          <w:rFonts w:ascii="Times New Roman" w:hAnsi="Times New Roman" w:cs="Times New Roman"/>
          <w:b/>
          <w:bCs/>
          <w:sz w:val="18"/>
          <w:lang w:val="en-IE"/>
        </w:rPr>
        <w:t>deep residual neural network</w:t>
      </w:r>
      <w:r w:rsidR="00655341">
        <w:rPr>
          <w:rFonts w:ascii="Times New Roman" w:hAnsi="Times New Roman" w:cs="Times New Roman"/>
          <w:b/>
          <w:bCs/>
          <w:sz w:val="18"/>
          <w:lang w:val="en-IE"/>
        </w:rPr>
        <w:t xml:space="preserve"> (RNN)</w:t>
      </w:r>
      <w:r w:rsidR="009130BE">
        <w:rPr>
          <w:rFonts w:ascii="Times New Roman" w:hAnsi="Times New Roman" w:cs="Times New Roman"/>
          <w:b/>
          <w:bCs/>
          <w:sz w:val="18"/>
          <w:lang w:val="en-IE"/>
        </w:rPr>
        <w:t xml:space="preserve"> model</w:t>
      </w:r>
      <w:r w:rsidR="00FF52A0">
        <w:rPr>
          <w:rFonts w:ascii="Times New Roman" w:hAnsi="Times New Roman" w:cs="Times New Roman"/>
          <w:b/>
          <w:bCs/>
          <w:sz w:val="18"/>
          <w:lang w:val="en-IE"/>
        </w:rPr>
        <w:t xml:space="preserve"> </w:t>
      </w:r>
      <w:r w:rsidR="000B2C78">
        <w:rPr>
          <w:rFonts w:ascii="Times New Roman" w:hAnsi="Times New Roman" w:cs="Times New Roman"/>
          <w:b/>
          <w:bCs/>
          <w:sz w:val="18"/>
          <w:lang w:val="en-IE"/>
        </w:rPr>
        <w:t xml:space="preserve">for </w:t>
      </w:r>
      <w:r w:rsidR="001B6279">
        <w:rPr>
          <w:rFonts w:ascii="Times New Roman" w:hAnsi="Times New Roman" w:cs="Times New Roman"/>
          <w:b/>
          <w:bCs/>
          <w:sz w:val="18"/>
          <w:lang w:val="en-IE"/>
        </w:rPr>
        <w:t>traffic signs detection system (TSDS) research.</w:t>
      </w:r>
      <w:r w:rsidR="00374081">
        <w:rPr>
          <w:rFonts w:ascii="Times New Roman" w:hAnsi="Times New Roman" w:cs="Times New Roman"/>
          <w:b/>
          <w:bCs/>
          <w:sz w:val="18"/>
          <w:lang w:val="en-IE"/>
        </w:rPr>
        <w:t xml:space="preserve"> </w:t>
      </w:r>
      <w:r w:rsidR="00DA64B9">
        <w:rPr>
          <w:rFonts w:ascii="Times New Roman" w:hAnsi="Times New Roman" w:cs="Times New Roman"/>
          <w:b/>
          <w:bCs/>
          <w:sz w:val="18"/>
          <w:lang w:val="en-IE"/>
        </w:rPr>
        <w:t xml:space="preserve">Experiments are conducted to verify the </w:t>
      </w:r>
      <w:r w:rsidR="001777A7" w:rsidRPr="001777A7">
        <w:rPr>
          <w:rFonts w:ascii="Times New Roman" w:hAnsi="Times New Roman" w:cs="Times New Roman"/>
          <w:b/>
          <w:bCs/>
          <w:sz w:val="18"/>
          <w:lang w:val="en-IE"/>
        </w:rPr>
        <w:t>feasibility</w:t>
      </w:r>
      <w:r w:rsidR="001777A7">
        <w:rPr>
          <w:rFonts w:ascii="Times New Roman" w:hAnsi="Times New Roman" w:cs="Times New Roman"/>
          <w:b/>
          <w:bCs/>
          <w:sz w:val="18"/>
          <w:lang w:val="en-IE"/>
        </w:rPr>
        <w:t xml:space="preserve"> </w:t>
      </w:r>
      <w:r w:rsidR="00DA64B9" w:rsidRPr="00DA64B9">
        <w:rPr>
          <w:rFonts w:ascii="Times New Roman" w:hAnsi="Times New Roman" w:cs="Times New Roman"/>
          <w:b/>
          <w:bCs/>
          <w:sz w:val="18"/>
          <w:lang w:val="en-IE"/>
        </w:rPr>
        <w:t xml:space="preserve">of implement RNN model </w:t>
      </w:r>
      <w:r w:rsidR="0069228F">
        <w:rPr>
          <w:rFonts w:ascii="Times New Roman" w:hAnsi="Times New Roman" w:cs="Times New Roman"/>
          <w:b/>
          <w:bCs/>
          <w:sz w:val="18"/>
          <w:lang w:val="en-IE"/>
        </w:rPr>
        <w:t xml:space="preserve">for traffic sign detection and </w:t>
      </w:r>
      <w:r w:rsidR="0069228F" w:rsidRPr="0069228F">
        <w:rPr>
          <w:rFonts w:ascii="Times New Roman" w:hAnsi="Times New Roman" w:cs="Times New Roman"/>
          <w:b/>
          <w:bCs/>
          <w:sz w:val="18"/>
          <w:lang w:val="en-IE"/>
        </w:rPr>
        <w:t>recognition</w:t>
      </w:r>
      <w:r w:rsidR="0069228F">
        <w:rPr>
          <w:rFonts w:ascii="Times New Roman" w:hAnsi="Times New Roman" w:cs="Times New Roman"/>
          <w:b/>
          <w:bCs/>
          <w:sz w:val="18"/>
          <w:lang w:val="en-IE"/>
        </w:rPr>
        <w:t>.</w:t>
      </w:r>
      <w:r w:rsidR="00775532">
        <w:rPr>
          <w:rFonts w:ascii="Times New Roman" w:hAnsi="Times New Roman" w:cs="Times New Roman"/>
          <w:b/>
          <w:bCs/>
          <w:sz w:val="18"/>
          <w:lang w:val="en-IE"/>
        </w:rPr>
        <w:t xml:space="preserve"> </w:t>
      </w:r>
      <w:r w:rsidR="002701AC">
        <w:rPr>
          <w:rFonts w:ascii="Times New Roman" w:hAnsi="Times New Roman" w:cs="Times New Roman"/>
          <w:b/>
          <w:bCs/>
          <w:sz w:val="18"/>
          <w:lang w:val="en-IE"/>
        </w:rPr>
        <w:t>Moreover</w:t>
      </w:r>
      <w:r w:rsidR="00B5547B">
        <w:rPr>
          <w:rFonts w:ascii="Times New Roman" w:hAnsi="Times New Roman" w:cs="Times New Roman"/>
          <w:b/>
          <w:bCs/>
          <w:sz w:val="18"/>
          <w:lang w:val="en-IE"/>
        </w:rPr>
        <w:t xml:space="preserve">, a new </w:t>
      </w:r>
      <w:r w:rsidR="00B5547B" w:rsidRPr="00B5547B">
        <w:rPr>
          <w:rFonts w:ascii="Times New Roman" w:hAnsi="Times New Roman" w:cs="Times New Roman"/>
          <w:b/>
          <w:bCs/>
          <w:sz w:val="18"/>
          <w:lang w:val="en-IE"/>
        </w:rPr>
        <w:t>systematic</w:t>
      </w:r>
      <w:r w:rsidR="00B5547B">
        <w:rPr>
          <w:rFonts w:ascii="Times New Roman" w:hAnsi="Times New Roman" w:cs="Times New Roman"/>
          <w:b/>
          <w:bCs/>
          <w:sz w:val="18"/>
          <w:lang w:val="en-IE"/>
        </w:rPr>
        <w:t xml:space="preserve"> </w:t>
      </w:r>
      <w:r w:rsidR="00B5547B" w:rsidRPr="00B5547B">
        <w:rPr>
          <w:rFonts w:ascii="Times New Roman" w:hAnsi="Times New Roman" w:cs="Times New Roman"/>
          <w:b/>
          <w:bCs/>
          <w:sz w:val="18"/>
          <w:lang w:val="en-IE"/>
        </w:rPr>
        <w:t>analytic hierarchy process (AHP) method for</w:t>
      </w:r>
      <w:r w:rsidR="004F65C2">
        <w:rPr>
          <w:rFonts w:ascii="Times New Roman" w:hAnsi="Times New Roman" w:cs="Times New Roman"/>
          <w:b/>
          <w:bCs/>
          <w:sz w:val="18"/>
          <w:lang w:val="en-IE"/>
        </w:rPr>
        <w:t xml:space="preserve"> model</w:t>
      </w:r>
      <w:r w:rsidR="00B5547B">
        <w:rPr>
          <w:rFonts w:ascii="Times New Roman" w:hAnsi="Times New Roman" w:cs="Times New Roman"/>
          <w:b/>
          <w:bCs/>
          <w:sz w:val="18"/>
          <w:lang w:val="en-IE"/>
        </w:rPr>
        <w:t xml:space="preserve"> performance</w:t>
      </w:r>
      <w:r w:rsidR="004F65C2">
        <w:rPr>
          <w:rFonts w:ascii="Times New Roman" w:hAnsi="Times New Roman" w:cs="Times New Roman"/>
          <w:b/>
          <w:bCs/>
          <w:sz w:val="18"/>
          <w:lang w:val="en-IE"/>
        </w:rPr>
        <w:t xml:space="preserve"> </w:t>
      </w:r>
      <w:r w:rsidR="000A1F1D" w:rsidRPr="000A1F1D">
        <w:rPr>
          <w:rFonts w:ascii="Times New Roman" w:hAnsi="Times New Roman" w:cs="Times New Roman"/>
          <w:b/>
          <w:bCs/>
          <w:sz w:val="18"/>
          <w:lang w:val="en-IE"/>
        </w:rPr>
        <w:t>evaluation</w:t>
      </w:r>
      <w:r w:rsidR="009229E9">
        <w:rPr>
          <w:rFonts w:ascii="Times New Roman" w:hAnsi="Times New Roman" w:cs="Times New Roman"/>
          <w:b/>
          <w:bCs/>
          <w:sz w:val="18"/>
          <w:lang w:val="en-IE"/>
        </w:rPr>
        <w:t xml:space="preserve"> have been suggested</w:t>
      </w:r>
      <w:r w:rsidR="004D77D4">
        <w:rPr>
          <w:rFonts w:ascii="Times New Roman" w:hAnsi="Times New Roman" w:cs="Times New Roman"/>
          <w:b/>
          <w:bCs/>
          <w:sz w:val="18"/>
          <w:lang w:val="en-IE"/>
        </w:rPr>
        <w:t xml:space="preserve">, which is </w:t>
      </w:r>
      <w:r w:rsidR="004D77D4" w:rsidRPr="004D77D4">
        <w:rPr>
          <w:rFonts w:ascii="Times New Roman" w:hAnsi="Times New Roman" w:cs="Times New Roman"/>
          <w:b/>
          <w:bCs/>
          <w:sz w:val="18"/>
          <w:lang w:val="en-IE"/>
        </w:rPr>
        <w:t>sufficient for deployment in the practical performance measurement of deep learning model.</w:t>
      </w:r>
    </w:p>
    <w:bookmarkEnd w:id="34"/>
    <w:bookmarkEnd w:id="35"/>
    <w:p w14:paraId="1A8254E1" w14:textId="41001EB9" w:rsidR="002C4EF5" w:rsidRPr="00D21BC9" w:rsidRDefault="002C4EF5" w:rsidP="002C4EF5">
      <w:pPr>
        <w:spacing w:after="375" w:line="218" w:lineRule="auto"/>
        <w:ind w:left="-15" w:right="-15"/>
        <w:rPr>
          <w:rFonts w:ascii="Times New Roman" w:hAnsi="Times New Roman" w:cs="Times New Roman"/>
          <w:b/>
          <w:bCs/>
          <w:sz w:val="18"/>
        </w:rPr>
      </w:pPr>
      <w:r w:rsidRPr="002C30E0">
        <w:rPr>
          <w:rFonts w:ascii="Times New Roman" w:hAnsi="Times New Roman" w:cs="Times New Roman"/>
          <w:b/>
          <w:bCs/>
          <w:i/>
          <w:sz w:val="18"/>
          <w:lang w:val="en-IE"/>
        </w:rPr>
        <w:t>Index Terms</w:t>
      </w:r>
      <w:r w:rsidRPr="002C30E0">
        <w:rPr>
          <w:rFonts w:ascii="Times New Roman" w:hAnsi="Times New Roman" w:cs="Times New Roman"/>
          <w:b/>
          <w:bCs/>
          <w:sz w:val="18"/>
          <w:lang w:val="en-IE"/>
        </w:rPr>
        <w:t>—</w:t>
      </w:r>
      <w:bookmarkStart w:id="42" w:name="OLE_LINK357"/>
      <w:bookmarkStart w:id="43" w:name="OLE_LINK358"/>
      <w:r w:rsidR="0032486A">
        <w:rPr>
          <w:rFonts w:ascii="Times New Roman" w:hAnsi="Times New Roman" w:cs="Times New Roman"/>
          <w:b/>
          <w:bCs/>
          <w:sz w:val="18"/>
          <w:lang w:val="en-IE"/>
        </w:rPr>
        <w:t>Traffic Sign</w:t>
      </w:r>
      <w:bookmarkEnd w:id="42"/>
      <w:bookmarkEnd w:id="43"/>
      <w:r w:rsidR="0032486A">
        <w:rPr>
          <w:rFonts w:ascii="Times New Roman" w:hAnsi="Times New Roman" w:cs="Times New Roman"/>
          <w:b/>
          <w:bCs/>
          <w:sz w:val="18"/>
          <w:lang w:val="en-IE"/>
        </w:rPr>
        <w:t xml:space="preserve"> Detection</w:t>
      </w:r>
      <w:r w:rsidR="00CE105A">
        <w:rPr>
          <w:rFonts w:ascii="Times New Roman" w:hAnsi="Times New Roman" w:cs="Times New Roman"/>
          <w:b/>
          <w:bCs/>
          <w:sz w:val="18"/>
          <w:lang w:val="en-IE"/>
        </w:rPr>
        <w:t xml:space="preserve"> System</w:t>
      </w:r>
      <w:r w:rsidR="002262F6">
        <w:rPr>
          <w:rFonts w:ascii="Times New Roman" w:hAnsi="Times New Roman" w:cs="Times New Roman"/>
          <w:b/>
          <w:bCs/>
          <w:sz w:val="18"/>
          <w:lang w:val="en-IE"/>
        </w:rPr>
        <w:t xml:space="preserve">, </w:t>
      </w:r>
      <w:r w:rsidR="005F186A" w:rsidRPr="005F186A">
        <w:rPr>
          <w:rFonts w:ascii="Times New Roman" w:hAnsi="Times New Roman" w:cs="Times New Roman"/>
          <w:b/>
          <w:bCs/>
          <w:sz w:val="18"/>
          <w:lang w:val="en-IE"/>
        </w:rPr>
        <w:t>Residual Neural Network</w:t>
      </w:r>
      <w:r w:rsidR="00096F28">
        <w:rPr>
          <w:rFonts w:ascii="Times New Roman" w:hAnsi="Times New Roman" w:cs="Times New Roman"/>
          <w:b/>
          <w:bCs/>
          <w:sz w:val="18"/>
          <w:lang w:val="en-IE"/>
        </w:rPr>
        <w:t xml:space="preserve"> (RNN)</w:t>
      </w:r>
    </w:p>
    <w:p w14:paraId="14FEF270" w14:textId="77777777" w:rsidR="002C4EF5" w:rsidRPr="0000400A" w:rsidRDefault="002C4EF5" w:rsidP="004545F7">
      <w:pPr>
        <w:pStyle w:val="1"/>
        <w:numPr>
          <w:ilvl w:val="0"/>
          <w:numId w:val="8"/>
        </w:numPr>
        <w:rPr>
          <w:sz w:val="21"/>
          <w:szCs w:val="21"/>
          <w:lang w:val="en-IE"/>
        </w:rPr>
      </w:pPr>
      <w:bookmarkStart w:id="44" w:name="OLE_LINK42"/>
      <w:bookmarkStart w:id="45" w:name="OLE_LINK43"/>
      <w:bookmarkStart w:id="46" w:name="OLE_LINK46"/>
      <w:bookmarkStart w:id="47" w:name="OLE_LINK49"/>
      <w:bookmarkStart w:id="48" w:name="OLE_LINK172"/>
      <w:r w:rsidRPr="0000400A">
        <w:rPr>
          <w:sz w:val="21"/>
          <w:szCs w:val="21"/>
          <w:lang w:val="en-IE"/>
        </w:rPr>
        <w:t>I</w:t>
      </w:r>
      <w:r w:rsidRPr="0000400A">
        <w:rPr>
          <w:rFonts w:hint="eastAsia"/>
          <w:sz w:val="21"/>
          <w:szCs w:val="21"/>
          <w:lang w:val="en-IE"/>
        </w:rPr>
        <w:t>N</w:t>
      </w:r>
      <w:r w:rsidRPr="0000400A">
        <w:rPr>
          <w:sz w:val="21"/>
          <w:szCs w:val="21"/>
          <w:lang w:val="en-IE"/>
        </w:rPr>
        <w:t>TRODUCTION</w:t>
      </w:r>
    </w:p>
    <w:p w14:paraId="13A77D18" w14:textId="7BC26EF7" w:rsidR="002C4EF5" w:rsidRDefault="00C219DC" w:rsidP="00F701DF">
      <w:pPr>
        <w:spacing w:after="0" w:line="247" w:lineRule="auto"/>
        <w:ind w:left="-17" w:right="-17" w:firstLine="187"/>
        <w:rPr>
          <w:rFonts w:ascii="Times New Roman" w:hAnsi="Times New Roman" w:cs="Times New Roman"/>
          <w:lang w:val="en-IE"/>
        </w:rPr>
      </w:pPr>
      <w:bookmarkStart w:id="49" w:name="OLE_LINK228"/>
      <w:bookmarkStart w:id="50" w:name="OLE_LINK229"/>
      <w:bookmarkStart w:id="51" w:name="OLE_LINK253"/>
      <w:bookmarkStart w:id="52" w:name="OLE_LINK254"/>
      <w:bookmarkStart w:id="53" w:name="OLE_LINK255"/>
      <w:bookmarkStart w:id="54" w:name="OLE_LINK258"/>
      <w:bookmarkStart w:id="55" w:name="OLE_LINK361"/>
      <w:bookmarkStart w:id="56" w:name="OLE_LINK362"/>
      <w:bookmarkStart w:id="57" w:name="OLE_LINK376"/>
      <w:bookmarkStart w:id="58" w:name="OLE_LINK222"/>
      <w:bookmarkStart w:id="59" w:name="OLE_LINK223"/>
      <w:bookmarkStart w:id="60" w:name="OLE_LINK224"/>
      <w:bookmarkStart w:id="61" w:name="OLE_LINK225"/>
      <w:bookmarkStart w:id="62" w:name="OLE_LINK226"/>
      <w:bookmarkStart w:id="63" w:name="OLE_LINK227"/>
      <w:bookmarkStart w:id="64" w:name="OLE_LINK21"/>
      <w:bookmarkStart w:id="65" w:name="OLE_LINK22"/>
      <w:bookmarkStart w:id="66" w:name="OLE_LINK32"/>
      <w:bookmarkStart w:id="67" w:name="OLE_LINK33"/>
      <w:bookmarkStart w:id="68" w:name="OLE_LINK598"/>
      <w:bookmarkStart w:id="69" w:name="OLE_LINK613"/>
      <w:bookmarkStart w:id="70" w:name="OLE_LINK850"/>
      <w:bookmarkEnd w:id="36"/>
      <w:bookmarkEnd w:id="37"/>
      <w:bookmarkEnd w:id="38"/>
      <w:bookmarkEnd w:id="39"/>
      <w:bookmarkEnd w:id="44"/>
      <w:bookmarkEnd w:id="45"/>
      <w:bookmarkEnd w:id="46"/>
      <w:bookmarkEnd w:id="47"/>
      <w:bookmarkEnd w:id="48"/>
      <w:r>
        <w:rPr>
          <w:rFonts w:ascii="Times New Roman" w:hAnsi="Times New Roman" w:cs="Times New Roman"/>
          <w:lang w:val="en-IE"/>
        </w:rPr>
        <w:t>Deep learning</w:t>
      </w:r>
      <w:r w:rsidR="002C4EF5" w:rsidRPr="006B08AA">
        <w:rPr>
          <w:rFonts w:ascii="Times New Roman" w:hAnsi="Times New Roman" w:cs="Times New Roman"/>
          <w:lang w:val="en-IE"/>
        </w:rPr>
        <w:t xml:space="preserve"> </w:t>
      </w:r>
      <w:bookmarkStart w:id="71" w:name="OLE_LINK220"/>
      <w:bookmarkStart w:id="72" w:name="OLE_LINK221"/>
      <w:r w:rsidR="00616B78">
        <w:rPr>
          <w:rFonts w:ascii="Times New Roman" w:hAnsi="Times New Roman" w:cs="Times New Roman"/>
          <w:lang w:val="en-IE"/>
        </w:rPr>
        <w:t>plays</w:t>
      </w:r>
      <w:r w:rsidR="002C4EF5" w:rsidRPr="006B08AA">
        <w:rPr>
          <w:rFonts w:ascii="Times New Roman" w:hAnsi="Times New Roman" w:cs="Times New Roman"/>
          <w:lang w:val="en-IE"/>
        </w:rPr>
        <w:t xml:space="preserve"> a non-negligible role</w:t>
      </w:r>
      <w:bookmarkEnd w:id="49"/>
      <w:bookmarkEnd w:id="50"/>
      <w:r w:rsidR="00762B9C">
        <w:rPr>
          <w:rFonts w:ascii="Times New Roman" w:hAnsi="Times New Roman" w:cs="Times New Roman"/>
          <w:lang w:val="en-IE"/>
        </w:rPr>
        <w:t xml:space="preserve"> in </w:t>
      </w:r>
      <w:r w:rsidR="00762B9C" w:rsidRPr="006B08AA">
        <w:rPr>
          <w:rFonts w:ascii="Times New Roman" w:hAnsi="Times New Roman" w:cs="Times New Roman"/>
          <w:lang w:val="en-IE"/>
        </w:rPr>
        <w:t>current frontier science</w:t>
      </w:r>
      <w:r w:rsidR="002C4EF5" w:rsidRPr="006B08AA">
        <w:rPr>
          <w:rFonts w:ascii="Times New Roman" w:hAnsi="Times New Roman" w:cs="Times New Roman"/>
          <w:lang w:val="en-IE"/>
        </w:rPr>
        <w:t xml:space="preserve">, </w:t>
      </w:r>
      <w:r w:rsidR="00C10BE8">
        <w:rPr>
          <w:rFonts w:ascii="Times New Roman" w:hAnsi="Times New Roman" w:cs="Times New Roman"/>
          <w:lang w:val="en-IE"/>
        </w:rPr>
        <w:t xml:space="preserve">which </w:t>
      </w:r>
      <w:r w:rsidR="002C4EF5" w:rsidRPr="006B08AA">
        <w:rPr>
          <w:rFonts w:ascii="Times New Roman" w:hAnsi="Times New Roman" w:cs="Times New Roman"/>
          <w:lang w:val="en-IE"/>
        </w:rPr>
        <w:t xml:space="preserve">has been widely </w:t>
      </w:r>
      <w:r w:rsidR="00B443FE">
        <w:rPr>
          <w:rFonts w:ascii="Times New Roman" w:hAnsi="Times New Roman" w:cs="Times New Roman"/>
          <w:lang w:val="en-IE"/>
        </w:rPr>
        <w:t>used</w:t>
      </w:r>
      <w:r w:rsidR="002C4EF5" w:rsidRPr="006B08AA">
        <w:rPr>
          <w:rFonts w:ascii="Times New Roman" w:hAnsi="Times New Roman" w:cs="Times New Roman"/>
          <w:lang w:val="en-IE"/>
        </w:rPr>
        <w:t xml:space="preserve"> </w:t>
      </w:r>
      <w:r w:rsidR="00AA3708">
        <w:rPr>
          <w:rFonts w:ascii="Times New Roman" w:hAnsi="Times New Roman" w:cs="Times New Roman"/>
          <w:lang w:val="en-IE"/>
        </w:rPr>
        <w:t>i</w:t>
      </w:r>
      <w:r w:rsidR="002C4EF5" w:rsidRPr="006B08AA">
        <w:rPr>
          <w:rFonts w:ascii="Times New Roman" w:hAnsi="Times New Roman" w:cs="Times New Roman"/>
          <w:lang w:val="en-IE"/>
        </w:rPr>
        <w:t>n</w:t>
      </w:r>
      <w:r w:rsidR="00AA3708">
        <w:rPr>
          <w:rFonts w:ascii="Times New Roman" w:hAnsi="Times New Roman" w:cs="Times New Roman"/>
          <w:lang w:val="en-IE"/>
        </w:rPr>
        <w:t xml:space="preserve"> the </w:t>
      </w:r>
      <w:bookmarkStart w:id="73" w:name="OLE_LINK239"/>
      <w:bookmarkStart w:id="74" w:name="OLE_LINK240"/>
      <w:bookmarkStart w:id="75" w:name="OLE_LINK241"/>
      <w:r w:rsidR="00C46F10">
        <w:rPr>
          <w:rFonts w:ascii="Times New Roman" w:hAnsi="Times New Roman" w:cs="Times New Roman"/>
          <w:lang w:val="en-IE"/>
        </w:rPr>
        <w:t>area</w:t>
      </w:r>
      <w:r w:rsidR="00AA3708">
        <w:rPr>
          <w:rFonts w:ascii="Times New Roman" w:hAnsi="Times New Roman" w:cs="Times New Roman"/>
          <w:lang w:val="en-IE"/>
        </w:rPr>
        <w:t xml:space="preserve"> </w:t>
      </w:r>
      <w:bookmarkEnd w:id="73"/>
      <w:bookmarkEnd w:id="74"/>
      <w:bookmarkEnd w:id="75"/>
      <w:r w:rsidR="00AA3708">
        <w:rPr>
          <w:rFonts w:ascii="Times New Roman" w:hAnsi="Times New Roman" w:cs="Times New Roman"/>
          <w:lang w:val="en-IE"/>
        </w:rPr>
        <w:t>of</w:t>
      </w:r>
      <w:r w:rsidR="00B06309">
        <w:rPr>
          <w:rFonts w:ascii="Times New Roman" w:hAnsi="Times New Roman" w:cs="Times New Roman"/>
          <w:lang w:val="en-IE"/>
        </w:rPr>
        <w:t xml:space="preserve"> </w:t>
      </w:r>
      <w:r w:rsidR="00B06309" w:rsidRPr="00B06309">
        <w:rPr>
          <w:rFonts w:ascii="Times New Roman" w:hAnsi="Times New Roman" w:cs="Times New Roman"/>
          <w:lang w:val="en-IE"/>
        </w:rPr>
        <w:t>agriculture</w:t>
      </w:r>
      <w:r w:rsidR="00B06309">
        <w:rPr>
          <w:rFonts w:ascii="Times New Roman" w:hAnsi="Times New Roman" w:cs="Times New Roman"/>
          <w:lang w:val="en-IE"/>
        </w:rPr>
        <w:t xml:space="preserve">, </w:t>
      </w:r>
      <w:r w:rsidR="00714D27" w:rsidRPr="00714D27">
        <w:rPr>
          <w:rFonts w:ascii="Times New Roman" w:hAnsi="Times New Roman" w:cs="Times New Roman"/>
          <w:lang w:val="en-IE"/>
        </w:rPr>
        <w:t>industry</w:t>
      </w:r>
      <w:r w:rsidR="00714D27">
        <w:rPr>
          <w:rFonts w:ascii="Times New Roman" w:hAnsi="Times New Roman" w:cs="Times New Roman"/>
          <w:lang w:val="en-IE"/>
        </w:rPr>
        <w:t xml:space="preserve"> and </w:t>
      </w:r>
      <w:bookmarkStart w:id="76" w:name="OLE_LINK259"/>
      <w:bookmarkStart w:id="77" w:name="OLE_LINK260"/>
      <w:bookmarkStart w:id="78" w:name="OLE_LINK390"/>
      <w:bookmarkStart w:id="79" w:name="OLE_LINK540"/>
      <w:r w:rsidR="00B06309">
        <w:rPr>
          <w:rFonts w:ascii="Times New Roman" w:hAnsi="Times New Roman" w:cs="Times New Roman"/>
          <w:lang w:val="en-IE"/>
        </w:rPr>
        <w:t>transportation</w:t>
      </w:r>
      <w:bookmarkEnd w:id="76"/>
      <w:bookmarkEnd w:id="77"/>
      <w:bookmarkEnd w:id="78"/>
      <w:bookmarkEnd w:id="79"/>
      <w:r w:rsidR="00B075BA">
        <w:rPr>
          <w:rFonts w:ascii="Times New Roman" w:hAnsi="Times New Roman" w:cs="Times New Roman"/>
          <w:lang w:val="en-IE"/>
        </w:rPr>
        <w:t>.</w:t>
      </w:r>
      <w:bookmarkStart w:id="80" w:name="OLE_LINK233"/>
      <w:bookmarkStart w:id="81" w:name="OLE_LINK234"/>
      <w:r w:rsidR="0020110B">
        <w:rPr>
          <w:rFonts w:ascii="Times New Roman" w:hAnsi="Times New Roman" w:cs="Times New Roman"/>
          <w:lang w:val="en-IE"/>
        </w:rPr>
        <w:t xml:space="preserve"> </w:t>
      </w:r>
      <w:r w:rsidR="00731037">
        <w:rPr>
          <w:rFonts w:ascii="Times New Roman" w:hAnsi="Times New Roman" w:cs="Times New Roman"/>
          <w:lang w:val="en-IE"/>
        </w:rPr>
        <w:t>As for</w:t>
      </w:r>
      <w:r w:rsidR="002C4EF5" w:rsidRPr="006B08AA">
        <w:rPr>
          <w:rFonts w:ascii="Times New Roman" w:hAnsi="Times New Roman" w:cs="Times New Roman"/>
          <w:lang w:val="en-IE"/>
        </w:rPr>
        <w:t xml:space="preserve"> </w:t>
      </w:r>
      <w:r w:rsidR="00283BF5">
        <w:rPr>
          <w:rFonts w:ascii="Times New Roman" w:hAnsi="Times New Roman" w:cs="Times New Roman"/>
          <w:lang w:val="en-IE"/>
        </w:rPr>
        <w:t xml:space="preserve">the </w:t>
      </w:r>
      <w:r w:rsidR="007C40AF">
        <w:rPr>
          <w:rFonts w:ascii="Times New Roman" w:hAnsi="Times New Roman" w:cs="Times New Roman"/>
          <w:lang w:val="en-IE"/>
        </w:rPr>
        <w:t>application</w:t>
      </w:r>
      <w:r w:rsidR="00283BF5">
        <w:rPr>
          <w:rFonts w:ascii="Times New Roman" w:hAnsi="Times New Roman" w:cs="Times New Roman"/>
          <w:lang w:val="en-IE"/>
        </w:rPr>
        <w:t xml:space="preserve"> </w:t>
      </w:r>
      <w:bookmarkStart w:id="82" w:name="OLE_LINK256"/>
      <w:bookmarkStart w:id="83" w:name="OLE_LINK257"/>
      <w:r w:rsidR="002C3CE1">
        <w:rPr>
          <w:rFonts w:ascii="Times New Roman" w:hAnsi="Times New Roman" w:cs="Times New Roman"/>
          <w:lang w:val="en-IE"/>
        </w:rPr>
        <w:t>in</w:t>
      </w:r>
      <w:r w:rsidR="005367BD">
        <w:rPr>
          <w:rFonts w:ascii="Times New Roman" w:hAnsi="Times New Roman" w:cs="Times New Roman"/>
          <w:lang w:val="en-IE"/>
        </w:rPr>
        <w:t xml:space="preserve"> </w:t>
      </w:r>
      <w:bookmarkEnd w:id="82"/>
      <w:bookmarkEnd w:id="83"/>
      <w:r w:rsidR="00B47DDE">
        <w:rPr>
          <w:rFonts w:ascii="Times New Roman" w:hAnsi="Times New Roman" w:cs="Times New Roman"/>
          <w:lang w:val="en-IE"/>
        </w:rPr>
        <w:t>transportation</w:t>
      </w:r>
      <w:r w:rsidR="002C4EF5" w:rsidRPr="006B08AA">
        <w:rPr>
          <w:rFonts w:ascii="Times New Roman" w:hAnsi="Times New Roman" w:cs="Times New Roman"/>
          <w:lang w:val="en-IE"/>
        </w:rPr>
        <w:t>, it i</w:t>
      </w:r>
      <w:bookmarkEnd w:id="71"/>
      <w:bookmarkEnd w:id="72"/>
      <w:r w:rsidR="002C4EF5" w:rsidRPr="006B08AA">
        <w:rPr>
          <w:rFonts w:ascii="Times New Roman" w:hAnsi="Times New Roman" w:cs="Times New Roman"/>
          <w:lang w:val="en-IE"/>
        </w:rPr>
        <w:t xml:space="preserve">s of great significance to </w:t>
      </w:r>
      <w:r w:rsidR="00B443FE">
        <w:rPr>
          <w:rFonts w:ascii="Times New Roman" w:hAnsi="Times New Roman" w:cs="Times New Roman"/>
          <w:lang w:val="en-IE"/>
        </w:rPr>
        <w:t>utilized</w:t>
      </w:r>
      <w:r w:rsidR="00AB7A90">
        <w:rPr>
          <w:rFonts w:ascii="Times New Roman" w:hAnsi="Times New Roman" w:cs="Times New Roman"/>
          <w:lang w:val="en-IE"/>
        </w:rPr>
        <w:t xml:space="preserve"> </w:t>
      </w:r>
      <w:bookmarkStart w:id="84" w:name="OLE_LINK338"/>
      <w:bookmarkStart w:id="85" w:name="OLE_LINK339"/>
      <w:bookmarkStart w:id="86" w:name="OLE_LINK336"/>
      <w:bookmarkStart w:id="87" w:name="OLE_LINK337"/>
      <w:r w:rsidR="000D22EA">
        <w:rPr>
          <w:rFonts w:ascii="Times New Roman" w:hAnsi="Times New Roman" w:cs="Times New Roman"/>
          <w:lang w:val="en-IE"/>
        </w:rPr>
        <w:t xml:space="preserve">related </w:t>
      </w:r>
      <w:bookmarkEnd w:id="84"/>
      <w:bookmarkEnd w:id="85"/>
      <w:r w:rsidR="000011A4">
        <w:rPr>
          <w:rFonts w:ascii="Times New Roman" w:hAnsi="Times New Roman" w:cs="Times New Roman"/>
          <w:lang w:val="en-IE"/>
        </w:rPr>
        <w:t>D</w:t>
      </w:r>
      <w:r w:rsidR="008D1941">
        <w:rPr>
          <w:rFonts w:ascii="Times New Roman" w:hAnsi="Times New Roman" w:cs="Times New Roman"/>
          <w:lang w:val="en-IE"/>
        </w:rPr>
        <w:t xml:space="preserve">L </w:t>
      </w:r>
      <w:r w:rsidR="007B4D24">
        <w:rPr>
          <w:rFonts w:ascii="Times New Roman" w:hAnsi="Times New Roman" w:cs="Times New Roman"/>
          <w:lang w:val="en-IE"/>
        </w:rPr>
        <w:t>approaches</w:t>
      </w:r>
      <w:r w:rsidR="00034D39">
        <w:rPr>
          <w:rFonts w:ascii="Times New Roman" w:hAnsi="Times New Roman" w:cs="Times New Roman"/>
          <w:lang w:val="en-IE"/>
        </w:rPr>
        <w:t xml:space="preserve"> </w:t>
      </w:r>
      <w:bookmarkEnd w:id="86"/>
      <w:bookmarkEnd w:id="87"/>
      <w:r w:rsidR="00B43BD8">
        <w:rPr>
          <w:rFonts w:ascii="Times New Roman" w:hAnsi="Times New Roman" w:cs="Times New Roman"/>
          <w:lang w:val="en-IE"/>
        </w:rPr>
        <w:t xml:space="preserve">for </w:t>
      </w:r>
      <w:r w:rsidR="002C4EF5" w:rsidRPr="006B08AA">
        <w:rPr>
          <w:rFonts w:ascii="Times New Roman" w:hAnsi="Times New Roman" w:cs="Times New Roman"/>
          <w:lang w:val="en-IE"/>
        </w:rPr>
        <w:t>traffic signs</w:t>
      </w:r>
      <w:r w:rsidR="00306E84">
        <w:rPr>
          <w:rFonts w:ascii="Times New Roman" w:hAnsi="Times New Roman" w:cs="Times New Roman"/>
          <w:lang w:val="en-IE"/>
        </w:rPr>
        <w:t xml:space="preserve"> </w:t>
      </w:r>
      <w:bookmarkStart w:id="88" w:name="OLE_LINK340"/>
      <w:bookmarkStart w:id="89" w:name="OLE_LINK341"/>
      <w:bookmarkStart w:id="90" w:name="OLE_LINK352"/>
      <w:r w:rsidR="00306E84">
        <w:rPr>
          <w:rFonts w:ascii="Times New Roman" w:hAnsi="Times New Roman" w:cs="Times New Roman"/>
          <w:lang w:val="en-IE"/>
        </w:rPr>
        <w:t>detection</w:t>
      </w:r>
      <w:bookmarkEnd w:id="88"/>
      <w:bookmarkEnd w:id="89"/>
      <w:bookmarkEnd w:id="90"/>
      <w:r w:rsidR="00D86763">
        <w:rPr>
          <w:rFonts w:ascii="Times New Roman" w:hAnsi="Times New Roman" w:cs="Times New Roman"/>
          <w:lang w:val="en-IE"/>
        </w:rPr>
        <w:t xml:space="preserve"> system</w:t>
      </w:r>
      <w:r w:rsidR="00DE096A">
        <w:rPr>
          <w:rFonts w:ascii="Times New Roman" w:hAnsi="Times New Roman" w:cs="Times New Roman"/>
          <w:lang w:val="en-IE"/>
        </w:rPr>
        <w:t xml:space="preserve"> (TSDS)</w:t>
      </w:r>
      <w:bookmarkStart w:id="91" w:name="OLE_LINK242"/>
      <w:bookmarkStart w:id="92" w:name="OLE_LINK243"/>
      <w:bookmarkStart w:id="93" w:name="OLE_LINK265"/>
      <w:bookmarkStart w:id="94" w:name="OLE_LINK377"/>
      <w:r w:rsidR="00E76576">
        <w:rPr>
          <w:rFonts w:ascii="Times New Roman" w:hAnsi="Times New Roman" w:cs="Times New Roman"/>
          <w:lang w:val="en-IE"/>
        </w:rPr>
        <w:t>, which</w:t>
      </w:r>
      <w:r w:rsidR="00E160FC">
        <w:rPr>
          <w:rFonts w:ascii="Times New Roman" w:hAnsi="Times New Roman" w:cs="Times New Roman"/>
          <w:lang w:val="en-IE"/>
        </w:rPr>
        <w:t xml:space="preserve"> </w:t>
      </w:r>
      <w:r w:rsidR="00714121">
        <w:rPr>
          <w:rFonts w:ascii="Times New Roman" w:hAnsi="Times New Roman" w:cs="Times New Roman"/>
          <w:lang w:val="en-IE"/>
        </w:rPr>
        <w:t xml:space="preserve">normally </w:t>
      </w:r>
      <w:bookmarkStart w:id="95" w:name="OLE_LINK472"/>
      <w:bookmarkStart w:id="96" w:name="OLE_LINK473"/>
      <w:r w:rsidR="00A506B1">
        <w:rPr>
          <w:rFonts w:ascii="Times New Roman" w:hAnsi="Times New Roman" w:cs="Times New Roman"/>
          <w:lang w:val="en-IE"/>
        </w:rPr>
        <w:t xml:space="preserve">consists </w:t>
      </w:r>
      <w:bookmarkEnd w:id="95"/>
      <w:bookmarkEnd w:id="96"/>
      <w:r w:rsidR="00A506B1">
        <w:rPr>
          <w:rFonts w:ascii="Times New Roman" w:hAnsi="Times New Roman" w:cs="Times New Roman"/>
          <w:lang w:val="en-IE"/>
        </w:rPr>
        <w:t xml:space="preserve">of </w:t>
      </w:r>
      <w:r w:rsidR="00994B1A">
        <w:rPr>
          <w:rFonts w:ascii="Times New Roman" w:hAnsi="Times New Roman" w:cs="Times New Roman"/>
          <w:lang w:val="en-IE"/>
        </w:rPr>
        <w:t>two related</w:t>
      </w:r>
      <w:r w:rsidR="007F5D9C">
        <w:rPr>
          <w:rFonts w:ascii="Times New Roman" w:hAnsi="Times New Roman" w:cs="Times New Roman"/>
          <w:lang w:val="en-IE"/>
        </w:rPr>
        <w:t xml:space="preserve"> </w:t>
      </w:r>
      <w:r w:rsidR="006B4969">
        <w:rPr>
          <w:rFonts w:ascii="Times New Roman" w:hAnsi="Times New Roman" w:cs="Times New Roman"/>
          <w:lang w:val="en-IE"/>
        </w:rPr>
        <w:t xml:space="preserve">domains: </w:t>
      </w:r>
      <w:r w:rsidR="00247615">
        <w:rPr>
          <w:rFonts w:ascii="Times New Roman" w:hAnsi="Times New Roman" w:cs="Times New Roman"/>
          <w:lang w:val="en-IE"/>
        </w:rPr>
        <w:t xml:space="preserve">traffic sign </w:t>
      </w:r>
      <w:r w:rsidR="00B950C4">
        <w:rPr>
          <w:rFonts w:ascii="Times New Roman" w:hAnsi="Times New Roman" w:cs="Times New Roman"/>
          <w:lang w:val="en-IE"/>
        </w:rPr>
        <w:t xml:space="preserve">detection </w:t>
      </w:r>
      <w:r w:rsidR="00247615">
        <w:rPr>
          <w:rFonts w:ascii="Times New Roman" w:hAnsi="Times New Roman" w:cs="Times New Roman"/>
          <w:lang w:val="en-IE"/>
        </w:rPr>
        <w:t>(TS</w:t>
      </w:r>
      <w:r w:rsidR="00B950C4">
        <w:rPr>
          <w:rFonts w:ascii="Times New Roman" w:hAnsi="Times New Roman" w:cs="Times New Roman"/>
          <w:lang w:val="en-IE"/>
        </w:rPr>
        <w:t>D</w:t>
      </w:r>
      <w:r w:rsidR="00247615">
        <w:rPr>
          <w:rFonts w:ascii="Times New Roman" w:hAnsi="Times New Roman" w:cs="Times New Roman"/>
          <w:lang w:val="en-IE"/>
        </w:rPr>
        <w:t xml:space="preserve">) and </w:t>
      </w:r>
      <w:r w:rsidR="00630550">
        <w:rPr>
          <w:rFonts w:ascii="Times New Roman" w:hAnsi="Times New Roman" w:cs="Times New Roman"/>
          <w:lang w:val="en-IE"/>
        </w:rPr>
        <w:t xml:space="preserve">traffic sign </w:t>
      </w:r>
      <w:bookmarkStart w:id="97" w:name="OLE_LINK534"/>
      <w:bookmarkStart w:id="98" w:name="OLE_LINK535"/>
      <w:r w:rsidR="00331FAF">
        <w:rPr>
          <w:rFonts w:ascii="Times New Roman" w:eastAsiaTheme="minorEastAsia" w:hAnsi="Times New Roman" w:cs="Times New Roman"/>
        </w:rPr>
        <w:t>r</w:t>
      </w:r>
      <w:r w:rsidR="00611AD9">
        <w:rPr>
          <w:rFonts w:ascii="Times New Roman" w:eastAsiaTheme="minorEastAsia" w:hAnsi="Times New Roman" w:cs="Times New Roman"/>
        </w:rPr>
        <w:t xml:space="preserve">ecognition </w:t>
      </w:r>
      <w:bookmarkEnd w:id="97"/>
      <w:bookmarkEnd w:id="98"/>
      <w:r w:rsidR="00630550">
        <w:rPr>
          <w:rFonts w:ascii="Times New Roman" w:hAnsi="Times New Roman" w:cs="Times New Roman"/>
          <w:lang w:val="en-IE"/>
        </w:rPr>
        <w:t>(TS</w:t>
      </w:r>
      <w:r w:rsidR="00611AD9">
        <w:rPr>
          <w:rFonts w:ascii="Times New Roman" w:hAnsi="Times New Roman" w:cs="Times New Roman"/>
          <w:lang w:val="en-IE"/>
        </w:rPr>
        <w:t>R</w:t>
      </w:r>
      <w:r w:rsidR="00630550">
        <w:rPr>
          <w:rFonts w:ascii="Times New Roman" w:hAnsi="Times New Roman" w:cs="Times New Roman"/>
          <w:lang w:val="en-IE"/>
        </w:rPr>
        <w:t>)</w:t>
      </w:r>
      <w:r w:rsidR="00DA0770">
        <w:rPr>
          <w:rFonts w:ascii="Times New Roman" w:hAnsi="Times New Roman" w:cs="Times New Roman"/>
          <w:lang w:val="en-IE"/>
        </w:rPr>
        <w:t>.</w:t>
      </w:r>
      <w:bookmarkStart w:id="99" w:name="OLE_LINK353"/>
      <w:bookmarkStart w:id="100" w:name="OLE_LINK354"/>
      <w:r w:rsidR="00F701DF">
        <w:rPr>
          <w:rFonts w:ascii="Times New Roman" w:hAnsi="Times New Roman" w:cs="Times New Roman"/>
          <w:lang w:val="en-IE"/>
        </w:rPr>
        <w:t xml:space="preserve"> </w:t>
      </w:r>
      <w:r w:rsidR="000A31BC">
        <w:rPr>
          <w:rFonts w:ascii="Times New Roman" w:hAnsi="Times New Roman" w:cs="Times New Roman"/>
          <w:lang w:val="en-IE"/>
        </w:rPr>
        <w:t xml:space="preserve">However, </w:t>
      </w:r>
      <w:r w:rsidR="00FB2EDD">
        <w:rPr>
          <w:rFonts w:ascii="Times New Roman" w:hAnsi="Times New Roman" w:cs="Times New Roman"/>
          <w:lang w:val="en-IE"/>
        </w:rPr>
        <w:t>TSDS</w:t>
      </w:r>
      <w:r w:rsidR="006D1C51" w:rsidRPr="006B08AA">
        <w:rPr>
          <w:rFonts w:ascii="Times New Roman" w:hAnsi="Times New Roman" w:cs="Times New Roman"/>
          <w:lang w:val="en-IE"/>
        </w:rPr>
        <w:t xml:space="preserve"> </w:t>
      </w:r>
      <w:r w:rsidR="002C4EF5" w:rsidRPr="006B08AA">
        <w:rPr>
          <w:rFonts w:ascii="Times New Roman" w:hAnsi="Times New Roman" w:cs="Times New Roman"/>
          <w:lang w:val="en-IE"/>
        </w:rPr>
        <w:t>requires high accuracy</w:t>
      </w:r>
      <w:bookmarkEnd w:id="80"/>
      <w:bookmarkEnd w:id="81"/>
      <w:r w:rsidR="00F73F02">
        <w:rPr>
          <w:rFonts w:ascii="Times New Roman" w:hAnsi="Times New Roman" w:cs="Times New Roman"/>
          <w:lang w:val="en-IE"/>
        </w:rPr>
        <w:t xml:space="preserve"> and </w:t>
      </w:r>
      <w:bookmarkStart w:id="101" w:name="OLE_LINK261"/>
      <w:bookmarkStart w:id="102" w:name="OLE_LINK262"/>
      <w:bookmarkStart w:id="103" w:name="OLE_LINK307"/>
      <w:r w:rsidR="00731572">
        <w:rPr>
          <w:rFonts w:ascii="Times New Roman" w:hAnsi="Times New Roman" w:cs="Times New Roman"/>
          <w:lang w:val="en-IE"/>
        </w:rPr>
        <w:t>precision</w:t>
      </w:r>
      <w:r w:rsidR="00FD6860">
        <w:rPr>
          <w:rFonts w:ascii="Times New Roman" w:hAnsi="Times New Roman" w:cs="Times New Roman"/>
          <w:lang w:val="en-IE"/>
        </w:rPr>
        <w:t xml:space="preserve"> </w:t>
      </w:r>
      <w:bookmarkEnd w:id="101"/>
      <w:bookmarkEnd w:id="102"/>
      <w:bookmarkEnd w:id="103"/>
      <w:r w:rsidR="00FD6860" w:rsidRPr="00FD6860">
        <w:rPr>
          <w:rFonts w:ascii="Times New Roman" w:hAnsi="Times New Roman" w:cs="Times New Roman"/>
          <w:lang w:val="en-IE"/>
        </w:rPr>
        <w:t>whil</w:t>
      </w:r>
      <w:bookmarkStart w:id="104" w:name="OLE_LINK263"/>
      <w:bookmarkStart w:id="105" w:name="OLE_LINK264"/>
      <w:r w:rsidR="00FD6860" w:rsidRPr="00FD6860">
        <w:rPr>
          <w:rFonts w:ascii="Times New Roman" w:hAnsi="Times New Roman" w:cs="Times New Roman"/>
          <w:lang w:val="en-IE"/>
        </w:rPr>
        <w:t xml:space="preserve">e exploiting </w:t>
      </w:r>
      <w:r w:rsidR="001B6ACE" w:rsidRPr="001B6ACE">
        <w:rPr>
          <w:rFonts w:ascii="Times New Roman" w:hAnsi="Times New Roman" w:cs="Times New Roman"/>
          <w:lang w:val="en-IE"/>
        </w:rPr>
        <w:t>the shortest possible</w:t>
      </w:r>
      <w:r w:rsidR="001B6ACE">
        <w:rPr>
          <w:rFonts w:ascii="Times New Roman" w:hAnsi="Times New Roman" w:cs="Times New Roman"/>
          <w:lang w:val="en-IE"/>
        </w:rPr>
        <w:t xml:space="preserve"> </w:t>
      </w:r>
      <w:r w:rsidR="00675606">
        <w:rPr>
          <w:rFonts w:ascii="Times New Roman" w:hAnsi="Times New Roman" w:cs="Times New Roman"/>
          <w:lang w:val="en-IE"/>
        </w:rPr>
        <w:t xml:space="preserve">detection and </w:t>
      </w:r>
      <w:bookmarkStart w:id="106" w:name="OLE_LINK720"/>
      <w:bookmarkStart w:id="107" w:name="OLE_LINK721"/>
      <w:r w:rsidR="00675606">
        <w:rPr>
          <w:rFonts w:ascii="Times New Roman" w:hAnsi="Times New Roman" w:cs="Times New Roman"/>
          <w:lang w:val="en-IE"/>
        </w:rPr>
        <w:t>recognition</w:t>
      </w:r>
      <w:r w:rsidR="00D83950">
        <w:rPr>
          <w:rFonts w:ascii="Times New Roman" w:hAnsi="Times New Roman" w:cs="Times New Roman"/>
          <w:lang w:val="en-IE"/>
        </w:rPr>
        <w:t xml:space="preserve"> </w:t>
      </w:r>
      <w:bookmarkEnd w:id="106"/>
      <w:bookmarkEnd w:id="107"/>
      <w:r w:rsidR="00FD6860" w:rsidRPr="00FD6860">
        <w:rPr>
          <w:rFonts w:ascii="Times New Roman" w:hAnsi="Times New Roman" w:cs="Times New Roman"/>
          <w:lang w:val="en-IE"/>
        </w:rPr>
        <w:t>time</w:t>
      </w:r>
      <w:bookmarkEnd w:id="99"/>
      <w:bookmarkEnd w:id="100"/>
      <w:r w:rsidR="00B32EB7">
        <w:rPr>
          <w:rFonts w:ascii="Times New Roman" w:hAnsi="Times New Roman" w:cs="Times New Roman"/>
          <w:lang w:val="en-IE"/>
        </w:rPr>
        <w:t>.</w:t>
      </w:r>
      <w:bookmarkStart w:id="108" w:name="OLE_LINK374"/>
      <w:bookmarkStart w:id="109" w:name="OLE_LINK375"/>
      <w:bookmarkEnd w:id="91"/>
      <w:bookmarkEnd w:id="92"/>
      <w:bookmarkEnd w:id="93"/>
      <w:bookmarkEnd w:id="94"/>
      <w:bookmarkEnd w:id="104"/>
      <w:bookmarkEnd w:id="105"/>
      <w:r w:rsidR="00CA6062">
        <w:t xml:space="preserve"> </w:t>
      </w:r>
      <w:r w:rsidR="00600C6C" w:rsidRPr="00600C6C">
        <w:rPr>
          <w:rFonts w:ascii="Times New Roman" w:hAnsi="Times New Roman" w:cs="Times New Roman"/>
          <w:lang w:val="en-IE"/>
        </w:rPr>
        <w:t xml:space="preserve">As an alternative to </w:t>
      </w:r>
      <w:bookmarkStart w:id="110" w:name="OLE_LINK395"/>
      <w:bookmarkStart w:id="111" w:name="OLE_LINK396"/>
      <w:r w:rsidR="00600C6C" w:rsidRPr="00600C6C">
        <w:rPr>
          <w:rFonts w:ascii="Times New Roman" w:hAnsi="Times New Roman" w:cs="Times New Roman"/>
          <w:lang w:val="en-IE"/>
        </w:rPr>
        <w:t xml:space="preserve">conventional </w:t>
      </w:r>
      <w:bookmarkEnd w:id="110"/>
      <w:bookmarkEnd w:id="111"/>
      <w:r w:rsidR="004E592C">
        <w:rPr>
          <w:rFonts w:ascii="Times New Roman" w:hAnsi="Times New Roman" w:cs="Times New Roman"/>
          <w:lang w:val="en-IE"/>
        </w:rPr>
        <w:t>machine learning</w:t>
      </w:r>
      <w:r w:rsidR="00600C6C" w:rsidRPr="00600C6C">
        <w:rPr>
          <w:rFonts w:ascii="Times New Roman" w:hAnsi="Times New Roman" w:cs="Times New Roman"/>
          <w:lang w:val="en-IE"/>
        </w:rPr>
        <w:t xml:space="preserve"> schemes</w:t>
      </w:r>
      <w:r w:rsidR="00AF2FE9">
        <w:rPr>
          <w:rFonts w:ascii="Times New Roman" w:hAnsi="Times New Roman" w:cs="Times New Roman"/>
          <w:lang w:val="en-IE"/>
        </w:rPr>
        <w:t xml:space="preserve">, </w:t>
      </w:r>
      <w:r w:rsidR="00212B0E">
        <w:rPr>
          <w:rFonts w:ascii="Times New Roman" w:hAnsi="Times New Roman" w:cs="Times New Roman"/>
          <w:lang w:val="en-IE"/>
        </w:rPr>
        <w:t>deep learning</w:t>
      </w:r>
      <w:r w:rsidR="007C2402">
        <w:rPr>
          <w:rFonts w:ascii="Times New Roman" w:hAnsi="Times New Roman" w:cs="Times New Roman"/>
          <w:lang w:val="en-IE"/>
        </w:rPr>
        <w:t xml:space="preserve"> </w:t>
      </w:r>
      <w:r w:rsidR="00334C14">
        <w:rPr>
          <w:rFonts w:ascii="Times New Roman" w:hAnsi="Times New Roman" w:cs="Times New Roman"/>
          <w:lang w:val="en-IE"/>
        </w:rPr>
        <w:t xml:space="preserve">based schemes </w:t>
      </w:r>
      <w:r w:rsidR="008356DD">
        <w:rPr>
          <w:rFonts w:ascii="Times New Roman" w:hAnsi="Times New Roman" w:cs="Times New Roman"/>
          <w:lang w:val="en-IE"/>
        </w:rPr>
        <w:t>appear to be a promising option for efficient traffic sign detection</w:t>
      </w:r>
      <w:r w:rsidR="00141B1A" w:rsidRPr="00141B1A">
        <w:t xml:space="preserve"> </w:t>
      </w:r>
      <w:r w:rsidR="00141B1A">
        <w:rPr>
          <w:rFonts w:ascii="Times New Roman" w:hAnsi="Times New Roman" w:cs="Times New Roman"/>
          <w:lang w:val="en-IE"/>
        </w:rPr>
        <w:fldChar w:fldCharType="begin">
          <w:fldData xml:space="preserve">PEVuZE5vdGU+PENpdGU+PEF1dGhvcj5GbGV5ZWg8L0F1dGhvcj48WWVhcj4yMDA1PC9ZZWFyPjxS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</w:fldData>
        </w:fldChar>
      </w:r>
      <w:r w:rsidR="00141B1A">
        <w:rPr>
          <w:rFonts w:ascii="Times New Roman" w:hAnsi="Times New Roman" w:cs="Times New Roman"/>
          <w:lang w:val="en-IE"/>
        </w:rPr>
        <w:instrText xml:space="preserve"> ADDIN EN.CITE </w:instrText>
      </w:r>
      <w:r w:rsidR="00141B1A">
        <w:rPr>
          <w:rFonts w:ascii="Times New Roman" w:hAnsi="Times New Roman" w:cs="Times New Roman"/>
          <w:lang w:val="en-IE"/>
        </w:rPr>
        <w:fldChar w:fldCharType="begin">
          <w:fldData xml:space="preserve">PEVuZE5vdGU+PENpdGU+PEF1dGhvcj5GbGV5ZWg8L0F1dGhvcj48WWVhcj4yMDA1PC9ZZWFyPjxS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</w:fldData>
        </w:fldChar>
      </w:r>
      <w:r w:rsidR="00141B1A">
        <w:rPr>
          <w:rFonts w:ascii="Times New Roman" w:hAnsi="Times New Roman" w:cs="Times New Roman"/>
          <w:lang w:val="en-IE"/>
        </w:rPr>
        <w:instrText xml:space="preserve"> ADDIN EN.CITE.DATA </w:instrText>
      </w:r>
      <w:r w:rsidR="00141B1A">
        <w:rPr>
          <w:rFonts w:ascii="Times New Roman" w:hAnsi="Times New Roman" w:cs="Times New Roman"/>
          <w:lang w:val="en-IE"/>
        </w:rPr>
      </w:r>
      <w:r w:rsidR="00141B1A">
        <w:rPr>
          <w:rFonts w:ascii="Times New Roman" w:hAnsi="Times New Roman" w:cs="Times New Roman"/>
          <w:lang w:val="en-IE"/>
        </w:rPr>
        <w:fldChar w:fldCharType="end"/>
      </w:r>
      <w:r w:rsidR="00141B1A">
        <w:rPr>
          <w:rFonts w:ascii="Times New Roman" w:hAnsi="Times New Roman" w:cs="Times New Roman"/>
          <w:lang w:val="en-IE"/>
        </w:rPr>
      </w:r>
      <w:r w:rsidR="00141B1A">
        <w:rPr>
          <w:rFonts w:ascii="Times New Roman" w:hAnsi="Times New Roman" w:cs="Times New Roman"/>
          <w:lang w:val="en-IE"/>
        </w:rPr>
        <w:fldChar w:fldCharType="separate"/>
      </w:r>
      <w:r w:rsidR="00141B1A">
        <w:rPr>
          <w:rFonts w:ascii="Times New Roman" w:hAnsi="Times New Roman" w:cs="Times New Roman"/>
          <w:noProof/>
          <w:lang w:val="en-IE"/>
        </w:rPr>
        <w:t>[1-3]</w:t>
      </w:r>
      <w:r w:rsidR="00141B1A">
        <w:rPr>
          <w:rFonts w:ascii="Times New Roman" w:hAnsi="Times New Roman" w:cs="Times New Roman"/>
          <w:lang w:val="en-IE"/>
        </w:rPr>
        <w:fldChar w:fldCharType="end"/>
      </w:r>
      <w:r w:rsidR="008356DD">
        <w:rPr>
          <w:rFonts w:ascii="Times New Roman" w:hAnsi="Times New Roman" w:cs="Times New Roman"/>
          <w:lang w:val="en-IE"/>
        </w:rPr>
        <w:t>.</w:t>
      </w:r>
      <w:bookmarkEnd w:id="108"/>
      <w:bookmarkEnd w:id="109"/>
      <w:r w:rsidR="00F65A42">
        <w:rPr>
          <w:rFonts w:ascii="Times New Roman" w:hAnsi="Times New Roman" w:cs="Times New Roman"/>
          <w:lang w:val="en-IE"/>
        </w:rPr>
        <w:t xml:space="preserve"> </w:t>
      </w:r>
      <w:bookmarkEnd w:id="51"/>
      <w:bookmarkEnd w:id="52"/>
      <w:bookmarkEnd w:id="53"/>
      <w:bookmarkEnd w:id="54"/>
      <w:r w:rsidR="00B22DC8">
        <w:rPr>
          <w:rFonts w:ascii="Times New Roman" w:hAnsi="Times New Roman" w:cs="Times New Roman"/>
          <w:lang w:val="en-IE"/>
        </w:rPr>
        <w:t>According to</w:t>
      </w:r>
      <w:r w:rsidR="00A81B4A">
        <w:rPr>
          <w:rFonts w:ascii="Times New Roman" w:hAnsi="Times New Roman" w:cs="Times New Roman"/>
          <w:lang w:val="en-IE"/>
        </w:rPr>
        <w:t xml:space="preserve"> </w:t>
      </w:r>
      <w:r w:rsidR="000E5A0B">
        <w:rPr>
          <w:rFonts w:ascii="Times New Roman" w:hAnsi="Times New Roman" w:cs="Times New Roman"/>
          <w:lang w:val="en-IE"/>
        </w:rPr>
        <w:t xml:space="preserve">recent </w:t>
      </w:r>
      <w:r w:rsidR="00855458">
        <w:rPr>
          <w:rFonts w:ascii="Times New Roman" w:hAnsi="Times New Roman" w:cs="Times New Roman"/>
          <w:lang w:val="en-IE"/>
        </w:rPr>
        <w:t xml:space="preserve">literature </w:t>
      </w:r>
      <w:r w:rsidR="001A5B81">
        <w:rPr>
          <w:rFonts w:ascii="Times New Roman" w:hAnsi="Times New Roman" w:cs="Times New Roman"/>
          <w:lang w:val="en-IE"/>
        </w:rPr>
        <w:t>works,</w:t>
      </w:r>
      <w:r w:rsidR="004A769B">
        <w:rPr>
          <w:rFonts w:ascii="Times New Roman" w:hAnsi="Times New Roman" w:cs="Times New Roman"/>
          <w:lang w:val="en-IE"/>
        </w:rPr>
        <w:t xml:space="preserve"> to address the </w:t>
      </w:r>
      <w:r w:rsidR="005C27FA">
        <w:rPr>
          <w:rFonts w:ascii="Times New Roman" w:hAnsi="Times New Roman" w:cs="Times New Roman"/>
          <w:lang w:val="en-IE"/>
        </w:rPr>
        <w:t xml:space="preserve">challenge of traffic sign </w:t>
      </w:r>
      <w:r w:rsidR="00675606">
        <w:rPr>
          <w:rFonts w:ascii="Times New Roman" w:hAnsi="Times New Roman" w:cs="Times New Roman"/>
          <w:lang w:val="en-IE"/>
        </w:rPr>
        <w:t>detection and recognition</w:t>
      </w:r>
      <w:r w:rsidR="005C27FA">
        <w:rPr>
          <w:rFonts w:ascii="Times New Roman" w:hAnsi="Times New Roman" w:cs="Times New Roman"/>
          <w:lang w:val="en-IE"/>
        </w:rPr>
        <w:t>,</w:t>
      </w:r>
      <w:r w:rsidR="001A5B81">
        <w:rPr>
          <w:rFonts w:ascii="Times New Roman" w:hAnsi="Times New Roman" w:cs="Times New Roman" w:hint="eastAsia"/>
          <w:lang w:val="en-IE"/>
        </w:rPr>
        <w:t xml:space="preserve"> </w:t>
      </w:r>
      <w:r w:rsidR="009F0635">
        <w:rPr>
          <w:rFonts w:ascii="Times New Roman" w:hAnsi="Times New Roman" w:cs="Times New Roman"/>
          <w:lang w:val="en-IE"/>
        </w:rPr>
        <w:fldChar w:fldCharType="begin"/>
      </w:r>
      <w:r w:rsidR="0081494E">
        <w:rPr>
          <w:rFonts w:ascii="Times New Roman" w:hAnsi="Times New Roman" w:cs="Times New Roman"/>
          <w:lang w:val="en-IE"/>
        </w:rPr>
        <w:instrText xml:space="preserve"> ADDIN EN.CITE &lt;EndNote&gt;&lt;Cite AuthorYear="1"&gt;&lt;Author&gt;Suriya Prakash&lt;/Author&gt;&lt;Year&gt;2021&lt;/Year&gt;&lt;RecNum&gt;2&lt;/RecNum&gt;&lt;DisplayText&gt;Suriya Prakash, et al. [4]&lt;/DisplayText&gt;&lt;record&gt;&lt;rec-number&gt;2&lt;/rec-number&gt;&lt;foreign-keys&gt;&lt;key app="EN" db-id="tt0ttwtsnxa9x5esrx5psv9sstaad0zaxe9r" timestamp="1666775119"&gt;2&lt;/key&gt;&lt;/foreign-keys&gt;&lt;ref-type name="Conference Paper"&gt;47&lt;/ref-type&gt;&lt;contributors&gt;&lt;authors&gt;&lt;author&gt;Suriya Prakash, A.&lt;/author&gt;&lt;author&gt;Vigneshwaran, D.&lt;/author&gt;&lt;author&gt;Seenivasaga Ayyalu, R.&lt;/author&gt;&lt;author&gt;Jayanthi Sree, S.&lt;/author&gt;&lt;/authors&gt;&lt;/contributors&gt;&lt;titles&gt;&lt;title&gt;Traffic Sign Recognition using Deeplearning for Autonomous Driverless Vehicles&lt;/title&gt;&lt;secondary-title&gt;2021 5th International Conference on Computing Methodologies and Communication (ICCMC)&lt;/secondary-title&gt;&lt;/titles&gt;&lt;pages&gt;1569-1572&lt;/pages&gt;&lt;dates&gt;&lt;year&gt;2021&lt;/year&gt;&lt;/dates&gt;&lt;urls&gt;&lt;/urls&gt;&lt;electronic-resource-num&gt;10.1109/iccmc51019.2021.9418437&lt;/electronic-resource-num&gt;&lt;/record&gt;&lt;/Cite&gt;&lt;/EndNote&gt;</w:instrText>
      </w:r>
      <w:r w:rsidR="009F0635">
        <w:rPr>
          <w:rFonts w:ascii="Times New Roman" w:hAnsi="Times New Roman" w:cs="Times New Roman"/>
          <w:lang w:val="en-IE"/>
        </w:rPr>
        <w:fldChar w:fldCharType="separate"/>
      </w:r>
      <w:r w:rsidR="0081494E">
        <w:rPr>
          <w:rFonts w:ascii="Times New Roman" w:hAnsi="Times New Roman" w:cs="Times New Roman"/>
          <w:noProof/>
          <w:lang w:val="en-IE"/>
        </w:rPr>
        <w:t>Suriya Prakash, et al. [4]</w:t>
      </w:r>
      <w:r w:rsidR="009F0635">
        <w:rPr>
          <w:rFonts w:ascii="Times New Roman" w:hAnsi="Times New Roman" w:cs="Times New Roman"/>
          <w:lang w:val="en-IE"/>
        </w:rPr>
        <w:fldChar w:fldCharType="end"/>
      </w:r>
      <w:r w:rsidR="009F0635">
        <w:rPr>
          <w:rFonts w:ascii="Times New Roman" w:hAnsi="Times New Roman" w:cs="Times New Roman"/>
          <w:lang w:val="en-IE"/>
        </w:rPr>
        <w:t xml:space="preserve"> </w:t>
      </w:r>
      <w:r w:rsidR="002C4EF5" w:rsidRPr="006B08AA">
        <w:rPr>
          <w:rFonts w:ascii="Times New Roman" w:hAnsi="Times New Roman" w:cs="Times New Roman"/>
          <w:lang w:val="en-IE"/>
        </w:rPr>
        <w:t>proposed</w:t>
      </w:r>
      <w:r w:rsidR="00D024ED">
        <w:rPr>
          <w:rFonts w:ascii="Times New Roman" w:hAnsi="Times New Roman" w:cs="Times New Roman"/>
          <w:lang w:val="en-IE"/>
        </w:rPr>
        <w:t xml:space="preserve"> a</w:t>
      </w:r>
      <w:r w:rsidR="002C4EF5" w:rsidRPr="006B08AA">
        <w:rPr>
          <w:rFonts w:ascii="Times New Roman" w:hAnsi="Times New Roman" w:cs="Times New Roman"/>
          <w:lang w:val="en-IE"/>
        </w:rPr>
        <w:t xml:space="preserve"> LeNet-5</w:t>
      </w:r>
      <w:r w:rsidR="009E1F7F">
        <w:rPr>
          <w:rFonts w:ascii="Times New Roman" w:hAnsi="Times New Roman" w:cs="Times New Roman"/>
          <w:lang w:val="en-IE"/>
        </w:rPr>
        <w:t xml:space="preserve"> </w:t>
      </w:r>
      <w:r w:rsidR="009E1F7F" w:rsidRPr="006B08AA">
        <w:rPr>
          <w:rFonts w:ascii="Times New Roman" w:hAnsi="Times New Roman" w:cs="Times New Roman"/>
          <w:lang w:val="en-IE"/>
        </w:rPr>
        <w:t>Convolutional Neural Network</w:t>
      </w:r>
      <w:r w:rsidR="00403C1E">
        <w:rPr>
          <w:rFonts w:ascii="Times New Roman" w:hAnsi="Times New Roman" w:cs="Times New Roman"/>
          <w:lang w:val="en-IE"/>
        </w:rPr>
        <w:t xml:space="preserve"> (CNN)</w:t>
      </w:r>
      <w:r w:rsidR="009611D5">
        <w:rPr>
          <w:rFonts w:ascii="Times New Roman" w:hAnsi="Times New Roman" w:cs="Times New Roman"/>
          <w:lang w:val="en-IE"/>
        </w:rPr>
        <w:t xml:space="preserve"> </w:t>
      </w:r>
      <w:r w:rsidR="002C4EF5" w:rsidRPr="006B08AA">
        <w:rPr>
          <w:rFonts w:ascii="Times New Roman" w:hAnsi="Times New Roman" w:cs="Times New Roman"/>
          <w:lang w:val="en-IE"/>
        </w:rPr>
        <w:t xml:space="preserve">model </w:t>
      </w:r>
      <w:r w:rsidR="00FF619D">
        <w:rPr>
          <w:rFonts w:ascii="Times New Roman" w:hAnsi="Times New Roman" w:cs="Times New Roman"/>
          <w:lang w:val="en-IE"/>
        </w:rPr>
        <w:t>that</w:t>
      </w:r>
      <w:r w:rsidR="00F32625">
        <w:rPr>
          <w:rFonts w:ascii="Times New Roman" w:hAnsi="Times New Roman" w:cs="Times New Roman"/>
          <w:lang w:val="en-IE"/>
        </w:rPr>
        <w:t xml:space="preserve"> possess</w:t>
      </w:r>
      <w:r w:rsidR="0019175C">
        <w:rPr>
          <w:rFonts w:ascii="Times New Roman" w:hAnsi="Times New Roman" w:cs="Times New Roman"/>
          <w:lang w:val="en-IE"/>
        </w:rPr>
        <w:t>e</w:t>
      </w:r>
      <w:r w:rsidR="00885EDD">
        <w:rPr>
          <w:rFonts w:ascii="Times New Roman" w:hAnsi="Times New Roman" w:cs="Times New Roman"/>
          <w:lang w:val="en-IE"/>
        </w:rPr>
        <w:t>d</w:t>
      </w:r>
      <w:r w:rsidR="00F32625">
        <w:rPr>
          <w:rFonts w:ascii="Times New Roman" w:hAnsi="Times New Roman" w:cs="Times New Roman"/>
          <w:lang w:val="en-IE"/>
        </w:rPr>
        <w:t xml:space="preserve"> </w:t>
      </w:r>
      <w:r w:rsidR="00BF03D3">
        <w:rPr>
          <w:rFonts w:ascii="Times New Roman" w:hAnsi="Times New Roman" w:cs="Times New Roman"/>
          <w:lang w:val="en-IE"/>
        </w:rPr>
        <w:t>very</w:t>
      </w:r>
      <w:r w:rsidR="00BF65B7">
        <w:rPr>
          <w:rFonts w:ascii="Times New Roman" w:hAnsi="Times New Roman" w:cs="Times New Roman"/>
          <w:lang w:val="en-IE"/>
        </w:rPr>
        <w:t xml:space="preserve"> </w:t>
      </w:r>
      <w:r w:rsidR="002C4EF5" w:rsidRPr="006B08AA">
        <w:rPr>
          <w:rFonts w:ascii="Times New Roman" w:hAnsi="Times New Roman" w:cs="Times New Roman"/>
          <w:lang w:val="en-IE"/>
        </w:rPr>
        <w:t>high</w:t>
      </w:r>
      <w:r w:rsidR="00BF65B7">
        <w:rPr>
          <w:rFonts w:ascii="Times New Roman" w:hAnsi="Times New Roman" w:cs="Times New Roman"/>
          <w:lang w:val="en-IE"/>
        </w:rPr>
        <w:t xml:space="preserve"> detection</w:t>
      </w:r>
      <w:r w:rsidR="002C4EF5" w:rsidRPr="006B08AA">
        <w:rPr>
          <w:rFonts w:ascii="Times New Roman" w:hAnsi="Times New Roman" w:cs="Times New Roman"/>
          <w:lang w:val="en-IE"/>
        </w:rPr>
        <w:t xml:space="preserve"> </w:t>
      </w:r>
      <w:r w:rsidR="00BF65B7">
        <w:rPr>
          <w:rFonts w:ascii="Times New Roman" w:hAnsi="Times New Roman" w:cs="Times New Roman"/>
          <w:lang w:val="en-IE"/>
        </w:rPr>
        <w:t>accuracy of</w:t>
      </w:r>
      <w:r w:rsidR="005449E5">
        <w:rPr>
          <w:rFonts w:ascii="Times New Roman" w:hAnsi="Times New Roman" w:cs="Times New Roman"/>
          <w:lang w:val="en-IE"/>
        </w:rPr>
        <w:t xml:space="preserve"> nearly</w:t>
      </w:r>
      <w:r w:rsidR="00BF65B7">
        <w:rPr>
          <w:rFonts w:ascii="Times New Roman" w:hAnsi="Times New Roman" w:cs="Times New Roman"/>
          <w:lang w:val="en-IE"/>
        </w:rPr>
        <w:t xml:space="preserve"> 9</w:t>
      </w:r>
      <w:r w:rsidR="007976B4">
        <w:rPr>
          <w:rFonts w:ascii="Times New Roman" w:hAnsi="Times New Roman" w:cs="Times New Roman"/>
          <w:lang w:val="en-IE"/>
        </w:rPr>
        <w:t>8.8</w:t>
      </w:r>
      <w:r w:rsidR="00BF65B7">
        <w:rPr>
          <w:rFonts w:ascii="Times New Roman" w:hAnsi="Times New Roman" w:cs="Times New Roman"/>
          <w:lang w:val="en-IE"/>
        </w:rPr>
        <w:t>%</w:t>
      </w:r>
      <w:r w:rsidR="002C4EF5" w:rsidRPr="006B08AA">
        <w:rPr>
          <w:rFonts w:ascii="Times New Roman" w:hAnsi="Times New Roman" w:cs="Times New Roman"/>
          <w:lang w:val="en-IE"/>
        </w:rPr>
        <w:t xml:space="preserve">. </w:t>
      </w:r>
      <w:bookmarkStart w:id="112" w:name="OLE_LINK244"/>
      <w:bookmarkStart w:id="113" w:name="OLE_LINK245"/>
      <w:r w:rsidR="006E377D">
        <w:rPr>
          <w:rFonts w:ascii="Times New Roman" w:hAnsi="Times New Roman" w:cs="Times New Roman"/>
          <w:lang w:val="en-IE"/>
        </w:rPr>
        <w:fldChar w:fldCharType="begin"/>
      </w:r>
      <w:r w:rsidR="0081494E">
        <w:rPr>
          <w:rFonts w:ascii="Times New Roman" w:hAnsi="Times New Roman" w:cs="Times New Roman"/>
          <w:lang w:val="en-IE"/>
        </w:rPr>
        <w:instrText xml:space="preserve"> ADDIN EN.CITE &lt;EndNote&gt;&lt;Cite AuthorYear="1"&gt;&lt;Author&gt;Changzhen&lt;/Author&gt;&lt;Year&gt;2016&lt;/Year&gt;&lt;RecNum&gt;6&lt;/RecNum&gt;&lt;DisplayText&gt;Changzhen, et al. [5]&lt;/DisplayText&gt;&lt;record&gt;&lt;rec-number&gt;6&lt;/rec-number&gt;&lt;foreign-keys&gt;&lt;key app="EN" db-id="tt0ttwtsnxa9x5esrx5psv9sstaad0zaxe9r" timestamp="1666775246"&gt;6&lt;/key&gt;&lt;/foreign-keys&gt;&lt;ref-type name="Conference Proceedings"&gt;10&lt;/ref-type&gt;&lt;contributors&gt;&lt;authors&gt;&lt;author&gt;Changzhen, Xiong&lt;/author&gt;&lt;author&gt;Cong, Wang&lt;/author&gt;&lt;author&gt;Weixin, Ma&lt;/author&gt;&lt;author&gt;Yanmei, Shan&lt;/author&gt;&lt;/authors&gt;&lt;/contributors&gt;&lt;titles&gt;&lt;title&gt;A traffic sign detection algorithm based on deep convolutional neural network&lt;/title&gt;&lt;secondary-title&gt;2016 IEEE International Conference on Signal and Image Processing (ICSIP)&lt;/secondary-title&gt;&lt;/titles&gt;&lt;pages&gt;676-679&lt;/pages&gt;&lt;dates&gt;&lt;year&gt;2016&lt;/year&gt;&lt;/dates&gt;&lt;publisher&gt;IEEE&lt;/publisher&gt;&lt;isbn&gt;1509023771&lt;/isbn&gt;&lt;urls&gt;&lt;/urls&gt;&lt;/record&gt;&lt;/Cite&gt;&lt;/EndNote&gt;</w:instrText>
      </w:r>
      <w:r w:rsidR="006E377D">
        <w:rPr>
          <w:rFonts w:ascii="Times New Roman" w:hAnsi="Times New Roman" w:cs="Times New Roman"/>
          <w:lang w:val="en-IE"/>
        </w:rPr>
        <w:fldChar w:fldCharType="separate"/>
      </w:r>
      <w:r w:rsidR="0081494E">
        <w:rPr>
          <w:rFonts w:ascii="Times New Roman" w:hAnsi="Times New Roman" w:cs="Times New Roman"/>
          <w:noProof/>
          <w:lang w:val="en-IE"/>
        </w:rPr>
        <w:t>Changzhen, et al. [5]</w:t>
      </w:r>
      <w:r w:rsidR="006E377D">
        <w:rPr>
          <w:rFonts w:ascii="Times New Roman" w:hAnsi="Times New Roman" w:cs="Times New Roman"/>
          <w:lang w:val="en-IE"/>
        </w:rPr>
        <w:fldChar w:fldCharType="end"/>
      </w:r>
      <w:r w:rsidR="00993AB8">
        <w:rPr>
          <w:rFonts w:ascii="Times New Roman" w:hAnsi="Times New Roman" w:cs="Times New Roman"/>
          <w:lang w:val="en-IE"/>
        </w:rPr>
        <w:t xml:space="preserve"> </w:t>
      </w:r>
      <w:r w:rsidR="002C4EF5" w:rsidRPr="006B08AA">
        <w:rPr>
          <w:rFonts w:ascii="Times New Roman" w:hAnsi="Times New Roman" w:cs="Times New Roman"/>
          <w:lang w:val="en-IE"/>
        </w:rPr>
        <w:t>implement</w:t>
      </w:r>
      <w:r w:rsidR="00783A9F">
        <w:rPr>
          <w:rFonts w:ascii="Times New Roman" w:hAnsi="Times New Roman" w:cs="Times New Roman"/>
          <w:lang w:val="en-IE"/>
        </w:rPr>
        <w:t>ed</w:t>
      </w:r>
      <w:r w:rsidR="003A6480">
        <w:rPr>
          <w:rFonts w:ascii="Times New Roman" w:hAnsi="Times New Roman" w:cs="Times New Roman"/>
          <w:lang w:val="en-IE"/>
        </w:rPr>
        <w:t xml:space="preserve"> </w:t>
      </w:r>
      <w:r w:rsidR="00495555">
        <w:rPr>
          <w:rFonts w:ascii="Times New Roman" w:hAnsi="Times New Roman" w:cs="Times New Roman"/>
          <w:lang w:val="en-IE"/>
        </w:rPr>
        <w:t>a</w:t>
      </w:r>
      <w:r w:rsidR="009D693F">
        <w:rPr>
          <w:rFonts w:ascii="Times New Roman" w:hAnsi="Times New Roman" w:cs="Times New Roman"/>
          <w:lang w:val="en-IE"/>
        </w:rPr>
        <w:t>n advanced</w:t>
      </w:r>
      <w:r w:rsidR="00F443C9">
        <w:rPr>
          <w:rFonts w:ascii="Times New Roman" w:hAnsi="Times New Roman" w:cs="Times New Roman"/>
          <w:lang w:val="en-IE"/>
        </w:rPr>
        <w:t xml:space="preserve"> </w:t>
      </w:r>
      <w:r w:rsidR="002C4EF5" w:rsidRPr="006B08AA">
        <w:rPr>
          <w:rFonts w:ascii="Times New Roman" w:hAnsi="Times New Roman" w:cs="Times New Roman"/>
          <w:lang w:val="en-IE"/>
        </w:rPr>
        <w:t xml:space="preserve">detection </w:t>
      </w:r>
      <w:r w:rsidR="00CD6C1A">
        <w:rPr>
          <w:rFonts w:ascii="Times New Roman" w:hAnsi="Times New Roman" w:cs="Times New Roman"/>
          <w:lang w:val="en-IE"/>
        </w:rPr>
        <w:t>method</w:t>
      </w:r>
      <w:r w:rsidR="002C4EF5" w:rsidRPr="006B08AA">
        <w:rPr>
          <w:rFonts w:ascii="Times New Roman" w:hAnsi="Times New Roman" w:cs="Times New Roman"/>
          <w:lang w:val="en-IE"/>
        </w:rPr>
        <w:t xml:space="preserve"> based on deep CNN</w:t>
      </w:r>
      <w:r w:rsidR="00B04379">
        <w:rPr>
          <w:rFonts w:ascii="Times New Roman" w:hAnsi="Times New Roman" w:cs="Times New Roman"/>
          <w:lang w:val="en-IE"/>
        </w:rPr>
        <w:t xml:space="preserve"> model</w:t>
      </w:r>
      <w:bookmarkEnd w:id="112"/>
      <w:bookmarkEnd w:id="113"/>
      <w:r w:rsidR="00B73BB6">
        <w:rPr>
          <w:rFonts w:ascii="Times New Roman" w:hAnsi="Times New Roman" w:cs="Times New Roman"/>
          <w:lang w:val="en-IE"/>
        </w:rPr>
        <w:t xml:space="preserve"> </w:t>
      </w:r>
      <w:r w:rsidR="00EA4DB1">
        <w:rPr>
          <w:rFonts w:ascii="Times New Roman" w:hAnsi="Times New Roman" w:cs="Times New Roman"/>
          <w:lang w:val="en-IE"/>
        </w:rPr>
        <w:t>which</w:t>
      </w:r>
      <w:r w:rsidR="00220BDB">
        <w:rPr>
          <w:rFonts w:ascii="Times New Roman" w:hAnsi="Times New Roman" w:cs="Times New Roman"/>
          <w:lang w:val="en-IE"/>
        </w:rPr>
        <w:t xml:space="preserve"> also</w:t>
      </w:r>
      <w:r w:rsidR="00EA4DB1">
        <w:rPr>
          <w:rFonts w:ascii="Times New Roman" w:hAnsi="Times New Roman" w:cs="Times New Roman"/>
          <w:lang w:val="en-IE"/>
        </w:rPr>
        <w:t xml:space="preserve"> </w:t>
      </w:r>
      <w:r w:rsidR="002C055F">
        <w:rPr>
          <w:rFonts w:ascii="Times New Roman" w:hAnsi="Times New Roman" w:cs="Times New Roman"/>
          <w:lang w:val="en-IE"/>
        </w:rPr>
        <w:t xml:space="preserve">achieved </w:t>
      </w:r>
      <w:r w:rsidR="004335B0">
        <w:rPr>
          <w:rFonts w:ascii="Times New Roman" w:hAnsi="Times New Roman" w:cs="Times New Roman"/>
          <w:lang w:val="en-IE"/>
        </w:rPr>
        <w:t>s</w:t>
      </w:r>
      <w:r w:rsidR="002C055F" w:rsidRPr="002C055F">
        <w:rPr>
          <w:rFonts w:ascii="Times New Roman" w:hAnsi="Times New Roman" w:cs="Times New Roman"/>
          <w:lang w:val="en-IE"/>
        </w:rPr>
        <w:t>atisfactory</w:t>
      </w:r>
      <w:r w:rsidR="002C055F">
        <w:rPr>
          <w:rFonts w:ascii="Times New Roman" w:hAnsi="Times New Roman" w:cs="Times New Roman"/>
          <w:lang w:val="en-IE"/>
        </w:rPr>
        <w:t xml:space="preserve"> result of </w:t>
      </w:r>
      <w:r w:rsidR="00F21094" w:rsidRPr="00F21094">
        <w:rPr>
          <w:rFonts w:ascii="Times New Roman" w:hAnsi="Times New Roman" w:cs="Times New Roman"/>
          <w:lang w:val="en-IE"/>
        </w:rPr>
        <w:t>above 99</w:t>
      </w:r>
      <w:r w:rsidR="007976B4">
        <w:rPr>
          <w:rFonts w:ascii="Times New Roman" w:hAnsi="Times New Roman" w:cs="Times New Roman"/>
          <w:lang w:val="en-IE"/>
        </w:rPr>
        <w:t>.0</w:t>
      </w:r>
      <w:r w:rsidR="00F21094" w:rsidRPr="00F21094">
        <w:rPr>
          <w:rFonts w:ascii="Times New Roman" w:hAnsi="Times New Roman" w:cs="Times New Roman"/>
          <w:lang w:val="en-IE"/>
        </w:rPr>
        <w:t>%</w:t>
      </w:r>
      <w:r w:rsidR="00AD0B16">
        <w:rPr>
          <w:rFonts w:ascii="Times New Roman" w:hAnsi="Times New Roman" w:cs="Times New Roman"/>
          <w:lang w:val="en-IE"/>
        </w:rPr>
        <w:t xml:space="preserve"> </w:t>
      </w:r>
      <w:r w:rsidR="00853F12" w:rsidRPr="00FD6860">
        <w:rPr>
          <w:rFonts w:ascii="Times New Roman" w:hAnsi="Times New Roman" w:cs="Times New Roman"/>
          <w:lang w:val="en-IE"/>
        </w:rPr>
        <w:t>recognition</w:t>
      </w:r>
      <w:r w:rsidR="00853F12">
        <w:rPr>
          <w:rFonts w:ascii="Times New Roman" w:hAnsi="Times New Roman" w:cs="Times New Roman"/>
          <w:lang w:val="en-IE"/>
        </w:rPr>
        <w:t xml:space="preserve"> </w:t>
      </w:r>
      <w:r w:rsidR="00F21094" w:rsidRPr="00F21094">
        <w:rPr>
          <w:rFonts w:ascii="Times New Roman" w:hAnsi="Times New Roman" w:cs="Times New Roman"/>
          <w:lang w:val="en-IE"/>
        </w:rPr>
        <w:t>precision</w:t>
      </w:r>
      <w:r w:rsidR="00F21094">
        <w:rPr>
          <w:rFonts w:ascii="Times New Roman" w:hAnsi="Times New Roman" w:cs="Times New Roman"/>
          <w:lang w:val="en-IE"/>
        </w:rPr>
        <w:t>.</w:t>
      </w:r>
    </w:p>
    <w:p w14:paraId="77FB6CEB" w14:textId="57DAE337" w:rsidR="001E2F15" w:rsidRDefault="00EE64CB" w:rsidP="005003DA">
      <w:pPr>
        <w:spacing w:after="0" w:line="247" w:lineRule="auto"/>
        <w:ind w:left="-17" w:right="-17" w:firstLine="187"/>
        <w:rPr>
          <w:rFonts w:ascii="Times New Roman" w:hAnsi="Times New Roman" w:cs="Times New Roman"/>
          <w:lang w:val="en-IE"/>
        </w:rPr>
      </w:pPr>
      <w:bookmarkStart w:id="114" w:name="OLE_LINK269"/>
      <w:bookmarkStart w:id="115" w:name="OLE_LINK270"/>
      <w:bookmarkStart w:id="116" w:name="OLE_LINK275"/>
      <w:bookmarkEnd w:id="55"/>
      <w:bookmarkEnd w:id="56"/>
      <w:bookmarkEnd w:id="57"/>
      <w:r>
        <w:rPr>
          <w:rFonts w:ascii="Times New Roman" w:hAnsi="Times New Roman" w:cs="Times New Roman" w:hint="eastAsia"/>
          <w:lang w:val="en-IE"/>
        </w:rPr>
        <w:t>D</w:t>
      </w:r>
      <w:r>
        <w:rPr>
          <w:rFonts w:ascii="Times New Roman" w:hAnsi="Times New Roman" w:cs="Times New Roman"/>
          <w:lang w:val="en-IE"/>
        </w:rPr>
        <w:t xml:space="preserve">espite </w:t>
      </w:r>
      <w:r>
        <w:rPr>
          <w:rFonts w:ascii="Times New Roman" w:hAnsi="Times New Roman" w:cs="Times New Roman"/>
        </w:rPr>
        <w:t xml:space="preserve">the </w:t>
      </w:r>
      <w:r w:rsidR="00DE6EC5">
        <w:rPr>
          <w:rFonts w:ascii="Times New Roman" w:hAnsi="Times New Roman" w:cs="Times New Roman"/>
        </w:rPr>
        <w:t>good</w:t>
      </w:r>
      <w:r>
        <w:rPr>
          <w:rFonts w:ascii="Times New Roman" w:hAnsi="Times New Roman" w:cs="Times New Roman"/>
        </w:rPr>
        <w:t xml:space="preserve"> performance of </w:t>
      </w:r>
      <w:bookmarkStart w:id="117" w:name="OLE_LINK483"/>
      <w:bookmarkStart w:id="118" w:name="OLE_LINK484"/>
      <w:r w:rsidR="00AA3AE7">
        <w:rPr>
          <w:rFonts w:ascii="Times New Roman" w:hAnsi="Times New Roman" w:cs="Times New Roman"/>
          <w:lang w:val="en-IE"/>
        </w:rPr>
        <w:t>deep learning</w:t>
      </w:r>
      <w:r w:rsidR="00660A16">
        <w:rPr>
          <w:rFonts w:ascii="Times New Roman" w:hAnsi="Times New Roman" w:cs="Times New Roman"/>
          <w:lang w:val="en-IE"/>
        </w:rPr>
        <w:t xml:space="preserve"> models</w:t>
      </w:r>
      <w:bookmarkEnd w:id="117"/>
      <w:bookmarkEnd w:id="118"/>
      <w:r w:rsidR="00F71E74">
        <w:rPr>
          <w:rFonts w:ascii="Times New Roman" w:hAnsi="Times New Roman" w:cs="Times New Roman"/>
          <w:lang w:val="en-IE"/>
        </w:rPr>
        <w:t xml:space="preserve">, </w:t>
      </w:r>
      <w:r w:rsidR="00C5775C">
        <w:rPr>
          <w:rFonts w:ascii="Times New Roman" w:hAnsi="Times New Roman" w:cs="Times New Roman"/>
          <w:lang w:val="en-IE"/>
        </w:rPr>
        <w:t xml:space="preserve">the </w:t>
      </w:r>
      <w:r w:rsidR="00C5775C" w:rsidRPr="00C5775C">
        <w:rPr>
          <w:rFonts w:ascii="Times New Roman" w:hAnsi="Times New Roman" w:cs="Times New Roman"/>
          <w:lang w:val="en-IE"/>
        </w:rPr>
        <w:t>effectiveness</w:t>
      </w:r>
      <w:r w:rsidR="00DD6241">
        <w:rPr>
          <w:rFonts w:ascii="Times New Roman" w:hAnsi="Times New Roman" w:cs="Times New Roman"/>
          <w:lang w:val="en-IE"/>
        </w:rPr>
        <w:t xml:space="preserve"> </w:t>
      </w:r>
      <w:r w:rsidR="00092B75">
        <w:rPr>
          <w:rFonts w:ascii="Times New Roman" w:hAnsi="Times New Roman" w:cs="Times New Roman"/>
          <w:lang w:val="en-IE"/>
        </w:rPr>
        <w:t xml:space="preserve">of </w:t>
      </w:r>
      <w:bookmarkStart w:id="119" w:name="OLE_LINK481"/>
      <w:bookmarkStart w:id="120" w:name="OLE_LINK482"/>
      <w:r w:rsidR="00092B75">
        <w:rPr>
          <w:rFonts w:ascii="Times New Roman" w:hAnsi="Times New Roman" w:cs="Times New Roman"/>
          <w:lang w:val="en-IE"/>
        </w:rPr>
        <w:t>these</w:t>
      </w:r>
      <w:r w:rsidR="00215725">
        <w:rPr>
          <w:rFonts w:ascii="Times New Roman" w:hAnsi="Times New Roman" w:cs="Times New Roman"/>
          <w:lang w:val="en-IE"/>
        </w:rPr>
        <w:t xml:space="preserve"> </w:t>
      </w:r>
      <w:r w:rsidR="00215725" w:rsidRPr="00600C6C">
        <w:rPr>
          <w:rFonts w:ascii="Times New Roman" w:hAnsi="Times New Roman" w:cs="Times New Roman"/>
          <w:lang w:val="en-IE"/>
        </w:rPr>
        <w:t>conventional</w:t>
      </w:r>
      <w:r w:rsidR="009A61B3">
        <w:rPr>
          <w:rFonts w:ascii="Times New Roman" w:hAnsi="Times New Roman" w:cs="Times New Roman"/>
          <w:lang w:val="en-IE"/>
        </w:rPr>
        <w:t xml:space="preserve"> </w:t>
      </w:r>
      <w:bookmarkEnd w:id="119"/>
      <w:bookmarkEnd w:id="120"/>
      <w:r w:rsidR="00AA3AE7">
        <w:rPr>
          <w:rFonts w:ascii="Times New Roman" w:hAnsi="Times New Roman" w:cs="Times New Roman"/>
          <w:lang w:val="en-IE"/>
        </w:rPr>
        <w:t>neural network</w:t>
      </w:r>
      <w:r w:rsidR="00F3374C">
        <w:rPr>
          <w:rFonts w:ascii="Times New Roman" w:hAnsi="Times New Roman" w:cs="Times New Roman"/>
          <w:lang w:val="en-IE"/>
        </w:rPr>
        <w:t xml:space="preserve"> (NN)</w:t>
      </w:r>
      <w:r w:rsidR="00AA3AE7">
        <w:rPr>
          <w:rFonts w:ascii="Times New Roman" w:hAnsi="Times New Roman" w:cs="Times New Roman"/>
          <w:lang w:val="en-IE"/>
        </w:rPr>
        <w:t xml:space="preserve"> models</w:t>
      </w:r>
      <w:r w:rsidR="00615B19">
        <w:rPr>
          <w:rFonts w:ascii="Times New Roman" w:hAnsi="Times New Roman" w:cs="Times New Roman"/>
          <w:lang w:val="en-IE"/>
        </w:rPr>
        <w:t xml:space="preserve"> will</w:t>
      </w:r>
      <w:r w:rsidR="002B5785">
        <w:rPr>
          <w:rFonts w:ascii="Times New Roman" w:hAnsi="Times New Roman" w:cs="Times New Roman"/>
          <w:lang w:val="en-IE"/>
        </w:rPr>
        <w:t xml:space="preserve"> </w:t>
      </w:r>
      <w:r w:rsidR="005024C4" w:rsidRPr="006B08AA">
        <w:rPr>
          <w:rFonts w:ascii="Times New Roman" w:hAnsi="Times New Roman" w:cs="Times New Roman"/>
          <w:lang w:val="en-IE"/>
        </w:rPr>
        <w:t>decrease</w:t>
      </w:r>
      <w:r w:rsidR="005024C4">
        <w:rPr>
          <w:rFonts w:ascii="Times New Roman" w:hAnsi="Times New Roman" w:cs="Times New Roman"/>
          <w:lang w:val="en-IE"/>
        </w:rPr>
        <w:t xml:space="preserve"> </w:t>
      </w:r>
      <w:r w:rsidR="00E5640B" w:rsidRPr="006B08AA">
        <w:rPr>
          <w:rFonts w:ascii="Times New Roman" w:hAnsi="Times New Roman" w:cs="Times New Roman"/>
          <w:lang w:val="en-IE"/>
        </w:rPr>
        <w:t xml:space="preserve">when </w:t>
      </w:r>
      <w:r w:rsidR="00D917CC">
        <w:rPr>
          <w:rFonts w:ascii="Times New Roman" w:hAnsi="Times New Roman" w:cs="Times New Roman"/>
          <w:lang w:val="en-IE"/>
        </w:rPr>
        <w:t xml:space="preserve">facing </w:t>
      </w:r>
      <w:bookmarkStart w:id="121" w:name="OLE_LINK412"/>
      <w:bookmarkStart w:id="122" w:name="OLE_LINK413"/>
      <w:bookmarkStart w:id="123" w:name="OLE_LINK416"/>
      <w:r w:rsidR="00D917CC">
        <w:rPr>
          <w:rFonts w:ascii="Times New Roman" w:hAnsi="Times New Roman" w:cs="Times New Roman"/>
          <w:lang w:val="en-IE"/>
        </w:rPr>
        <w:t>t</w:t>
      </w:r>
      <w:r w:rsidR="00D917CC" w:rsidRPr="00D917CC">
        <w:rPr>
          <w:rFonts w:ascii="Times New Roman" w:hAnsi="Times New Roman" w:cs="Times New Roman"/>
          <w:lang w:val="en-IE"/>
        </w:rPr>
        <w:t xml:space="preserve">rickier </w:t>
      </w:r>
      <w:bookmarkEnd w:id="121"/>
      <w:bookmarkEnd w:id="122"/>
      <w:bookmarkEnd w:id="123"/>
      <w:r w:rsidR="00D917CC" w:rsidRPr="00D917CC">
        <w:rPr>
          <w:rFonts w:ascii="Times New Roman" w:hAnsi="Times New Roman" w:cs="Times New Roman"/>
          <w:lang w:val="en-IE"/>
        </w:rPr>
        <w:t>image recognition challenges</w:t>
      </w:r>
      <w:r w:rsidR="00AB46DA">
        <w:rPr>
          <w:rFonts w:ascii="Times New Roman" w:hAnsi="Times New Roman" w:cs="Times New Roman"/>
          <w:lang w:val="en-IE"/>
        </w:rPr>
        <w:t xml:space="preserve"> which </w:t>
      </w:r>
      <w:r w:rsidR="00F83AFE">
        <w:rPr>
          <w:rFonts w:ascii="Times New Roman" w:hAnsi="Times New Roman" w:cs="Times New Roman"/>
          <w:lang w:val="en-IE"/>
        </w:rPr>
        <w:t>requires</w:t>
      </w:r>
      <w:r w:rsidR="00065891">
        <w:rPr>
          <w:rFonts w:ascii="Times New Roman" w:hAnsi="Times New Roman" w:cs="Times New Roman" w:hint="eastAsia"/>
        </w:rPr>
        <w:t xml:space="preserve"> </w:t>
      </w:r>
      <w:bookmarkStart w:id="124" w:name="OLE_LINK276"/>
      <w:bookmarkStart w:id="125" w:name="OLE_LINK277"/>
      <w:r w:rsidR="00065891">
        <w:rPr>
          <w:rFonts w:ascii="Times New Roman" w:hAnsi="Times New Roman" w:cs="Times New Roman"/>
        </w:rPr>
        <w:t xml:space="preserve">deeper </w:t>
      </w:r>
      <w:r w:rsidR="00E5640B" w:rsidRPr="006B08AA">
        <w:rPr>
          <w:rFonts w:ascii="Times New Roman" w:hAnsi="Times New Roman" w:cs="Times New Roman"/>
          <w:lang w:val="en-IE"/>
        </w:rPr>
        <w:t>layers</w:t>
      </w:r>
      <w:bookmarkEnd w:id="124"/>
      <w:bookmarkEnd w:id="125"/>
      <w:r w:rsidR="007D2E6A">
        <w:rPr>
          <w:rFonts w:ascii="Times New Roman" w:hAnsi="Times New Roman" w:cs="Times New Roman"/>
          <w:lang w:val="en-IE"/>
        </w:rPr>
        <w:t xml:space="preserve"> and </w:t>
      </w:r>
      <w:bookmarkStart w:id="126" w:name="OLE_LINK486"/>
      <w:bookmarkStart w:id="127" w:name="OLE_LINK487"/>
      <w:r w:rsidR="007D2E6A">
        <w:rPr>
          <w:rFonts w:ascii="Times New Roman" w:hAnsi="Times New Roman" w:cs="Times New Roman"/>
          <w:lang w:val="en-IE"/>
        </w:rPr>
        <w:t>more c</w:t>
      </w:r>
      <w:r w:rsidR="007D2E6A" w:rsidRPr="007D2E6A">
        <w:rPr>
          <w:rFonts w:ascii="Times New Roman" w:hAnsi="Times New Roman" w:cs="Times New Roman"/>
          <w:lang w:val="en-IE"/>
        </w:rPr>
        <w:t>omputing</w:t>
      </w:r>
      <w:r w:rsidR="007D2E6A">
        <w:rPr>
          <w:rFonts w:ascii="Times New Roman" w:hAnsi="Times New Roman" w:cs="Times New Roman"/>
          <w:lang w:val="en-IE"/>
        </w:rPr>
        <w:t xml:space="preserve"> </w:t>
      </w:r>
      <w:bookmarkEnd w:id="126"/>
      <w:bookmarkEnd w:id="127"/>
      <w:r w:rsidR="00340042" w:rsidRPr="00340042">
        <w:rPr>
          <w:rFonts w:ascii="Times New Roman" w:hAnsi="Times New Roman" w:cs="Times New Roman"/>
          <w:lang w:val="en-IE"/>
        </w:rPr>
        <w:t xml:space="preserve">resources </w:t>
      </w:r>
      <w:r w:rsidR="00703009">
        <w:rPr>
          <w:rFonts w:ascii="Times New Roman" w:hAnsi="Times New Roman" w:cs="Times New Roman"/>
          <w:lang w:val="en-IE"/>
        </w:rPr>
        <w:fldChar w:fldCharType="begin"/>
      </w:r>
      <w:r w:rsidR="0081494E">
        <w:rPr>
          <w:rFonts w:ascii="Times New Roman" w:hAnsi="Times New Roman" w:cs="Times New Roman"/>
          <w:lang w:val="en-IE"/>
        </w:rPr>
        <w:instrText xml:space="preserve"> ADDIN EN.CITE &lt;EndNote&gt;&lt;Cite&gt;&lt;Author&gt;Feng&lt;/Author&gt;&lt;Year&gt;2017&lt;/Year&gt;&lt;RecNum&gt;10&lt;/RecNum&gt;&lt;DisplayText&gt;[3]&lt;/DisplayText&gt;&lt;record&gt;&lt;rec-number&gt;10&lt;/rec-number&gt;&lt;foreign-keys&gt;&lt;key app="EN" db-id="tt0ttwtsnxa9x5esrx5psv9sstaad0zaxe9r" timestamp="1666859409"&gt;10&lt;/key&gt;&lt;/foreign-keys&gt;&lt;ref-type name="Web Page"&gt;12&lt;/ref-type&gt;&lt;contributors&gt;&lt;authors&gt;&lt;author&gt;Feng, Vincent&lt;/author&gt;&lt;/authors&gt;&lt;/contributors&gt;&lt;titles&gt;&lt;title&gt;An overview of resnet and its variants&lt;/title&gt;&lt;secondary-title&gt;Towards data science&lt;/secondary-title&gt;&lt;/titles&gt;&lt;periodical&gt;&lt;full-title&gt;Towards data science&lt;/full-title&gt;&lt;/periodical&gt;&lt;volume&gt;2&lt;/volume&gt;&lt;dates&gt;&lt;year&gt;2017&lt;/year&gt;&lt;/dates&gt;&lt;urls&gt;&lt;/urls&gt;&lt;research-notes&gt;https://towardsdatascience.com/an-overview-of-resnet-and-its-variants-5281e2f56035&lt;/research-notes&gt;&lt;/record&gt;&lt;/Cite&gt;&lt;/EndNote&gt;</w:instrText>
      </w:r>
      <w:r w:rsidR="00703009">
        <w:rPr>
          <w:rFonts w:ascii="Times New Roman" w:hAnsi="Times New Roman" w:cs="Times New Roman"/>
          <w:lang w:val="en-IE"/>
        </w:rPr>
        <w:fldChar w:fldCharType="separate"/>
      </w:r>
      <w:r w:rsidR="0081494E">
        <w:rPr>
          <w:rFonts w:ascii="Times New Roman" w:hAnsi="Times New Roman" w:cs="Times New Roman"/>
          <w:noProof/>
          <w:lang w:val="en-IE"/>
        </w:rPr>
        <w:t>[3]</w:t>
      </w:r>
      <w:r w:rsidR="00703009">
        <w:rPr>
          <w:rFonts w:ascii="Times New Roman" w:hAnsi="Times New Roman" w:cs="Times New Roman"/>
          <w:lang w:val="en-IE"/>
        </w:rPr>
        <w:fldChar w:fldCharType="end"/>
      </w:r>
      <w:r w:rsidR="00E5640B" w:rsidRPr="006B08AA">
        <w:rPr>
          <w:rFonts w:ascii="Times New Roman" w:hAnsi="Times New Roman" w:cs="Times New Roman"/>
          <w:lang w:val="en-IE"/>
        </w:rPr>
        <w:t>.</w:t>
      </w:r>
      <w:r w:rsidR="000E4861">
        <w:rPr>
          <w:rFonts w:ascii="Times New Roman" w:hAnsi="Times New Roman" w:cs="Times New Roman"/>
          <w:lang w:val="en-IE"/>
        </w:rPr>
        <w:t xml:space="preserve"> </w:t>
      </w:r>
      <w:r w:rsidR="007F1921">
        <w:rPr>
          <w:rFonts w:ascii="Times New Roman" w:hAnsi="Times New Roman" w:cs="Times New Roman"/>
          <w:lang w:val="en-IE"/>
        </w:rPr>
        <w:t xml:space="preserve">In this </w:t>
      </w:r>
      <w:r w:rsidR="0067136D">
        <w:rPr>
          <w:rFonts w:ascii="Times New Roman" w:hAnsi="Times New Roman" w:cs="Times New Roman"/>
          <w:lang w:val="en-IE"/>
        </w:rPr>
        <w:t>context</w:t>
      </w:r>
      <w:r w:rsidR="007F1921">
        <w:rPr>
          <w:rFonts w:ascii="Times New Roman" w:hAnsi="Times New Roman" w:cs="Times New Roman"/>
          <w:lang w:val="en-IE"/>
        </w:rPr>
        <w:t xml:space="preserve">, the </w:t>
      </w:r>
      <w:bookmarkStart w:id="128" w:name="OLE_LINK323"/>
      <w:bookmarkStart w:id="129" w:name="OLE_LINK326"/>
      <w:r w:rsidR="007F1921">
        <w:rPr>
          <w:rFonts w:ascii="Times New Roman" w:hAnsi="Times New Roman" w:cs="Times New Roman"/>
          <w:lang w:val="en-IE"/>
        </w:rPr>
        <w:t xml:space="preserve">Resnet </w:t>
      </w:r>
      <w:bookmarkEnd w:id="128"/>
      <w:bookmarkEnd w:id="129"/>
      <w:r w:rsidR="007F1921">
        <w:rPr>
          <w:rFonts w:ascii="Times New Roman" w:hAnsi="Times New Roman" w:cs="Times New Roman"/>
          <w:lang w:val="en-IE"/>
        </w:rPr>
        <w:t>neural network</w:t>
      </w:r>
      <w:r w:rsidR="00FF5412">
        <w:rPr>
          <w:rFonts w:ascii="Times New Roman" w:hAnsi="Times New Roman" w:cs="Times New Roman"/>
          <w:lang w:val="en-IE"/>
        </w:rPr>
        <w:t xml:space="preserve"> (RNN)</w:t>
      </w:r>
      <w:r w:rsidR="000F7998">
        <w:rPr>
          <w:rFonts w:ascii="Times New Roman" w:hAnsi="Times New Roman" w:cs="Times New Roman"/>
          <w:lang w:val="en-IE"/>
        </w:rPr>
        <w:t xml:space="preserve"> approach</w:t>
      </w:r>
      <w:r w:rsidR="00107EE0">
        <w:rPr>
          <w:rFonts w:ascii="Times New Roman" w:hAnsi="Times New Roman" w:cs="Times New Roman"/>
          <w:lang w:val="en-IE"/>
        </w:rPr>
        <w:t xml:space="preserve"> </w:t>
      </w:r>
      <w:r w:rsidR="00D773E1">
        <w:rPr>
          <w:rFonts w:ascii="Times New Roman" w:hAnsi="Times New Roman" w:cs="Times New Roman"/>
          <w:lang w:val="en-IE"/>
        </w:rPr>
        <w:t xml:space="preserve">was </w:t>
      </w:r>
      <w:r w:rsidR="00E074E7">
        <w:rPr>
          <w:rFonts w:ascii="Times New Roman" w:hAnsi="Times New Roman" w:cs="Times New Roman"/>
          <w:lang w:val="en-IE"/>
        </w:rPr>
        <w:t>proposed</w:t>
      </w:r>
      <w:r w:rsidR="003C455A">
        <w:rPr>
          <w:rFonts w:ascii="Times New Roman" w:hAnsi="Times New Roman" w:cs="Times New Roman"/>
          <w:lang w:val="en-IE"/>
        </w:rPr>
        <w:t xml:space="preserve"> by </w:t>
      </w:r>
      <w:bookmarkStart w:id="130" w:name="OLE_LINK286"/>
      <w:bookmarkStart w:id="131" w:name="OLE_LINK287"/>
      <w:r w:rsidR="006F7EC4">
        <w:rPr>
          <w:rFonts w:ascii="Times New Roman" w:hAnsi="Times New Roman" w:cs="Times New Roman"/>
          <w:lang w:val="en-IE"/>
        </w:rPr>
        <w:fldChar w:fldCharType="begin"/>
      </w:r>
      <w:r w:rsidR="0081494E">
        <w:rPr>
          <w:rFonts w:ascii="Times New Roman" w:hAnsi="Times New Roman" w:cs="Times New Roman"/>
          <w:lang w:val="en-IE"/>
        </w:rPr>
        <w:instrText xml:space="preserve"> ADDIN EN.CITE &lt;EndNote&gt;&lt;Cite AuthorYear="1"&gt;&lt;Author&gt;He&lt;/Author&gt;&lt;Year&gt;2016&lt;/Year&gt;&lt;RecNum&gt;8&lt;/RecNum&gt;&lt;DisplayText&gt;He, et al. [6]&lt;/DisplayText&gt;&lt;record&gt;&lt;rec-number&gt;8&lt;/rec-number&gt;&lt;foreign-keys&gt;&lt;key app="EN" db-id="tt0ttwtsnxa9x5esrx5psv9sstaad0zaxe9r" timestamp="1666795539"&gt;8&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6F7EC4">
        <w:rPr>
          <w:rFonts w:ascii="Times New Roman" w:hAnsi="Times New Roman" w:cs="Times New Roman"/>
          <w:lang w:val="en-IE"/>
        </w:rPr>
        <w:fldChar w:fldCharType="separate"/>
      </w:r>
      <w:r w:rsidR="0081494E">
        <w:rPr>
          <w:rFonts w:ascii="Times New Roman" w:hAnsi="Times New Roman" w:cs="Times New Roman"/>
          <w:noProof/>
          <w:lang w:val="en-IE"/>
        </w:rPr>
        <w:t>He, et al. [6]</w:t>
      </w:r>
      <w:r w:rsidR="006F7EC4">
        <w:rPr>
          <w:rFonts w:ascii="Times New Roman" w:hAnsi="Times New Roman" w:cs="Times New Roman"/>
          <w:lang w:val="en-IE"/>
        </w:rPr>
        <w:fldChar w:fldCharType="end"/>
      </w:r>
      <w:bookmarkEnd w:id="130"/>
      <w:bookmarkEnd w:id="131"/>
      <w:r w:rsidR="007C3750">
        <w:rPr>
          <w:rFonts w:ascii="Times New Roman" w:hAnsi="Times New Roman" w:cs="Times New Roman"/>
          <w:lang w:val="en-IE"/>
        </w:rPr>
        <w:t xml:space="preserve"> </w:t>
      </w:r>
      <w:bookmarkStart w:id="132" w:name="OLE_LINK248"/>
      <w:bookmarkStart w:id="133" w:name="OLE_LINK249"/>
      <w:bookmarkStart w:id="134" w:name="OLE_LINK250"/>
      <w:bookmarkStart w:id="135" w:name="OLE_LINK251"/>
      <w:bookmarkStart w:id="136" w:name="OLE_LINK252"/>
      <w:bookmarkStart w:id="137" w:name="OLE_LINK266"/>
      <w:bookmarkEnd w:id="58"/>
      <w:bookmarkEnd w:id="59"/>
      <w:bookmarkEnd w:id="60"/>
      <w:bookmarkEnd w:id="61"/>
      <w:bookmarkEnd w:id="62"/>
      <w:bookmarkEnd w:id="63"/>
      <w:bookmarkEnd w:id="114"/>
      <w:bookmarkEnd w:id="115"/>
      <w:bookmarkEnd w:id="116"/>
      <w:r w:rsidR="002C4EF5" w:rsidRPr="006B08AA">
        <w:rPr>
          <w:rFonts w:ascii="Times New Roman" w:hAnsi="Times New Roman" w:cs="Times New Roman"/>
          <w:lang w:val="en-IE"/>
        </w:rPr>
        <w:t xml:space="preserve">to </w:t>
      </w:r>
      <w:r w:rsidR="00F62666">
        <w:rPr>
          <w:rFonts w:ascii="Times New Roman" w:hAnsi="Times New Roman" w:cs="Times New Roman"/>
          <w:lang w:val="en-IE"/>
        </w:rPr>
        <w:t>resolve</w:t>
      </w:r>
      <w:r w:rsidR="002C4EF5" w:rsidRPr="006B08AA">
        <w:rPr>
          <w:rFonts w:ascii="Times New Roman" w:hAnsi="Times New Roman" w:cs="Times New Roman"/>
          <w:lang w:val="en-IE"/>
        </w:rPr>
        <w:t xml:space="preserve"> </w:t>
      </w:r>
      <w:r w:rsidR="009A2708">
        <w:rPr>
          <w:rFonts w:ascii="Times New Roman" w:hAnsi="Times New Roman" w:cs="Times New Roman"/>
          <w:lang w:val="en-IE"/>
        </w:rPr>
        <w:t>the</w:t>
      </w:r>
      <w:r w:rsidR="002C4EF5" w:rsidRPr="006B08AA">
        <w:rPr>
          <w:rFonts w:ascii="Times New Roman" w:hAnsi="Times New Roman" w:cs="Times New Roman"/>
          <w:lang w:val="en-IE"/>
        </w:rPr>
        <w:t xml:space="preserve"> problem </w:t>
      </w:r>
      <w:bookmarkStart w:id="138" w:name="OLE_LINK278"/>
      <w:bookmarkStart w:id="139" w:name="OLE_LINK279"/>
      <w:r w:rsidR="00CA7737">
        <w:rPr>
          <w:rFonts w:ascii="Times New Roman" w:hAnsi="Times New Roman" w:cs="Times New Roman"/>
          <w:lang w:val="en-IE"/>
        </w:rPr>
        <w:t>that</w:t>
      </w:r>
      <w:r w:rsidR="002C4EF5" w:rsidRPr="006B08AA">
        <w:rPr>
          <w:rFonts w:ascii="Times New Roman" w:hAnsi="Times New Roman" w:cs="Times New Roman"/>
          <w:lang w:val="en-IE"/>
        </w:rPr>
        <w:t xml:space="preserve"> the </w:t>
      </w:r>
      <w:r w:rsidR="00431138">
        <w:rPr>
          <w:rFonts w:ascii="Times New Roman" w:hAnsi="Times New Roman" w:cs="Times New Roman"/>
          <w:lang w:val="en-IE"/>
        </w:rPr>
        <w:t>performance</w:t>
      </w:r>
      <w:r w:rsidR="002C4EF5" w:rsidRPr="006B08AA">
        <w:rPr>
          <w:rFonts w:ascii="Times New Roman" w:hAnsi="Times New Roman" w:cs="Times New Roman"/>
          <w:lang w:val="en-IE"/>
        </w:rPr>
        <w:t xml:space="preserve"> decreases with the deepening of network trainin</w:t>
      </w:r>
      <w:bookmarkEnd w:id="138"/>
      <w:bookmarkEnd w:id="139"/>
      <w:r w:rsidR="00A75AA8">
        <w:rPr>
          <w:rFonts w:ascii="Times New Roman" w:hAnsi="Times New Roman" w:cs="Times New Roman"/>
          <w:lang w:val="en-IE"/>
        </w:rPr>
        <w:t>g.</w:t>
      </w:r>
      <w:r w:rsidR="00D457CF">
        <w:rPr>
          <w:rFonts w:ascii="Times New Roman" w:hAnsi="Times New Roman" w:cs="Times New Roman"/>
          <w:lang w:val="en-IE"/>
        </w:rPr>
        <w:t xml:space="preserve"> </w:t>
      </w:r>
      <w:bookmarkStart w:id="140" w:name="OLE_LINK280"/>
      <w:bookmarkStart w:id="141" w:name="OLE_LINK281"/>
      <w:bookmarkStart w:id="142" w:name="OLE_LINK384"/>
      <w:bookmarkStart w:id="143" w:name="OLE_LINK385"/>
      <w:r w:rsidR="00D549CF">
        <w:rPr>
          <w:rFonts w:ascii="Times New Roman" w:hAnsi="Times New Roman" w:cs="Times New Roman"/>
          <w:lang w:val="en-IE"/>
        </w:rPr>
        <w:t xml:space="preserve">RNN </w:t>
      </w:r>
      <w:r w:rsidR="009E5B34">
        <w:rPr>
          <w:rFonts w:ascii="Times New Roman" w:hAnsi="Times New Roman" w:cs="Times New Roman"/>
          <w:lang w:val="en-IE"/>
        </w:rPr>
        <w:t>model</w:t>
      </w:r>
      <w:r w:rsidR="00E27DE9">
        <w:rPr>
          <w:rFonts w:ascii="Times New Roman" w:hAnsi="Times New Roman" w:cs="Times New Roman"/>
          <w:lang w:val="en-IE"/>
        </w:rPr>
        <w:t>s</w:t>
      </w:r>
      <w:r w:rsidR="00283C06">
        <w:rPr>
          <w:rFonts w:ascii="Times New Roman" w:hAnsi="Times New Roman" w:cs="Times New Roman"/>
          <w:lang w:val="en-IE"/>
        </w:rPr>
        <w:t xml:space="preserve"> </w:t>
      </w:r>
      <w:r w:rsidR="00065F25">
        <w:rPr>
          <w:rFonts w:ascii="Times New Roman" w:hAnsi="Times New Roman" w:cs="Times New Roman"/>
          <w:lang w:val="en-IE"/>
        </w:rPr>
        <w:t>adopt</w:t>
      </w:r>
      <w:r w:rsidR="002C4EF5" w:rsidRPr="006B08AA">
        <w:rPr>
          <w:rFonts w:ascii="Times New Roman" w:hAnsi="Times New Roman" w:cs="Times New Roman"/>
          <w:lang w:val="en-IE"/>
        </w:rPr>
        <w:t xml:space="preserve"> a residual learning method</w:t>
      </w:r>
      <w:r w:rsidR="00F06A70">
        <w:rPr>
          <w:rFonts w:ascii="Times New Roman" w:hAnsi="Times New Roman" w:cs="Times New Roman"/>
          <w:lang w:val="en-IE"/>
        </w:rPr>
        <w:t>ology</w:t>
      </w:r>
      <w:r w:rsidR="002C4EF5" w:rsidRPr="006B08AA">
        <w:rPr>
          <w:rFonts w:ascii="Times New Roman" w:hAnsi="Times New Roman" w:cs="Times New Roman"/>
          <w:lang w:val="en-IE"/>
        </w:rPr>
        <w:t xml:space="preserve"> </w:t>
      </w:r>
      <w:r w:rsidR="00D375B4">
        <w:rPr>
          <w:rFonts w:ascii="Times New Roman" w:hAnsi="Times New Roman" w:cs="Times New Roman"/>
          <w:lang w:val="en-IE"/>
        </w:rPr>
        <w:t xml:space="preserve">that </w:t>
      </w:r>
      <w:r w:rsidR="00A424A9" w:rsidRPr="00A424A9">
        <w:rPr>
          <w:rFonts w:ascii="Times New Roman" w:hAnsi="Times New Roman" w:cs="Times New Roman"/>
          <w:lang w:val="en-IE"/>
        </w:rPr>
        <w:t>significantly</w:t>
      </w:r>
      <w:r w:rsidR="00912CE7">
        <w:rPr>
          <w:rFonts w:ascii="Times New Roman" w:hAnsi="Times New Roman" w:cs="Times New Roman"/>
          <w:lang w:val="en-IE"/>
        </w:rPr>
        <w:t xml:space="preserve"> </w:t>
      </w:r>
      <w:r w:rsidR="002C4EF5" w:rsidRPr="006B08AA">
        <w:rPr>
          <w:rFonts w:ascii="Times New Roman" w:hAnsi="Times New Roman" w:cs="Times New Roman"/>
          <w:lang w:val="en-IE"/>
        </w:rPr>
        <w:t>reduce</w:t>
      </w:r>
      <w:r w:rsidR="00A424A9">
        <w:rPr>
          <w:rFonts w:ascii="Times New Roman" w:hAnsi="Times New Roman" w:cs="Times New Roman"/>
          <w:lang w:val="en-IE"/>
        </w:rPr>
        <w:t>s</w:t>
      </w:r>
      <w:r w:rsidR="002C4EF5" w:rsidRPr="006B08AA">
        <w:rPr>
          <w:rFonts w:ascii="Times New Roman" w:hAnsi="Times New Roman" w:cs="Times New Roman"/>
          <w:lang w:val="en-IE"/>
        </w:rPr>
        <w:t xml:space="preserve"> the difficulty of deep networks</w:t>
      </w:r>
      <w:bookmarkEnd w:id="140"/>
      <w:bookmarkEnd w:id="141"/>
      <w:r w:rsidR="001E3056">
        <w:rPr>
          <w:rFonts w:ascii="Times New Roman" w:hAnsi="Times New Roman" w:cs="Times New Roman"/>
          <w:lang w:val="en-IE"/>
        </w:rPr>
        <w:t xml:space="preserve"> </w:t>
      </w:r>
      <w:r w:rsidR="001E3056" w:rsidRPr="006B08AA">
        <w:rPr>
          <w:rFonts w:ascii="Times New Roman" w:hAnsi="Times New Roman" w:cs="Times New Roman"/>
          <w:lang w:val="en-IE"/>
        </w:rPr>
        <w:t>training</w:t>
      </w:r>
      <w:r w:rsidR="008C233F">
        <w:rPr>
          <w:rFonts w:ascii="Times New Roman" w:hAnsi="Times New Roman" w:cs="Times New Roman"/>
          <w:lang w:val="en-IE"/>
        </w:rPr>
        <w:t xml:space="preserve"> </w:t>
      </w:r>
      <w:bookmarkStart w:id="144" w:name="OLE_LINK488"/>
      <w:bookmarkStart w:id="145" w:name="OLE_LINK489"/>
      <w:r w:rsidR="008C233F">
        <w:rPr>
          <w:rFonts w:ascii="Times New Roman" w:hAnsi="Times New Roman" w:cs="Times New Roman"/>
          <w:lang w:val="en-IE"/>
        </w:rPr>
        <w:t>process</w:t>
      </w:r>
      <w:bookmarkEnd w:id="144"/>
      <w:bookmarkEnd w:id="145"/>
      <w:r w:rsidR="0015227C">
        <w:rPr>
          <w:rFonts w:ascii="Times New Roman" w:hAnsi="Times New Roman" w:cs="Times New Roman"/>
          <w:lang w:val="en-IE"/>
        </w:rPr>
        <w:t>.</w:t>
      </w:r>
      <w:bookmarkStart w:id="146" w:name="OLE_LINK490"/>
      <w:bookmarkStart w:id="147" w:name="OLE_LINK491"/>
      <w:bookmarkStart w:id="148" w:name="OLE_LINK284"/>
      <w:bookmarkStart w:id="149" w:name="OLE_LINK285"/>
      <w:bookmarkEnd w:id="142"/>
      <w:bookmarkEnd w:id="143"/>
      <w:r w:rsidR="00036137">
        <w:rPr>
          <w:rFonts w:ascii="Times New Roman" w:hAnsi="Times New Roman" w:cs="Times New Roman"/>
          <w:lang w:val="en-IE"/>
        </w:rPr>
        <w:t xml:space="preserve"> </w:t>
      </w:r>
      <w:r w:rsidR="00C61A9A">
        <w:rPr>
          <w:rFonts w:ascii="Times New Roman" w:hAnsi="Times New Roman" w:cs="Times New Roman"/>
          <w:lang w:val="en-IE"/>
        </w:rPr>
        <w:t xml:space="preserve">Besides, RNN models have been </w:t>
      </w:r>
      <w:r w:rsidR="00356B4C">
        <w:rPr>
          <w:rFonts w:ascii="Times New Roman" w:hAnsi="Times New Roman" w:cs="Times New Roman"/>
          <w:lang w:val="en-IE"/>
        </w:rPr>
        <w:t>wid</w:t>
      </w:r>
      <w:r w:rsidR="00737AEA">
        <w:rPr>
          <w:rFonts w:ascii="Times New Roman" w:hAnsi="Times New Roman" w:cs="Times New Roman"/>
          <w:lang w:val="en-IE"/>
        </w:rPr>
        <w:t>e</w:t>
      </w:r>
      <w:r w:rsidR="00356B4C">
        <w:rPr>
          <w:rFonts w:ascii="Times New Roman" w:hAnsi="Times New Roman" w:cs="Times New Roman"/>
          <w:lang w:val="en-IE"/>
        </w:rPr>
        <w:t xml:space="preserve">ly </w:t>
      </w:r>
      <w:bookmarkStart w:id="150" w:name="OLE_LINK492"/>
      <w:bookmarkStart w:id="151" w:name="OLE_LINK493"/>
      <w:r w:rsidR="00DF4D87">
        <w:rPr>
          <w:rFonts w:ascii="Times New Roman" w:hAnsi="Times New Roman" w:cs="Times New Roman"/>
          <w:lang w:val="en-IE"/>
        </w:rPr>
        <w:t>applied</w:t>
      </w:r>
      <w:r w:rsidR="00737AEA">
        <w:rPr>
          <w:rFonts w:ascii="Times New Roman" w:hAnsi="Times New Roman" w:cs="Times New Roman"/>
          <w:lang w:val="en-IE"/>
        </w:rPr>
        <w:t xml:space="preserve"> </w:t>
      </w:r>
      <w:bookmarkEnd w:id="150"/>
      <w:bookmarkEnd w:id="151"/>
      <w:r w:rsidR="00737AEA">
        <w:rPr>
          <w:rFonts w:ascii="Times New Roman" w:hAnsi="Times New Roman" w:cs="Times New Roman"/>
          <w:lang w:val="en-IE"/>
        </w:rPr>
        <w:t xml:space="preserve">in some </w:t>
      </w:r>
      <w:r w:rsidR="0043711A">
        <w:rPr>
          <w:rFonts w:ascii="Times New Roman" w:hAnsi="Times New Roman" w:cs="Times New Roman"/>
          <w:lang w:val="en-IE"/>
        </w:rPr>
        <w:t xml:space="preserve">literature </w:t>
      </w:r>
      <w:r w:rsidR="007D6553">
        <w:rPr>
          <w:rFonts w:ascii="Times New Roman" w:hAnsi="Times New Roman" w:cs="Times New Roman"/>
          <w:lang w:val="en-IE"/>
        </w:rPr>
        <w:t>works</w:t>
      </w:r>
      <w:r w:rsidR="005003DA">
        <w:rPr>
          <w:rFonts w:ascii="Times New Roman" w:hAnsi="Times New Roman" w:cs="Times New Roman"/>
          <w:lang w:val="en-IE"/>
        </w:rPr>
        <w:t xml:space="preserve">, </w:t>
      </w:r>
      <w:bookmarkEnd w:id="146"/>
      <w:bookmarkEnd w:id="147"/>
      <w:r w:rsidR="00521E9E">
        <w:rPr>
          <w:rFonts w:ascii="Times New Roman" w:hAnsi="Times New Roman" w:cs="Times New Roman"/>
          <w:lang w:val="en-IE"/>
        </w:rPr>
        <w:fldChar w:fldCharType="begin"/>
      </w:r>
      <w:r w:rsidR="0081494E">
        <w:rPr>
          <w:rFonts w:ascii="Times New Roman" w:hAnsi="Times New Roman" w:cs="Times New Roman"/>
          <w:lang w:val="en-IE"/>
        </w:rPr>
        <w:instrText xml:space="preserve"> ADDIN EN.CITE &lt;EndNote&gt;&lt;Cite AuthorYear="1"&gt;&lt;Author&gt;Zakaria&lt;/Author&gt;&lt;Year&gt;2021&lt;/Year&gt;&lt;RecNum&gt;4&lt;/RecNum&gt;&lt;DisplayText&gt;Zakaria, et al. [7]&lt;/DisplayText&gt;&lt;record&gt;&lt;rec-number&gt;4&lt;/rec-number&gt;&lt;foreign-keys&gt;&lt;key app="EN" db-id="tt0ttwtsnxa9x5esrx5psv9sstaad0zaxe9r" timestamp="1666775169"&gt;4&lt;/key&gt;&lt;/foreign-keys&gt;&lt;ref-type name="Conference Paper"&gt;47&lt;/ref-type&gt;&lt;contributors&gt;&lt;authors&gt;&lt;author&gt;Zakaria, Neili&lt;/author&gt;&lt;author&gt;Mohamed, Fezari&lt;/author&gt;&lt;author&gt;Abdelghani, Redjati&lt;/author&gt;&lt;author&gt;Sundaraj, Kenneth&lt;/author&gt;&lt;/authors&gt;&lt;/contributors&gt;&lt;titles&gt;&lt;title&gt;Three ResNet Deep Learning Architectures Applied in Pulmonary Pathologies Classification&lt;/title&gt;&lt;secondary-title&gt;2021 International Conference on Artificial Intelligence for Cyber Security Systems and Privacy (AI-CSP)&lt;/secondary-title&gt;&lt;/titles&gt;&lt;pages&gt;1-8&lt;/pages&gt;&lt;dates&gt;&lt;year&gt;2021&lt;/year&gt;&lt;/dates&gt;&lt;urls&gt;&lt;/urls&gt;&lt;electronic-resource-num&gt;10.1109/ai-csp52968.2021.9671211&lt;/electronic-resource-num&gt;&lt;research-notes&gt;RNN</w:instrText>
      </w:r>
      <w:r w:rsidR="0081494E">
        <w:rPr>
          <w:rFonts w:ascii="微软雅黑" w:eastAsia="微软雅黑" w:hAnsi="微软雅黑" w:cs="微软雅黑" w:hint="eastAsia"/>
          <w:lang w:val="en-IE"/>
        </w:rPr>
        <w:instrText>应用</w:instrText>
      </w:r>
      <w:r w:rsidR="0081494E">
        <w:rPr>
          <w:rFonts w:ascii="Times New Roman" w:hAnsi="Times New Roman" w:cs="Times New Roman"/>
          <w:lang w:val="en-IE"/>
        </w:rPr>
        <w:instrText>-</w:instrText>
      </w:r>
      <w:r w:rsidR="0081494E">
        <w:rPr>
          <w:rFonts w:ascii="微软雅黑" w:eastAsia="微软雅黑" w:hAnsi="微软雅黑" w:cs="微软雅黑" w:hint="eastAsia"/>
          <w:lang w:val="en-IE"/>
        </w:rPr>
        <w:instrText>医疗</w:instrText>
      </w:r>
      <w:r w:rsidR="0081494E">
        <w:rPr>
          <w:rFonts w:ascii="Times New Roman" w:hAnsi="Times New Roman" w:cs="Times New Roman"/>
          <w:lang w:val="en-IE"/>
        </w:rPr>
        <w:instrText>&lt;/research-notes&gt;&lt;/record&gt;&lt;/Cite&gt;&lt;/EndNote&gt;</w:instrText>
      </w:r>
      <w:r w:rsidR="00521E9E">
        <w:rPr>
          <w:rFonts w:ascii="Times New Roman" w:hAnsi="Times New Roman" w:cs="Times New Roman"/>
          <w:lang w:val="en-IE"/>
        </w:rPr>
        <w:fldChar w:fldCharType="separate"/>
      </w:r>
      <w:r w:rsidR="0081494E">
        <w:rPr>
          <w:rFonts w:ascii="Times New Roman" w:hAnsi="Times New Roman" w:cs="Times New Roman"/>
          <w:noProof/>
          <w:lang w:val="en-IE"/>
        </w:rPr>
        <w:t>Zakaria, et al. [7]</w:t>
      </w:r>
      <w:r w:rsidR="00521E9E">
        <w:rPr>
          <w:rFonts w:ascii="Times New Roman" w:hAnsi="Times New Roman" w:cs="Times New Roman"/>
          <w:lang w:val="en-IE"/>
        </w:rPr>
        <w:fldChar w:fldCharType="end"/>
      </w:r>
      <w:r w:rsidR="00521E9E">
        <w:rPr>
          <w:rFonts w:ascii="Times New Roman" w:hAnsi="Times New Roman" w:cs="Times New Roman"/>
          <w:lang w:val="en-IE"/>
        </w:rPr>
        <w:t xml:space="preserve"> </w:t>
      </w:r>
      <w:bookmarkStart w:id="152" w:name="OLE_LINK288"/>
      <w:bookmarkStart w:id="153" w:name="OLE_LINK289"/>
      <w:bookmarkStart w:id="154" w:name="OLE_LINK292"/>
      <w:r w:rsidR="001434D4">
        <w:rPr>
          <w:rFonts w:ascii="Times New Roman" w:hAnsi="Times New Roman" w:cs="Times New Roman"/>
          <w:lang w:val="en-IE"/>
        </w:rPr>
        <w:t>utilized</w:t>
      </w:r>
      <w:r w:rsidR="002C4EF5" w:rsidRPr="006B08AA">
        <w:rPr>
          <w:rFonts w:ascii="Times New Roman" w:hAnsi="Times New Roman" w:cs="Times New Roman"/>
          <w:lang w:val="en-IE"/>
        </w:rPr>
        <w:t xml:space="preserve"> R</w:t>
      </w:r>
      <w:r w:rsidR="00714D0C">
        <w:rPr>
          <w:rFonts w:ascii="Times New Roman" w:hAnsi="Times New Roman" w:cs="Times New Roman"/>
          <w:lang w:val="en-IE"/>
        </w:rPr>
        <w:t>NN</w:t>
      </w:r>
      <w:r w:rsidR="002C4EF5" w:rsidRPr="006B08AA">
        <w:rPr>
          <w:rFonts w:ascii="Times New Roman" w:hAnsi="Times New Roman" w:cs="Times New Roman"/>
          <w:lang w:val="en-IE"/>
        </w:rPr>
        <w:t xml:space="preserve"> </w:t>
      </w:r>
      <w:r w:rsidR="001434D4">
        <w:rPr>
          <w:rFonts w:ascii="Times New Roman" w:hAnsi="Times New Roman" w:cs="Times New Roman"/>
          <w:lang w:val="en-IE"/>
        </w:rPr>
        <w:t xml:space="preserve">models </w:t>
      </w:r>
      <w:r w:rsidR="002C4EF5" w:rsidRPr="006B08AA">
        <w:rPr>
          <w:rFonts w:ascii="Times New Roman" w:hAnsi="Times New Roman" w:cs="Times New Roman"/>
          <w:lang w:val="en-IE"/>
        </w:rPr>
        <w:t xml:space="preserve">in the </w:t>
      </w:r>
      <w:bookmarkStart w:id="155" w:name="OLE_LINK290"/>
      <w:bookmarkStart w:id="156" w:name="OLE_LINK291"/>
      <w:r w:rsidR="002C4EF5" w:rsidRPr="006B08AA">
        <w:rPr>
          <w:rFonts w:ascii="Times New Roman" w:hAnsi="Times New Roman" w:cs="Times New Roman"/>
          <w:lang w:val="en-IE"/>
        </w:rPr>
        <w:t xml:space="preserve">medical </w:t>
      </w:r>
      <w:bookmarkEnd w:id="155"/>
      <w:bookmarkEnd w:id="156"/>
      <w:r w:rsidR="002C4EF5" w:rsidRPr="006B08AA">
        <w:rPr>
          <w:rFonts w:ascii="Times New Roman" w:hAnsi="Times New Roman" w:cs="Times New Roman"/>
          <w:lang w:val="en-IE"/>
        </w:rPr>
        <w:t>field to</w:t>
      </w:r>
      <w:r w:rsidR="00D21D75">
        <w:rPr>
          <w:rFonts w:ascii="Times New Roman" w:hAnsi="Times New Roman" w:cs="Times New Roman"/>
          <w:lang w:val="en-IE"/>
        </w:rPr>
        <w:t xml:space="preserve"> </w:t>
      </w:r>
      <w:r w:rsidR="00D21D75" w:rsidRPr="006B08AA">
        <w:rPr>
          <w:rFonts w:ascii="Times New Roman" w:hAnsi="Times New Roman" w:cs="Times New Roman"/>
          <w:lang w:val="en-IE"/>
        </w:rPr>
        <w:t>recognize</w:t>
      </w:r>
      <w:r w:rsidR="00D21D75">
        <w:rPr>
          <w:rFonts w:ascii="Times New Roman" w:hAnsi="Times New Roman" w:cs="Times New Roman"/>
          <w:lang w:val="en-IE"/>
        </w:rPr>
        <w:t xml:space="preserve"> and</w:t>
      </w:r>
      <w:r w:rsidR="002C4EF5" w:rsidRPr="006B08AA">
        <w:rPr>
          <w:rFonts w:ascii="Times New Roman" w:hAnsi="Times New Roman" w:cs="Times New Roman"/>
          <w:lang w:val="en-IE"/>
        </w:rPr>
        <w:t xml:space="preserve"> </w:t>
      </w:r>
      <w:r w:rsidR="002C4EF5" w:rsidRPr="006B08AA">
        <w:rPr>
          <w:rFonts w:ascii="Times New Roman" w:hAnsi="Times New Roman" w:cs="Times New Roman"/>
          <w:lang w:val="en-IE"/>
        </w:rPr>
        <w:t xml:space="preserve">classify </w:t>
      </w:r>
      <w:r w:rsidR="00D23289" w:rsidRPr="006B08AA">
        <w:rPr>
          <w:rFonts w:ascii="Times New Roman" w:hAnsi="Times New Roman" w:cs="Times New Roman"/>
          <w:lang w:val="en-IE"/>
        </w:rPr>
        <w:t xml:space="preserve">medical </w:t>
      </w:r>
      <w:r w:rsidR="002C4EF5" w:rsidRPr="006B08AA">
        <w:rPr>
          <w:rFonts w:ascii="Times New Roman" w:hAnsi="Times New Roman" w:cs="Times New Roman"/>
          <w:lang w:val="en-IE"/>
        </w:rPr>
        <w:t>images.</w:t>
      </w:r>
      <w:bookmarkStart w:id="157" w:name="OLE_LINK293"/>
      <w:bookmarkStart w:id="158" w:name="OLE_LINK294"/>
      <w:bookmarkEnd w:id="152"/>
      <w:bookmarkEnd w:id="153"/>
      <w:bookmarkEnd w:id="154"/>
      <w:r w:rsidR="00690FF6">
        <w:rPr>
          <w:rFonts w:ascii="Times New Roman" w:hAnsi="Times New Roman" w:cs="Times New Roman"/>
          <w:lang w:val="en-IE"/>
        </w:rPr>
        <w:t xml:space="preserve"> </w:t>
      </w:r>
      <w:r w:rsidR="001D579D">
        <w:rPr>
          <w:rFonts w:ascii="Times New Roman" w:hAnsi="Times New Roman" w:cs="Times New Roman"/>
          <w:lang w:val="en-IE"/>
        </w:rPr>
        <w:fldChar w:fldCharType="begin"/>
      </w:r>
      <w:r w:rsidR="0081494E">
        <w:rPr>
          <w:rFonts w:ascii="Times New Roman" w:hAnsi="Times New Roman" w:cs="Times New Roman"/>
          <w:lang w:val="en-IE"/>
        </w:rPr>
        <w:instrText xml:space="preserve"> ADDIN EN.CITE &lt;EndNote&gt;&lt;Cite AuthorYear="1"&gt;&lt;Author&gt;Li&lt;/Author&gt;&lt;Year&gt;2020&lt;/Year&gt;&lt;RecNum&gt;5&lt;/RecNum&gt;&lt;DisplayText&gt;Li and Rai [8]&lt;/DisplayText&gt;&lt;record&gt;&lt;rec-number&gt;5&lt;/rec-number&gt;&lt;foreign-keys&gt;&lt;key app="EN" db-id="tt0ttwtsnxa9x5esrx5psv9sstaad0zaxe9r" timestamp="1666775173"&gt;5&lt;/key&gt;&lt;/foreign-keys&gt;&lt;ref-type name="Conference Paper"&gt;47&lt;/ref-type&gt;&lt;contributors&gt;&lt;authors&gt;&lt;author&gt;Li, Xin&lt;/author&gt;&lt;author&gt;Rai, Laxmisha&lt;/author&gt;&lt;/authors&gt;&lt;/contributors&gt;&lt;titles&gt;&lt;title&gt;Apple Leaf Disease Identification and Classification using ResNet Models&lt;/title&gt;&lt;secondary-title&gt;2020 IEEE 3rd International Conference on Electronic Information and Communication Technology (ICEICT)&lt;/secondary-title&gt;&lt;/titles&gt;&lt;pages&gt;738-742&lt;/pages&gt;&lt;dates&gt;&lt;year&gt;2020&lt;/year&gt;&lt;/dates&gt;&lt;urls&gt;&lt;/urls&gt;&lt;electronic-resource-num&gt;10.1109/iceict51264.2020.9334214&lt;/electronic-resource-num&gt;&lt;research-notes&gt;RNN</w:instrText>
      </w:r>
      <w:r w:rsidR="0081494E">
        <w:rPr>
          <w:rFonts w:ascii="微软雅黑" w:eastAsia="微软雅黑" w:hAnsi="微软雅黑" w:cs="微软雅黑" w:hint="eastAsia"/>
          <w:lang w:val="en-IE"/>
        </w:rPr>
        <w:instrText>应用</w:instrText>
      </w:r>
      <w:r w:rsidR="0081494E">
        <w:rPr>
          <w:rFonts w:ascii="Times New Roman" w:hAnsi="Times New Roman" w:cs="Times New Roman"/>
          <w:lang w:val="en-IE"/>
        </w:rPr>
        <w:instrText>-</w:instrText>
      </w:r>
      <w:r w:rsidR="0081494E">
        <w:rPr>
          <w:rFonts w:ascii="微软雅黑" w:eastAsia="微软雅黑" w:hAnsi="微软雅黑" w:cs="微软雅黑" w:hint="eastAsia"/>
          <w:lang w:val="en-IE"/>
        </w:rPr>
        <w:instrText>树叶</w:instrText>
      </w:r>
      <w:r w:rsidR="0081494E">
        <w:rPr>
          <w:rFonts w:ascii="Times New Roman" w:hAnsi="Times New Roman" w:cs="Times New Roman"/>
          <w:lang w:val="en-IE"/>
        </w:rPr>
        <w:instrText>&lt;/research-notes&gt;&lt;/record&gt;&lt;/Cite&gt;&lt;/EndNote&gt;</w:instrText>
      </w:r>
      <w:r w:rsidR="001D579D">
        <w:rPr>
          <w:rFonts w:ascii="Times New Roman" w:hAnsi="Times New Roman" w:cs="Times New Roman"/>
          <w:lang w:val="en-IE"/>
        </w:rPr>
        <w:fldChar w:fldCharType="separate"/>
      </w:r>
      <w:r w:rsidR="0081494E">
        <w:rPr>
          <w:rFonts w:ascii="Times New Roman" w:hAnsi="Times New Roman" w:cs="Times New Roman"/>
          <w:noProof/>
          <w:lang w:val="en-IE"/>
        </w:rPr>
        <w:t>Li and Rai [8]</w:t>
      </w:r>
      <w:r w:rsidR="001D579D">
        <w:rPr>
          <w:rFonts w:ascii="Times New Roman" w:hAnsi="Times New Roman" w:cs="Times New Roman"/>
          <w:lang w:val="en-IE"/>
        </w:rPr>
        <w:fldChar w:fldCharType="end"/>
      </w:r>
      <w:r w:rsidR="00E90D1D">
        <w:rPr>
          <w:rFonts w:ascii="Times New Roman" w:hAnsi="Times New Roman" w:cs="Times New Roman"/>
          <w:lang w:val="en-IE"/>
        </w:rPr>
        <w:t xml:space="preserve"> </w:t>
      </w:r>
      <w:r w:rsidR="006257CA">
        <w:rPr>
          <w:rFonts w:ascii="Times New Roman" w:hAnsi="Times New Roman" w:cs="Times New Roman"/>
          <w:lang w:val="en-IE"/>
        </w:rPr>
        <w:t>made</w:t>
      </w:r>
      <w:r w:rsidR="002C4EF5" w:rsidRPr="006B08AA">
        <w:rPr>
          <w:rFonts w:ascii="Times New Roman" w:hAnsi="Times New Roman" w:cs="Times New Roman"/>
          <w:lang w:val="en-IE"/>
        </w:rPr>
        <w:t xml:space="preserve"> optimization and improvement combined with the actual </w:t>
      </w:r>
      <w:r w:rsidR="00372178">
        <w:rPr>
          <w:rFonts w:ascii="Times New Roman" w:hAnsi="Times New Roman" w:cs="Times New Roman"/>
          <w:lang w:val="en-IE"/>
        </w:rPr>
        <w:t>application</w:t>
      </w:r>
      <w:r w:rsidR="0081039C">
        <w:rPr>
          <w:rFonts w:ascii="Times New Roman" w:hAnsi="Times New Roman" w:cs="Times New Roman"/>
          <w:lang w:val="en-IE"/>
        </w:rPr>
        <w:t>s, which</w:t>
      </w:r>
      <w:r w:rsidR="002C4EF5" w:rsidRPr="006B08AA">
        <w:rPr>
          <w:rFonts w:ascii="Times New Roman" w:hAnsi="Times New Roman" w:cs="Times New Roman"/>
          <w:lang w:val="en-IE"/>
        </w:rPr>
        <w:t xml:space="preserve"> obtained</w:t>
      </w:r>
      <w:r w:rsidR="00BD1774">
        <w:rPr>
          <w:rFonts w:ascii="Times New Roman" w:hAnsi="Times New Roman" w:cs="Times New Roman"/>
          <w:lang w:val="en-IE"/>
        </w:rPr>
        <w:t xml:space="preserve"> </w:t>
      </w:r>
      <w:r w:rsidR="00F52D4F">
        <w:rPr>
          <w:rFonts w:ascii="Times New Roman" w:hAnsi="Times New Roman" w:cs="Times New Roman"/>
          <w:lang w:val="en-IE"/>
        </w:rPr>
        <w:t xml:space="preserve">very </w:t>
      </w:r>
      <w:r w:rsidR="002C4EF5" w:rsidRPr="006B08AA">
        <w:rPr>
          <w:rFonts w:ascii="Times New Roman" w:hAnsi="Times New Roman" w:cs="Times New Roman"/>
          <w:lang w:val="en-IE"/>
        </w:rPr>
        <w:t>good results</w:t>
      </w:r>
      <w:r w:rsidR="00F52D4F">
        <w:rPr>
          <w:rFonts w:ascii="Times New Roman" w:hAnsi="Times New Roman" w:cs="Times New Roman"/>
          <w:lang w:val="en-IE"/>
        </w:rPr>
        <w:t xml:space="preserve"> of</w:t>
      </w:r>
      <w:r w:rsidR="009E785A">
        <w:rPr>
          <w:rFonts w:ascii="Times New Roman" w:hAnsi="Times New Roman" w:cs="Times New Roman"/>
          <w:lang w:val="en-IE"/>
        </w:rPr>
        <w:t xml:space="preserve"> over</w:t>
      </w:r>
      <w:r w:rsidR="00F52D4F">
        <w:rPr>
          <w:rFonts w:ascii="Times New Roman" w:hAnsi="Times New Roman" w:cs="Times New Roman"/>
          <w:lang w:val="en-IE"/>
        </w:rPr>
        <w:t xml:space="preserve"> 9</w:t>
      </w:r>
      <w:r w:rsidR="005D376F">
        <w:rPr>
          <w:rFonts w:ascii="Times New Roman" w:hAnsi="Times New Roman" w:cs="Times New Roman"/>
          <w:lang w:val="en-IE"/>
        </w:rPr>
        <w:t>8.2</w:t>
      </w:r>
      <w:r w:rsidR="00F52D4F">
        <w:rPr>
          <w:rFonts w:ascii="Times New Roman" w:hAnsi="Times New Roman" w:cs="Times New Roman"/>
          <w:lang w:val="en-IE"/>
        </w:rPr>
        <w:t>%</w:t>
      </w:r>
      <w:r w:rsidR="009E785A">
        <w:rPr>
          <w:rFonts w:ascii="Times New Roman" w:hAnsi="Times New Roman" w:cs="Times New Roman"/>
          <w:lang w:val="en-IE"/>
        </w:rPr>
        <w:t xml:space="preserve"> </w:t>
      </w:r>
      <w:r w:rsidR="007A609E">
        <w:rPr>
          <w:rFonts w:ascii="Times New Roman" w:hAnsi="Times New Roman" w:cs="Times New Roman"/>
          <w:lang w:val="en-IE"/>
        </w:rPr>
        <w:t>accuracy</w:t>
      </w:r>
      <w:r w:rsidR="002C4EF5" w:rsidRPr="006B08AA">
        <w:rPr>
          <w:rFonts w:ascii="Times New Roman" w:hAnsi="Times New Roman" w:cs="Times New Roman"/>
          <w:lang w:val="en-IE"/>
        </w:rPr>
        <w:t xml:space="preserve"> for fruit leaves</w:t>
      </w:r>
      <w:r w:rsidR="00E26237">
        <w:rPr>
          <w:rFonts w:ascii="Times New Roman" w:hAnsi="Times New Roman" w:cs="Times New Roman"/>
          <w:lang w:val="en-IE"/>
        </w:rPr>
        <w:t xml:space="preserve"> </w:t>
      </w:r>
      <w:bookmarkStart w:id="159" w:name="OLE_LINK513"/>
      <w:bookmarkStart w:id="160" w:name="OLE_LINK514"/>
      <w:r w:rsidR="00A35C16">
        <w:rPr>
          <w:rFonts w:ascii="Times New Roman" w:hAnsi="Times New Roman" w:cs="Times New Roman"/>
          <w:lang w:val="en-IE"/>
        </w:rPr>
        <w:t xml:space="preserve">detection </w:t>
      </w:r>
      <w:bookmarkEnd w:id="159"/>
      <w:bookmarkEnd w:id="160"/>
      <w:r w:rsidR="00E26237">
        <w:rPr>
          <w:rFonts w:ascii="Times New Roman" w:hAnsi="Times New Roman" w:cs="Times New Roman"/>
          <w:lang w:val="en-IE"/>
        </w:rPr>
        <w:t>and</w:t>
      </w:r>
      <w:r w:rsidR="009329D9">
        <w:rPr>
          <w:rFonts w:ascii="Times New Roman" w:hAnsi="Times New Roman" w:cs="Times New Roman"/>
          <w:lang w:val="en-IE"/>
        </w:rPr>
        <w:t xml:space="preserve"> </w:t>
      </w:r>
      <w:bookmarkEnd w:id="148"/>
      <w:bookmarkEnd w:id="149"/>
      <w:bookmarkEnd w:id="157"/>
      <w:bookmarkEnd w:id="158"/>
      <w:r w:rsidR="00A35C16">
        <w:rPr>
          <w:rFonts w:ascii="Times New Roman" w:hAnsi="Times New Roman" w:cs="Times New Roman"/>
          <w:lang w:val="en-IE"/>
        </w:rPr>
        <w:t>recognition</w:t>
      </w:r>
      <w:r w:rsidR="00E26237">
        <w:rPr>
          <w:rFonts w:ascii="Times New Roman" w:hAnsi="Times New Roman" w:cs="Times New Roman"/>
          <w:lang w:val="en-IE"/>
        </w:rPr>
        <w:t>.</w:t>
      </w:r>
    </w:p>
    <w:p w14:paraId="0A324662" w14:textId="7829DAD0" w:rsidR="005978B0" w:rsidRPr="005978B0" w:rsidRDefault="00D64574" w:rsidP="005978B0">
      <w:pPr>
        <w:spacing w:afterLines="100" w:after="240" w:line="247" w:lineRule="auto"/>
        <w:ind w:left="-17" w:right="-17" w:firstLine="187"/>
        <w:rPr>
          <w:rFonts w:ascii="Times New Roman" w:hAnsi="Times New Roman" w:cs="Times New Roman"/>
          <w:lang w:val="en-IE"/>
        </w:rPr>
      </w:pPr>
      <w:bookmarkStart w:id="161" w:name="OLE_LINK346"/>
      <w:bookmarkStart w:id="162" w:name="OLE_LINK347"/>
      <w:bookmarkStart w:id="163" w:name="OLE_LINK359"/>
      <w:bookmarkStart w:id="164" w:name="OLE_LINK360"/>
      <w:r>
        <w:rPr>
          <w:rFonts w:ascii="Times New Roman" w:hAnsi="Times New Roman" w:cs="Times New Roman"/>
          <w:lang w:val="en-IE"/>
        </w:rPr>
        <w:t>Inspired by</w:t>
      </w:r>
      <w:r w:rsidR="00564E8F">
        <w:rPr>
          <w:rFonts w:ascii="Times New Roman" w:hAnsi="Times New Roman" w:cs="Times New Roman"/>
          <w:lang w:val="en-IE"/>
        </w:rPr>
        <w:t xml:space="preserve"> </w:t>
      </w:r>
      <w:r w:rsidR="00D83C39">
        <w:rPr>
          <w:rFonts w:ascii="Times New Roman" w:hAnsi="Times New Roman" w:cs="Times New Roman"/>
          <w:lang w:val="en-IE"/>
        </w:rPr>
        <w:t xml:space="preserve">related </w:t>
      </w:r>
      <w:r w:rsidR="003C3AEE">
        <w:rPr>
          <w:rFonts w:ascii="Times New Roman" w:hAnsi="Times New Roman" w:cs="Times New Roman"/>
          <w:lang w:val="en-IE"/>
        </w:rPr>
        <w:t>literature</w:t>
      </w:r>
      <w:r w:rsidR="008D4BCD">
        <w:rPr>
          <w:rFonts w:ascii="Times New Roman" w:hAnsi="Times New Roman" w:cs="Times New Roman"/>
          <w:lang w:val="en-IE"/>
        </w:rPr>
        <w:t xml:space="preserve"> </w:t>
      </w:r>
      <w:r w:rsidR="0017531F">
        <w:rPr>
          <w:rFonts w:ascii="Times New Roman" w:hAnsi="Times New Roman" w:cs="Times New Roman"/>
          <w:lang w:val="en-IE"/>
        </w:rPr>
        <w:t xml:space="preserve">works, </w:t>
      </w:r>
      <w:r w:rsidR="00201692">
        <w:rPr>
          <w:rFonts w:ascii="Times New Roman" w:hAnsi="Times New Roman" w:cs="Times New Roman"/>
          <w:lang w:val="en-IE"/>
        </w:rPr>
        <w:t xml:space="preserve">this paper </w:t>
      </w:r>
      <w:r w:rsidR="00040126">
        <w:rPr>
          <w:rFonts w:ascii="Times New Roman" w:hAnsi="Times New Roman" w:cs="Times New Roman"/>
          <w:lang w:val="en-IE"/>
        </w:rPr>
        <w:t>applies</w:t>
      </w:r>
      <w:r w:rsidR="00305C04">
        <w:rPr>
          <w:rFonts w:ascii="Times New Roman" w:hAnsi="Times New Roman" w:cs="Times New Roman"/>
          <w:lang w:val="en-IE"/>
        </w:rPr>
        <w:t xml:space="preserve"> RNN </w:t>
      </w:r>
      <w:r w:rsidR="0074341A">
        <w:rPr>
          <w:rFonts w:ascii="Times New Roman" w:hAnsi="Times New Roman" w:cs="Times New Roman"/>
          <w:lang w:val="en-IE"/>
        </w:rPr>
        <w:t>approach</w:t>
      </w:r>
      <w:r w:rsidR="00872A69">
        <w:rPr>
          <w:rFonts w:ascii="Times New Roman" w:hAnsi="Times New Roman" w:cs="Times New Roman"/>
          <w:lang w:val="en-IE"/>
        </w:rPr>
        <w:t>es</w:t>
      </w:r>
      <w:r w:rsidR="00305C04">
        <w:rPr>
          <w:rFonts w:ascii="Times New Roman" w:hAnsi="Times New Roman" w:cs="Times New Roman"/>
          <w:lang w:val="en-IE"/>
        </w:rPr>
        <w:t xml:space="preserve"> to </w:t>
      </w:r>
      <w:r w:rsidR="008B18B9">
        <w:rPr>
          <w:rFonts w:ascii="Times New Roman" w:hAnsi="Times New Roman" w:cs="Times New Roman"/>
          <w:lang w:val="en-IE"/>
        </w:rPr>
        <w:t xml:space="preserve">explore </w:t>
      </w:r>
      <w:r w:rsidR="00F427E3">
        <w:rPr>
          <w:rFonts w:ascii="Times New Roman" w:hAnsi="Times New Roman" w:cs="Times New Roman"/>
          <w:lang w:val="en-IE"/>
        </w:rPr>
        <w:t xml:space="preserve">state-of-the-art </w:t>
      </w:r>
      <w:r w:rsidR="00FD463F">
        <w:rPr>
          <w:rFonts w:ascii="Times New Roman" w:hAnsi="Times New Roman" w:cs="Times New Roman"/>
          <w:lang w:val="en-IE"/>
        </w:rPr>
        <w:t xml:space="preserve">solution </w:t>
      </w:r>
      <w:r w:rsidR="001C20D8">
        <w:rPr>
          <w:rFonts w:ascii="Times New Roman" w:hAnsi="Times New Roman" w:cs="Times New Roman"/>
          <w:lang w:val="en-IE"/>
        </w:rPr>
        <w:t>for</w:t>
      </w:r>
      <w:r w:rsidR="00433F5B">
        <w:rPr>
          <w:rFonts w:ascii="Times New Roman" w:hAnsi="Times New Roman" w:cs="Times New Roman"/>
          <w:lang w:val="en-IE"/>
        </w:rPr>
        <w:t xml:space="preserve"> </w:t>
      </w:r>
      <w:r w:rsidR="00433F5B" w:rsidRPr="00433F5B">
        <w:rPr>
          <w:rFonts w:ascii="Times New Roman" w:hAnsi="Times New Roman" w:cs="Times New Roman"/>
          <w:lang w:val="en-IE"/>
        </w:rPr>
        <w:t>efficient</w:t>
      </w:r>
      <w:r w:rsidR="00FD463F">
        <w:rPr>
          <w:rFonts w:ascii="Times New Roman" w:hAnsi="Times New Roman" w:cs="Times New Roman"/>
          <w:lang w:val="en-IE"/>
        </w:rPr>
        <w:t xml:space="preserve"> </w:t>
      </w:r>
      <w:r w:rsidR="0027563E">
        <w:rPr>
          <w:rFonts w:ascii="Times New Roman" w:hAnsi="Times New Roman" w:cs="Times New Roman"/>
          <w:lang w:val="en-IE"/>
        </w:rPr>
        <w:t>traffic sign detection.</w:t>
      </w:r>
      <w:bookmarkStart w:id="165" w:name="OLE_LINK299"/>
      <w:bookmarkStart w:id="166" w:name="OLE_LINK300"/>
      <w:bookmarkEnd w:id="132"/>
      <w:bookmarkEnd w:id="133"/>
      <w:bookmarkEnd w:id="134"/>
      <w:bookmarkEnd w:id="135"/>
      <w:bookmarkEnd w:id="136"/>
      <w:bookmarkEnd w:id="137"/>
      <w:r w:rsidR="00FE6F49">
        <w:rPr>
          <w:rFonts w:ascii="Times New Roman" w:hAnsi="Times New Roman" w:cs="Times New Roman" w:hint="eastAsia"/>
        </w:rPr>
        <w:t xml:space="preserve"> </w:t>
      </w:r>
      <w:bookmarkStart w:id="167" w:name="OLE_LINK305"/>
      <w:bookmarkStart w:id="168" w:name="OLE_LINK306"/>
      <w:bookmarkStart w:id="169" w:name="OLE_LINK312"/>
      <w:bookmarkStart w:id="170" w:name="OLE_LINK313"/>
      <w:bookmarkStart w:id="171" w:name="OLE_LINK301"/>
      <w:bookmarkStart w:id="172" w:name="OLE_LINK302"/>
      <w:r w:rsidR="00EA5576">
        <w:rPr>
          <w:rFonts w:ascii="Times New Roman" w:hAnsi="Times New Roman" w:cs="Times New Roman"/>
        </w:rPr>
        <w:t>In this work</w:t>
      </w:r>
      <w:r w:rsidR="00D950D4">
        <w:rPr>
          <w:rFonts w:ascii="Times New Roman" w:hAnsi="Times New Roman" w:cs="Times New Roman"/>
        </w:rPr>
        <w:t xml:space="preserve">, </w:t>
      </w:r>
      <w:r w:rsidR="00C9151B">
        <w:rPr>
          <w:rFonts w:ascii="Times New Roman" w:hAnsi="Times New Roman" w:cs="Times New Roman"/>
        </w:rPr>
        <w:t xml:space="preserve">a deep </w:t>
      </w:r>
      <w:bookmarkStart w:id="173" w:name="OLE_LINK502"/>
      <w:bookmarkStart w:id="174" w:name="OLE_LINK503"/>
      <w:r w:rsidR="00C9151B">
        <w:rPr>
          <w:rFonts w:ascii="Times New Roman" w:hAnsi="Times New Roman" w:cs="Times New Roman"/>
        </w:rPr>
        <w:t>residual neural</w:t>
      </w:r>
      <w:bookmarkEnd w:id="173"/>
      <w:bookmarkEnd w:id="174"/>
      <w:r w:rsidR="00C9151B">
        <w:rPr>
          <w:rFonts w:ascii="Times New Roman" w:hAnsi="Times New Roman" w:cs="Times New Roman"/>
        </w:rPr>
        <w:t xml:space="preserve"> is built to </w:t>
      </w:r>
      <w:bookmarkStart w:id="175" w:name="OLE_LINK344"/>
      <w:bookmarkStart w:id="176" w:name="OLE_LINK345"/>
      <w:r w:rsidR="00C9151B">
        <w:rPr>
          <w:rFonts w:ascii="Times New Roman" w:hAnsi="Times New Roman" w:cs="Times New Roman"/>
        </w:rPr>
        <w:t xml:space="preserve">address </w:t>
      </w:r>
      <w:bookmarkEnd w:id="175"/>
      <w:bookmarkEnd w:id="176"/>
      <w:r w:rsidR="0072552C">
        <w:rPr>
          <w:rFonts w:ascii="Times New Roman" w:hAnsi="Times New Roman" w:cs="Times New Roman"/>
        </w:rPr>
        <w:t>the TSDS challenges.</w:t>
      </w:r>
      <w:r w:rsidR="00B60767">
        <w:rPr>
          <w:rFonts w:ascii="Times New Roman" w:hAnsi="Times New Roman" w:cs="Times New Roman"/>
        </w:rPr>
        <w:t xml:space="preserve"> </w:t>
      </w:r>
      <w:bookmarkStart w:id="177" w:name="OLE_LINK500"/>
      <w:bookmarkStart w:id="178" w:name="OLE_LINK501"/>
      <w:r w:rsidR="00117AD8">
        <w:rPr>
          <w:rFonts w:ascii="Times New Roman" w:hAnsi="Times New Roman" w:cs="Times New Roman"/>
          <w:lang w:val="en-IE"/>
        </w:rPr>
        <w:t xml:space="preserve">Experiments have been </w:t>
      </w:r>
      <w:bookmarkStart w:id="179" w:name="OLE_LINK498"/>
      <w:bookmarkStart w:id="180" w:name="OLE_LINK499"/>
      <w:r w:rsidR="003875FC">
        <w:rPr>
          <w:rFonts w:ascii="Times New Roman" w:hAnsi="Times New Roman" w:cs="Times New Roman"/>
          <w:lang w:val="en-IE"/>
        </w:rPr>
        <w:t>conducted</w:t>
      </w:r>
      <w:r w:rsidR="00117AD8">
        <w:rPr>
          <w:rFonts w:ascii="Times New Roman" w:hAnsi="Times New Roman" w:cs="Times New Roman"/>
          <w:lang w:val="en-IE"/>
        </w:rPr>
        <w:t xml:space="preserve"> </w:t>
      </w:r>
      <w:bookmarkEnd w:id="179"/>
      <w:bookmarkEnd w:id="180"/>
      <w:r w:rsidR="00117AD8">
        <w:rPr>
          <w:rFonts w:ascii="Times New Roman" w:hAnsi="Times New Roman" w:cs="Times New Roman"/>
          <w:lang w:val="en-IE"/>
        </w:rPr>
        <w:t xml:space="preserve">to verify the </w:t>
      </w:r>
      <w:r w:rsidR="00117AD8" w:rsidRPr="00EB4376">
        <w:rPr>
          <w:rFonts w:ascii="Times New Roman" w:hAnsi="Times New Roman" w:cs="Times New Roman"/>
          <w:lang w:val="en-IE"/>
        </w:rPr>
        <w:t>feasibility</w:t>
      </w:r>
      <w:r w:rsidR="00117AD8">
        <w:rPr>
          <w:rFonts w:ascii="Times New Roman" w:hAnsi="Times New Roman" w:cs="Times New Roman"/>
          <w:lang w:val="en-IE"/>
        </w:rPr>
        <w:t xml:space="preserve"> of implementing RNN model for </w:t>
      </w:r>
      <w:r w:rsidR="00675606">
        <w:rPr>
          <w:rFonts w:ascii="Times New Roman" w:hAnsi="Times New Roman" w:cs="Times New Roman"/>
          <w:lang w:val="en-IE"/>
        </w:rPr>
        <w:t>TSD and TSR</w:t>
      </w:r>
      <w:r w:rsidR="008A55D1">
        <w:rPr>
          <w:rFonts w:ascii="Times New Roman" w:hAnsi="Times New Roman" w:cs="Times New Roman"/>
          <w:lang w:val="en-IE"/>
        </w:rPr>
        <w:t xml:space="preserve"> problems</w:t>
      </w:r>
      <w:r w:rsidR="00117AD8">
        <w:rPr>
          <w:rFonts w:ascii="Times New Roman" w:hAnsi="Times New Roman" w:cs="Times New Roman"/>
          <w:lang w:val="en-IE"/>
        </w:rPr>
        <w:t>.</w:t>
      </w:r>
      <w:r w:rsidR="00700FED">
        <w:rPr>
          <w:rFonts w:ascii="Times New Roman" w:hAnsi="Times New Roman" w:cs="Times New Roman"/>
          <w:lang w:val="en-IE"/>
        </w:rPr>
        <w:t xml:space="preserve"> Also, another contribution of this paper is </w:t>
      </w:r>
      <w:r w:rsidR="00264FDB">
        <w:rPr>
          <w:rFonts w:ascii="Times New Roman" w:hAnsi="Times New Roman" w:cs="Times New Roman"/>
          <w:lang w:val="en-IE"/>
        </w:rPr>
        <w:t xml:space="preserve">to propose </w:t>
      </w:r>
      <w:bookmarkStart w:id="181" w:name="OLE_LINK631"/>
      <w:bookmarkStart w:id="182" w:name="OLE_LINK632"/>
      <w:r w:rsidR="00264FDB">
        <w:rPr>
          <w:rFonts w:ascii="Times New Roman" w:hAnsi="Times New Roman" w:cs="Times New Roman"/>
          <w:lang w:val="en-IE"/>
        </w:rPr>
        <w:t xml:space="preserve">a </w:t>
      </w:r>
      <w:r w:rsidR="00507984">
        <w:rPr>
          <w:rFonts w:ascii="Times New Roman" w:hAnsi="Times New Roman" w:cs="Times New Roman"/>
          <w:lang w:val="en-IE"/>
        </w:rPr>
        <w:t>new performance</w:t>
      </w:r>
      <w:r w:rsidR="00507984" w:rsidRPr="006B08AA">
        <w:rPr>
          <w:rFonts w:ascii="Times New Roman" w:hAnsi="Times New Roman" w:cs="Times New Roman"/>
          <w:lang w:val="en-IE"/>
        </w:rPr>
        <w:t xml:space="preserve"> evaluation</w:t>
      </w:r>
      <w:r w:rsidR="00A44855">
        <w:rPr>
          <w:rFonts w:ascii="Times New Roman" w:hAnsi="Times New Roman" w:cs="Times New Roman"/>
          <w:lang w:val="en-IE"/>
        </w:rPr>
        <w:t xml:space="preserve"> </w:t>
      </w:r>
      <w:r w:rsidR="00411377">
        <w:rPr>
          <w:rFonts w:ascii="Times New Roman" w:hAnsi="Times New Roman" w:cs="Times New Roman"/>
          <w:lang w:val="en-IE"/>
        </w:rPr>
        <w:t xml:space="preserve">method </w:t>
      </w:r>
      <w:r w:rsidR="005052AE">
        <w:rPr>
          <w:rFonts w:ascii="Times New Roman" w:hAnsi="Times New Roman" w:cs="Times New Roman"/>
          <w:lang w:val="en-IE"/>
        </w:rPr>
        <w:t xml:space="preserve">for </w:t>
      </w:r>
      <w:r w:rsidR="00BF0FDE">
        <w:rPr>
          <w:rFonts w:ascii="Times New Roman" w:hAnsi="Times New Roman" w:cs="Times New Roman"/>
        </w:rPr>
        <w:t>residual neural</w:t>
      </w:r>
      <w:r w:rsidR="00BF0FDE">
        <w:rPr>
          <w:rFonts w:ascii="Times New Roman" w:hAnsi="Times New Roman" w:cs="Times New Roman"/>
          <w:lang w:val="en-IE"/>
        </w:rPr>
        <w:t xml:space="preserve"> </w:t>
      </w:r>
      <w:r w:rsidR="005052AE">
        <w:rPr>
          <w:rFonts w:ascii="Times New Roman" w:hAnsi="Times New Roman" w:cs="Times New Roman"/>
          <w:lang w:val="en-IE"/>
        </w:rPr>
        <w:t xml:space="preserve">with </w:t>
      </w:r>
      <w:r w:rsidR="005D1A37">
        <w:rPr>
          <w:rFonts w:ascii="Times New Roman" w:hAnsi="Times New Roman" w:cs="Times New Roman"/>
          <w:lang w:val="en-IE"/>
        </w:rPr>
        <w:t xml:space="preserve">different parameters and </w:t>
      </w:r>
      <w:r w:rsidR="005D1A37" w:rsidRPr="006B08AA">
        <w:rPr>
          <w:rFonts w:ascii="Times New Roman" w:hAnsi="Times New Roman" w:cs="Times New Roman"/>
          <w:lang w:val="en-IE"/>
        </w:rPr>
        <w:t>optimize</w:t>
      </w:r>
      <w:r w:rsidR="00BE6D7C">
        <w:rPr>
          <w:rFonts w:ascii="Times New Roman" w:hAnsi="Times New Roman" w:cs="Times New Roman"/>
          <w:lang w:val="en-IE"/>
        </w:rPr>
        <w:t>rs</w:t>
      </w:r>
      <w:r w:rsidR="005D1A37" w:rsidRPr="006B08AA">
        <w:rPr>
          <w:rFonts w:ascii="Times New Roman" w:hAnsi="Times New Roman" w:cs="Times New Roman"/>
          <w:lang w:val="en-IE"/>
        </w:rPr>
        <w:t>.</w:t>
      </w:r>
      <w:bookmarkStart w:id="183" w:name="OLE_LINK303"/>
      <w:bookmarkStart w:id="184" w:name="OLE_LINK304"/>
      <w:bookmarkStart w:id="185" w:name="OLE_LINK314"/>
      <w:bookmarkStart w:id="186" w:name="OLE_LINK315"/>
      <w:bookmarkStart w:id="187" w:name="OLE_LINK310"/>
      <w:bookmarkStart w:id="188" w:name="OLE_LINK311"/>
      <w:bookmarkEnd w:id="161"/>
      <w:bookmarkEnd w:id="162"/>
      <w:bookmarkEnd w:id="163"/>
      <w:bookmarkEnd w:id="164"/>
      <w:bookmarkEnd w:id="167"/>
      <w:bookmarkEnd w:id="168"/>
      <w:bookmarkEnd w:id="169"/>
      <w:bookmarkEnd w:id="170"/>
      <w:bookmarkEnd w:id="171"/>
      <w:bookmarkEnd w:id="172"/>
      <w:bookmarkEnd w:id="181"/>
      <w:bookmarkEnd w:id="182"/>
      <w:r w:rsidR="00695EAC">
        <w:rPr>
          <w:rFonts w:ascii="Times New Roman" w:hAnsi="Times New Roman" w:cs="Times New Roman"/>
          <w:lang w:val="en-IE"/>
        </w:rPr>
        <w:t xml:space="preserve"> </w:t>
      </w:r>
      <w:bookmarkStart w:id="189" w:name="OLE_LINK633"/>
      <w:bookmarkStart w:id="190" w:name="OLE_LINK634"/>
      <w:r w:rsidR="00C07AEF">
        <w:rPr>
          <w:rFonts w:ascii="Times New Roman" w:hAnsi="Times New Roman" w:cs="Times New Roman"/>
          <w:lang w:val="en-IE"/>
        </w:rPr>
        <w:t xml:space="preserve">An </w:t>
      </w:r>
      <w:r w:rsidR="00531D6B">
        <w:rPr>
          <w:rFonts w:ascii="Times New Roman" w:hAnsi="Times New Roman" w:cs="Times New Roman"/>
          <w:lang w:val="en-IE"/>
        </w:rPr>
        <w:t xml:space="preserve">optimal </w:t>
      </w:r>
      <w:r w:rsidR="0015223E" w:rsidRPr="0015223E">
        <w:rPr>
          <w:rFonts w:ascii="Times New Roman" w:hAnsi="Times New Roman" w:cs="Times New Roman"/>
          <w:lang w:val="en-IE"/>
        </w:rPr>
        <w:t>configuration scheme</w:t>
      </w:r>
      <w:bookmarkEnd w:id="189"/>
      <w:bookmarkEnd w:id="190"/>
      <w:r w:rsidR="00DC1256">
        <w:rPr>
          <w:rFonts w:ascii="Times New Roman" w:hAnsi="Times New Roman" w:cs="Times New Roman"/>
          <w:lang w:val="en-IE"/>
        </w:rPr>
        <w:t xml:space="preserve"> </w:t>
      </w:r>
      <w:r w:rsidR="002165F3">
        <w:rPr>
          <w:rFonts w:ascii="Times New Roman" w:hAnsi="Times New Roman" w:cs="Times New Roman"/>
          <w:lang w:val="en-IE"/>
        </w:rPr>
        <w:t>for RNN</w:t>
      </w:r>
      <w:r w:rsidR="00795652">
        <w:rPr>
          <w:rFonts w:ascii="Times New Roman" w:hAnsi="Times New Roman" w:cs="Times New Roman"/>
          <w:lang w:val="en-IE"/>
        </w:rPr>
        <w:t xml:space="preserve"> models</w:t>
      </w:r>
      <w:r w:rsidR="002165F3">
        <w:rPr>
          <w:rFonts w:ascii="Times New Roman" w:hAnsi="Times New Roman" w:cs="Times New Roman"/>
          <w:lang w:val="en-IE"/>
        </w:rPr>
        <w:t xml:space="preserve"> </w:t>
      </w:r>
      <w:r w:rsidR="00455FBA">
        <w:rPr>
          <w:rFonts w:ascii="Times New Roman" w:hAnsi="Times New Roman" w:cs="Times New Roman"/>
          <w:lang w:val="en-IE"/>
        </w:rPr>
        <w:t>was</w:t>
      </w:r>
      <w:r w:rsidR="00F15316">
        <w:rPr>
          <w:rFonts w:ascii="Times New Roman" w:hAnsi="Times New Roman" w:cs="Times New Roman"/>
          <w:lang w:val="en-IE"/>
        </w:rPr>
        <w:t xml:space="preserve"> suggested </w:t>
      </w:r>
      <w:r w:rsidR="000A535E">
        <w:rPr>
          <w:rFonts w:ascii="Times New Roman" w:hAnsi="Times New Roman" w:cs="Times New Roman"/>
          <w:lang w:val="en-IE"/>
        </w:rPr>
        <w:t>throug</w:t>
      </w:r>
      <w:r w:rsidR="005B6E45">
        <w:rPr>
          <w:rFonts w:ascii="Times New Roman" w:hAnsi="Times New Roman" w:cs="Times New Roman"/>
          <w:lang w:val="en-IE"/>
        </w:rPr>
        <w:t>h a large number of</w:t>
      </w:r>
      <w:r w:rsidR="000A535E">
        <w:rPr>
          <w:rFonts w:ascii="Times New Roman" w:hAnsi="Times New Roman" w:cs="Times New Roman"/>
          <w:lang w:val="en-IE"/>
        </w:rPr>
        <w:t xml:space="preserve"> </w:t>
      </w:r>
      <w:r w:rsidR="00180A7C">
        <w:rPr>
          <w:rFonts w:ascii="Times New Roman" w:hAnsi="Times New Roman" w:cs="Times New Roman"/>
        </w:rPr>
        <w:t>experiments</w:t>
      </w:r>
      <w:bookmarkEnd w:id="177"/>
      <w:bookmarkEnd w:id="178"/>
      <w:r w:rsidR="00A833B6">
        <w:rPr>
          <w:rFonts w:ascii="Times New Roman" w:hAnsi="Times New Roman" w:cs="Times New Roman"/>
        </w:rPr>
        <w:t xml:space="preserve"> </w:t>
      </w:r>
      <w:r w:rsidR="00A833B6">
        <w:rPr>
          <w:rFonts w:ascii="Times New Roman" w:hAnsi="Times New Roman" w:cs="Times New Roman"/>
          <w:lang w:val="en-IE"/>
        </w:rPr>
        <w:t>based on</w:t>
      </w:r>
      <w:r w:rsidR="00A833B6" w:rsidRPr="006B08AA">
        <w:rPr>
          <w:rFonts w:ascii="Times New Roman" w:hAnsi="Times New Roman" w:cs="Times New Roman"/>
          <w:lang w:val="en-IE"/>
        </w:rPr>
        <w:t xml:space="preserve"> </w:t>
      </w:r>
      <w:r w:rsidR="00A833B6" w:rsidRPr="00FF2FC2">
        <w:rPr>
          <w:rFonts w:ascii="Times New Roman" w:hAnsi="Times New Roman" w:cs="Times New Roman"/>
        </w:rPr>
        <w:t>representative</w:t>
      </w:r>
      <w:r w:rsidR="00A833B6" w:rsidRPr="006B08AA">
        <w:rPr>
          <w:rFonts w:ascii="Times New Roman" w:hAnsi="Times New Roman" w:cs="Times New Roman"/>
          <w:lang w:val="en-IE"/>
        </w:rPr>
        <w:t xml:space="preserve"> datasets</w:t>
      </w:r>
      <w:r w:rsidR="00A833B6">
        <w:rPr>
          <w:rFonts w:ascii="Times New Roman" w:hAnsi="Times New Roman" w:cs="Times New Roman"/>
          <w:lang w:val="en-IE"/>
        </w:rPr>
        <w:t>.</w:t>
      </w:r>
    </w:p>
    <w:p w14:paraId="422A22F9" w14:textId="77777777" w:rsidR="002C4EF5" w:rsidRPr="0000400A" w:rsidRDefault="002C4EF5" w:rsidP="002C4EF5">
      <w:pPr>
        <w:pStyle w:val="1"/>
        <w:rPr>
          <w:sz w:val="21"/>
          <w:szCs w:val="21"/>
          <w:lang w:val="en-IE"/>
        </w:rPr>
      </w:pPr>
      <w:bookmarkStart w:id="191" w:name="OLE_LINK622"/>
      <w:bookmarkStart w:id="192" w:name="OLE_LINK623"/>
      <w:bookmarkEnd w:id="40"/>
      <w:bookmarkEnd w:id="41"/>
      <w:bookmarkEnd w:id="64"/>
      <w:bookmarkEnd w:id="65"/>
      <w:bookmarkEnd w:id="66"/>
      <w:bookmarkEnd w:id="67"/>
      <w:bookmarkEnd w:id="68"/>
      <w:bookmarkEnd w:id="69"/>
      <w:bookmarkEnd w:id="70"/>
      <w:bookmarkEnd w:id="165"/>
      <w:bookmarkEnd w:id="166"/>
      <w:bookmarkEnd w:id="183"/>
      <w:bookmarkEnd w:id="184"/>
      <w:bookmarkEnd w:id="185"/>
      <w:bookmarkEnd w:id="186"/>
      <w:bookmarkEnd w:id="187"/>
      <w:bookmarkEnd w:id="188"/>
      <w:r w:rsidRPr="0000400A">
        <w:rPr>
          <w:sz w:val="21"/>
          <w:szCs w:val="21"/>
          <w:lang w:val="en-IE"/>
        </w:rPr>
        <w:t>LITERATURE REVIEW</w:t>
      </w:r>
    </w:p>
    <w:p w14:paraId="75279343" w14:textId="259F0C84" w:rsidR="00094AD0" w:rsidRDefault="00774608" w:rsidP="00166B6C">
      <w:pPr>
        <w:spacing w:after="120" w:line="247" w:lineRule="auto"/>
        <w:ind w:right="-17" w:firstLine="215"/>
        <w:rPr>
          <w:rFonts w:ascii="Times New Roman" w:eastAsiaTheme="minorEastAsia" w:hAnsi="Times New Roman" w:cs="Times New Roman"/>
        </w:rPr>
      </w:pPr>
      <w:bookmarkStart w:id="193" w:name="OLE_LINK637"/>
      <w:bookmarkStart w:id="194" w:name="OLE_LINK638"/>
      <w:bookmarkStart w:id="195" w:name="OLE_LINK639"/>
      <w:bookmarkStart w:id="196" w:name="OLE_LINK646"/>
      <w:bookmarkStart w:id="197" w:name="OLE_LINK647"/>
      <w:bookmarkStart w:id="198" w:name="OLE_LINK656"/>
      <w:bookmarkStart w:id="199" w:name="OLE_LINK657"/>
      <w:bookmarkStart w:id="200" w:name="OLE_LINK652"/>
      <w:bookmarkStart w:id="201" w:name="OLE_LINK653"/>
      <w:bookmarkEnd w:id="191"/>
      <w:bookmarkEnd w:id="192"/>
      <w:r>
        <w:rPr>
          <w:rFonts w:ascii="Times New Roman" w:eastAsiaTheme="minorEastAsia" w:hAnsi="Times New Roman" w:cs="Times New Roman" w:hint="eastAsia"/>
        </w:rPr>
        <w:t>T</w:t>
      </w:r>
      <w:r>
        <w:rPr>
          <w:rFonts w:ascii="Times New Roman" w:eastAsiaTheme="minorEastAsia" w:hAnsi="Times New Roman" w:cs="Times New Roman"/>
        </w:rPr>
        <w:t xml:space="preserve">his section </w:t>
      </w:r>
      <w:r w:rsidRPr="00774608">
        <w:rPr>
          <w:rFonts w:ascii="Times New Roman" w:eastAsiaTheme="minorEastAsia" w:hAnsi="Times New Roman" w:cs="Times New Roman"/>
        </w:rPr>
        <w:t xml:space="preserve">goes through the key concepts of this </w:t>
      </w:r>
      <w:r w:rsidR="00393BD9">
        <w:rPr>
          <w:rFonts w:ascii="Times New Roman" w:eastAsiaTheme="minorEastAsia" w:hAnsi="Times New Roman" w:cs="Times New Roman"/>
        </w:rPr>
        <w:t>paper</w:t>
      </w:r>
      <w:r w:rsidRPr="00774608">
        <w:rPr>
          <w:rFonts w:ascii="Times New Roman" w:eastAsiaTheme="minorEastAsia" w:hAnsi="Times New Roman" w:cs="Times New Roman"/>
        </w:rPr>
        <w:t>,</w:t>
      </w:r>
      <w:r w:rsidR="001A7239">
        <w:rPr>
          <w:rFonts w:ascii="Times New Roman" w:eastAsiaTheme="minorEastAsia" w:hAnsi="Times New Roman" w:cs="Times New Roman"/>
        </w:rPr>
        <w:t xml:space="preserve"> including </w:t>
      </w:r>
      <w:bookmarkStart w:id="202" w:name="OLE_LINK386"/>
      <w:bookmarkStart w:id="203" w:name="OLE_LINK387"/>
      <w:r w:rsidR="00F62C84">
        <w:rPr>
          <w:rFonts w:ascii="Times New Roman" w:eastAsiaTheme="minorEastAsia" w:hAnsi="Times New Roman" w:cs="Times New Roman"/>
        </w:rPr>
        <w:t>T</w:t>
      </w:r>
      <w:r w:rsidR="00C46320">
        <w:rPr>
          <w:rFonts w:ascii="Times New Roman" w:eastAsiaTheme="minorEastAsia" w:hAnsi="Times New Roman" w:cs="Times New Roman"/>
        </w:rPr>
        <w:t>raffic Sign Detection</w:t>
      </w:r>
      <w:bookmarkEnd w:id="202"/>
      <w:bookmarkEnd w:id="203"/>
      <w:r w:rsidR="00CA1436">
        <w:rPr>
          <w:rFonts w:ascii="Times New Roman" w:eastAsiaTheme="minorEastAsia" w:hAnsi="Times New Roman" w:cs="Times New Roman"/>
        </w:rPr>
        <w:t xml:space="preserve"> </w:t>
      </w:r>
      <w:r w:rsidR="00263C20">
        <w:rPr>
          <w:rFonts w:ascii="Times New Roman" w:eastAsiaTheme="minorEastAsia" w:hAnsi="Times New Roman" w:cs="Times New Roman"/>
        </w:rPr>
        <w:t xml:space="preserve">System </w:t>
      </w:r>
      <w:r w:rsidR="005F3B96">
        <w:rPr>
          <w:rFonts w:ascii="Times New Roman" w:eastAsiaTheme="minorEastAsia" w:hAnsi="Times New Roman" w:cs="Times New Roman"/>
        </w:rPr>
        <w:t>(TS</w:t>
      </w:r>
      <w:r w:rsidR="00263C20">
        <w:rPr>
          <w:rFonts w:ascii="Times New Roman" w:eastAsiaTheme="minorEastAsia" w:hAnsi="Times New Roman" w:cs="Times New Roman"/>
        </w:rPr>
        <w:t>DS</w:t>
      </w:r>
      <w:r w:rsidR="005F3B96">
        <w:rPr>
          <w:rFonts w:ascii="Times New Roman" w:eastAsiaTheme="minorEastAsia" w:hAnsi="Times New Roman" w:cs="Times New Roman"/>
        </w:rPr>
        <w:t>)</w:t>
      </w:r>
      <w:r w:rsidR="00B065C9">
        <w:rPr>
          <w:rFonts w:ascii="Times New Roman" w:eastAsiaTheme="minorEastAsia" w:hAnsi="Times New Roman" w:cs="Times New Roman"/>
        </w:rPr>
        <w:t xml:space="preserve"> and</w:t>
      </w:r>
      <w:r w:rsidR="00FA2852">
        <w:rPr>
          <w:rFonts w:ascii="Times New Roman" w:eastAsiaTheme="minorEastAsia" w:hAnsi="Times New Roman" w:cs="Times New Roman"/>
        </w:rPr>
        <w:t xml:space="preserve"> Deep Learning</w:t>
      </w:r>
      <w:r w:rsidR="005120A8">
        <w:rPr>
          <w:rFonts w:ascii="Times New Roman" w:eastAsiaTheme="minorEastAsia" w:hAnsi="Times New Roman" w:cs="Times New Roman"/>
        </w:rPr>
        <w:t xml:space="preserve"> </w:t>
      </w:r>
      <w:bookmarkStart w:id="204" w:name="OLE_LINK506"/>
      <w:bookmarkStart w:id="205" w:name="OLE_LINK507"/>
      <w:bookmarkStart w:id="206" w:name="OLE_LINK508"/>
      <w:r w:rsidR="00B32C4A">
        <w:rPr>
          <w:rFonts w:ascii="Times New Roman" w:eastAsiaTheme="minorEastAsia" w:hAnsi="Times New Roman" w:cs="Times New Roman"/>
        </w:rPr>
        <w:t>T</w:t>
      </w:r>
      <w:r w:rsidR="00881040">
        <w:rPr>
          <w:rFonts w:ascii="Times New Roman" w:eastAsiaTheme="minorEastAsia" w:hAnsi="Times New Roman" w:cs="Times New Roman"/>
        </w:rPr>
        <w:t>echnology</w:t>
      </w:r>
      <w:bookmarkEnd w:id="204"/>
      <w:bookmarkEnd w:id="205"/>
      <w:bookmarkEnd w:id="206"/>
      <w:r w:rsidR="00030138">
        <w:rPr>
          <w:rFonts w:ascii="Times New Roman" w:eastAsiaTheme="minorEastAsia" w:hAnsi="Times New Roman" w:cs="Times New Roman"/>
        </w:rPr>
        <w:t xml:space="preserve">. </w:t>
      </w:r>
      <w:r w:rsidR="005A2AD8">
        <w:rPr>
          <w:rFonts w:ascii="Times New Roman" w:eastAsiaTheme="minorEastAsia" w:hAnsi="Times New Roman" w:cs="Times New Roman"/>
        </w:rPr>
        <w:t xml:space="preserve">Furthermore, </w:t>
      </w:r>
      <w:bookmarkStart w:id="207" w:name="OLE_LINK624"/>
      <w:bookmarkStart w:id="208" w:name="OLE_LINK625"/>
      <w:r w:rsidR="005A2AD8" w:rsidRPr="005A2AD8">
        <w:rPr>
          <w:rFonts w:ascii="Times New Roman" w:eastAsiaTheme="minorEastAsia" w:hAnsi="Times New Roman" w:cs="Times New Roman"/>
        </w:rPr>
        <w:t xml:space="preserve">many related </w:t>
      </w:r>
      <w:r w:rsidR="002A6064">
        <w:rPr>
          <w:rFonts w:ascii="Times New Roman" w:eastAsiaTheme="minorEastAsia" w:hAnsi="Times New Roman" w:cs="Times New Roman"/>
        </w:rPr>
        <w:t>literature</w:t>
      </w:r>
      <w:r w:rsidR="005A2AD8" w:rsidRPr="005A2AD8">
        <w:rPr>
          <w:rFonts w:ascii="Times New Roman" w:eastAsiaTheme="minorEastAsia" w:hAnsi="Times New Roman" w:cs="Times New Roman"/>
        </w:rPr>
        <w:t xml:space="preserve"> works have been </w:t>
      </w:r>
      <w:r w:rsidR="00A8011A" w:rsidRPr="00A8011A">
        <w:rPr>
          <w:rFonts w:ascii="Times New Roman" w:eastAsiaTheme="minorEastAsia" w:hAnsi="Times New Roman" w:cs="Times New Roman"/>
        </w:rPr>
        <w:t xml:space="preserve">explicitly </w:t>
      </w:r>
      <w:r w:rsidR="005A2AD8" w:rsidRPr="005A2AD8">
        <w:rPr>
          <w:rFonts w:ascii="Times New Roman" w:eastAsiaTheme="minorEastAsia" w:hAnsi="Times New Roman" w:cs="Times New Roman"/>
        </w:rPr>
        <w:t>reviewed</w:t>
      </w:r>
      <w:bookmarkEnd w:id="207"/>
      <w:bookmarkEnd w:id="208"/>
      <w:r w:rsidR="005A2AD8" w:rsidRPr="005A2AD8">
        <w:rPr>
          <w:rFonts w:ascii="Times New Roman" w:eastAsiaTheme="minorEastAsia" w:hAnsi="Times New Roman" w:cs="Times New Roman"/>
        </w:rPr>
        <w:t>, and</w:t>
      </w:r>
      <w:r w:rsidR="005F7C6A">
        <w:rPr>
          <w:rFonts w:ascii="Times New Roman" w:eastAsiaTheme="minorEastAsia" w:hAnsi="Times New Roman" w:cs="Times New Roman"/>
        </w:rPr>
        <w:t xml:space="preserve"> </w:t>
      </w:r>
      <w:r w:rsidR="00C3133C">
        <w:rPr>
          <w:rFonts w:ascii="Times New Roman" w:eastAsiaTheme="minorEastAsia" w:hAnsi="Times New Roman" w:cs="Times New Roman"/>
        </w:rPr>
        <w:t xml:space="preserve">the </w:t>
      </w:r>
      <w:r w:rsidR="005A2AD8" w:rsidRPr="005A2AD8">
        <w:rPr>
          <w:rFonts w:ascii="Times New Roman" w:eastAsiaTheme="minorEastAsia" w:hAnsi="Times New Roman" w:cs="Times New Roman"/>
        </w:rPr>
        <w:t>gaps in existing knowledge have been identified.</w:t>
      </w:r>
    </w:p>
    <w:p w14:paraId="0432B386" w14:textId="05CB1014" w:rsidR="00CB4794" w:rsidRPr="009A7F1B" w:rsidRDefault="00CB4794" w:rsidP="001440BA">
      <w:pPr>
        <w:spacing w:afterLines="60" w:after="144" w:line="247" w:lineRule="auto"/>
        <w:ind w:right="-17" w:firstLine="0"/>
        <w:jc w:val="left"/>
        <w:rPr>
          <w:rFonts w:ascii="Times New Roman" w:eastAsiaTheme="minorEastAsia" w:hAnsi="Times New Roman" w:cs="Times New Roman"/>
          <w:b/>
          <w:bCs/>
        </w:rPr>
      </w:pPr>
      <w:bookmarkStart w:id="209" w:name="OLE_LINK391"/>
      <w:bookmarkStart w:id="210" w:name="OLE_LINK392"/>
      <w:bookmarkStart w:id="211" w:name="OLE_LINK541"/>
      <w:r w:rsidRPr="009A7F1B">
        <w:rPr>
          <w:rFonts w:ascii="Times New Roman" w:eastAsiaTheme="minorEastAsia" w:hAnsi="Times New Roman" w:cs="Times New Roman" w:hint="eastAsia"/>
          <w:b/>
          <w:bCs/>
        </w:rPr>
        <w:t>[</w:t>
      </w:r>
      <w:r w:rsidRPr="009A7F1B">
        <w:rPr>
          <w:rFonts w:ascii="Times New Roman" w:eastAsiaTheme="minorEastAsia" w:hAnsi="Times New Roman" w:cs="Times New Roman"/>
          <w:b/>
          <w:bCs/>
        </w:rPr>
        <w:t>1]</w:t>
      </w:r>
      <w:r w:rsidR="0002417F" w:rsidRPr="009A7F1B">
        <w:rPr>
          <w:rFonts w:ascii="Times New Roman" w:eastAsiaTheme="minorEastAsia" w:hAnsi="Times New Roman" w:cs="Times New Roman"/>
          <w:b/>
          <w:bCs/>
        </w:rPr>
        <w:t xml:space="preserve"> </w:t>
      </w:r>
      <w:r w:rsidR="006C7055" w:rsidRPr="009A7F1B">
        <w:rPr>
          <w:rFonts w:ascii="Times New Roman" w:eastAsiaTheme="minorEastAsia" w:hAnsi="Times New Roman" w:cs="Times New Roman"/>
          <w:b/>
          <w:bCs/>
        </w:rPr>
        <w:t>Traffic Sign Detection</w:t>
      </w:r>
      <w:r w:rsidR="0084540D">
        <w:rPr>
          <w:rFonts w:ascii="Times New Roman" w:eastAsiaTheme="minorEastAsia" w:hAnsi="Times New Roman" w:cs="Times New Roman"/>
          <w:b/>
          <w:bCs/>
        </w:rPr>
        <w:t xml:space="preserve"> System</w:t>
      </w:r>
      <w:r w:rsidR="00F84918">
        <w:rPr>
          <w:rFonts w:ascii="Times New Roman" w:eastAsiaTheme="minorEastAsia" w:hAnsi="Times New Roman" w:cs="Times New Roman"/>
          <w:b/>
          <w:bCs/>
        </w:rPr>
        <w:t xml:space="preserve"> (TSD</w:t>
      </w:r>
      <w:r w:rsidR="00BF283E">
        <w:rPr>
          <w:rFonts w:ascii="Times New Roman" w:eastAsiaTheme="minorEastAsia" w:hAnsi="Times New Roman" w:cs="Times New Roman"/>
          <w:b/>
          <w:bCs/>
        </w:rPr>
        <w:t>S</w:t>
      </w:r>
      <w:r w:rsidR="00F84918">
        <w:rPr>
          <w:rFonts w:ascii="Times New Roman" w:eastAsiaTheme="minorEastAsia" w:hAnsi="Times New Roman" w:cs="Times New Roman"/>
          <w:b/>
          <w:bCs/>
        </w:rPr>
        <w:t>)</w:t>
      </w:r>
    </w:p>
    <w:p w14:paraId="7CD892BC" w14:textId="6D4C4000" w:rsidR="004D549B" w:rsidRDefault="00EA0EB6" w:rsidP="004D549B">
      <w:pPr>
        <w:ind w:right="-15"/>
        <w:rPr>
          <w:rFonts w:ascii="Times New Roman" w:eastAsiaTheme="minorEastAsia" w:hAnsi="Times New Roman" w:cs="Times New Roman"/>
        </w:rPr>
      </w:pPr>
      <w:bookmarkStart w:id="212" w:name="OLE_LINK509"/>
      <w:bookmarkStart w:id="213" w:name="OLE_LINK510"/>
      <w:bookmarkStart w:id="214" w:name="OLE_LINK393"/>
      <w:bookmarkStart w:id="215" w:name="OLE_LINK394"/>
      <w:bookmarkEnd w:id="209"/>
      <w:bookmarkEnd w:id="210"/>
      <w:bookmarkEnd w:id="211"/>
      <w:r>
        <w:rPr>
          <w:rFonts w:ascii="Times New Roman" w:eastAsiaTheme="minorEastAsia" w:hAnsi="Times New Roman" w:cs="Times New Roman"/>
        </w:rPr>
        <w:t>T</w:t>
      </w:r>
      <w:r w:rsidR="007F43FC" w:rsidRPr="007F43FC">
        <w:rPr>
          <w:rFonts w:ascii="Times New Roman" w:eastAsiaTheme="minorEastAsia" w:hAnsi="Times New Roman" w:cs="Times New Roman"/>
        </w:rPr>
        <w:t xml:space="preserve">raffic signs provide </w:t>
      </w:r>
      <w:r w:rsidR="005458DD" w:rsidRPr="005458DD">
        <w:rPr>
          <w:rFonts w:ascii="Times New Roman" w:eastAsiaTheme="minorEastAsia" w:hAnsi="Times New Roman" w:cs="Times New Roman"/>
        </w:rPr>
        <w:t xml:space="preserve">paramount </w:t>
      </w:r>
      <w:r w:rsidR="007F43FC" w:rsidRPr="007F43FC">
        <w:rPr>
          <w:rFonts w:ascii="Times New Roman" w:eastAsiaTheme="minorEastAsia" w:hAnsi="Times New Roman" w:cs="Times New Roman"/>
        </w:rPr>
        <w:t>information for</w:t>
      </w:r>
      <w:r w:rsidR="00AC54D9">
        <w:rPr>
          <w:rFonts w:ascii="Times New Roman" w:eastAsiaTheme="minorEastAsia" w:hAnsi="Times New Roman" w:cs="Times New Roman"/>
        </w:rPr>
        <w:t xml:space="preserve"> </w:t>
      </w:r>
      <w:r w:rsidR="006650AC">
        <w:rPr>
          <w:rFonts w:ascii="Times New Roman" w:eastAsiaTheme="minorEastAsia" w:hAnsi="Times New Roman" w:cs="Times New Roman"/>
        </w:rPr>
        <w:t>real-world</w:t>
      </w:r>
      <w:r w:rsidR="007F43FC" w:rsidRPr="007F43FC">
        <w:rPr>
          <w:rFonts w:ascii="Times New Roman" w:eastAsiaTheme="minorEastAsia" w:hAnsi="Times New Roman" w:cs="Times New Roman"/>
        </w:rPr>
        <w:t xml:space="preserve"> </w:t>
      </w:r>
      <w:r w:rsidR="00AC54D9">
        <w:rPr>
          <w:rFonts w:ascii="Times New Roman" w:hAnsi="Times New Roman" w:cs="Times New Roman"/>
          <w:lang w:val="en-IE"/>
        </w:rPr>
        <w:t>dri</w:t>
      </w:r>
      <w:r w:rsidR="00DB2A4A">
        <w:rPr>
          <w:rFonts w:ascii="Times New Roman" w:hAnsi="Times New Roman" w:cs="Times New Roman"/>
          <w:lang w:val="en-IE"/>
        </w:rPr>
        <w:t>ving</w:t>
      </w:r>
      <w:r w:rsidR="007F43FC" w:rsidRPr="007F43FC">
        <w:rPr>
          <w:rFonts w:ascii="Times New Roman" w:eastAsiaTheme="minorEastAsia" w:hAnsi="Times New Roman" w:cs="Times New Roman"/>
        </w:rPr>
        <w:t xml:space="preserve">, and </w:t>
      </w:r>
      <w:r w:rsidR="002B3CD0">
        <w:rPr>
          <w:rFonts w:ascii="Times New Roman" w:eastAsiaTheme="minorEastAsia" w:hAnsi="Times New Roman" w:cs="Times New Roman"/>
        </w:rPr>
        <w:t>a variety of</w:t>
      </w:r>
      <w:r w:rsidR="00236B85">
        <w:rPr>
          <w:rFonts w:ascii="Times New Roman" w:eastAsiaTheme="minorEastAsia" w:hAnsi="Times New Roman" w:cs="Times New Roman"/>
        </w:rPr>
        <w:t xml:space="preserve"> methods and</w:t>
      </w:r>
      <w:r w:rsidR="007F43FC" w:rsidRPr="007F43FC">
        <w:rPr>
          <w:rFonts w:ascii="Times New Roman" w:eastAsiaTheme="minorEastAsia" w:hAnsi="Times New Roman" w:cs="Times New Roman"/>
        </w:rPr>
        <w:t xml:space="preserve"> algorithms have been </w:t>
      </w:r>
      <w:r w:rsidR="006811E2">
        <w:rPr>
          <w:rFonts w:ascii="Times New Roman" w:eastAsiaTheme="minorEastAsia" w:hAnsi="Times New Roman" w:cs="Times New Roman"/>
        </w:rPr>
        <w:t>implemented</w:t>
      </w:r>
      <w:r w:rsidR="007F43FC" w:rsidRPr="007F43FC">
        <w:rPr>
          <w:rFonts w:ascii="Times New Roman" w:eastAsiaTheme="minorEastAsia" w:hAnsi="Times New Roman" w:cs="Times New Roman"/>
        </w:rPr>
        <w:t xml:space="preserve"> to detect and recognize</w:t>
      </w:r>
      <w:r w:rsidR="0006004A">
        <w:rPr>
          <w:rFonts w:ascii="Times New Roman" w:eastAsiaTheme="minorEastAsia" w:hAnsi="Times New Roman" w:cs="Times New Roman"/>
        </w:rPr>
        <w:t xml:space="preserve"> </w:t>
      </w:r>
      <w:r w:rsidR="00BF38E6">
        <w:rPr>
          <w:rFonts w:ascii="Times New Roman" w:eastAsiaTheme="minorEastAsia" w:hAnsi="Times New Roman" w:cs="Times New Roman"/>
        </w:rPr>
        <w:t>different</w:t>
      </w:r>
      <w:r w:rsidR="00CE1F4C">
        <w:rPr>
          <w:rFonts w:ascii="Times New Roman" w:eastAsiaTheme="minorEastAsia" w:hAnsi="Times New Roman" w:cs="Times New Roman"/>
        </w:rPr>
        <w:t xml:space="preserve"> </w:t>
      </w:r>
      <w:r w:rsidR="00AF1F57">
        <w:rPr>
          <w:rFonts w:ascii="Times New Roman" w:eastAsiaTheme="minorEastAsia" w:hAnsi="Times New Roman" w:cs="Times New Roman"/>
        </w:rPr>
        <w:t>traffic signs</w:t>
      </w:r>
      <w:r w:rsidR="00A5041C">
        <w:rPr>
          <w:rFonts w:ascii="Times New Roman" w:eastAsiaTheme="minorEastAsia" w:hAnsi="Times New Roman" w:cs="Times New Roman"/>
        </w:rPr>
        <w:t xml:space="preserve"> in different </w:t>
      </w:r>
      <w:r w:rsidR="000D47F6">
        <w:rPr>
          <w:rFonts w:ascii="Times New Roman" w:eastAsiaTheme="minorEastAsia" w:hAnsi="Times New Roman" w:cs="Times New Roman"/>
        </w:rPr>
        <w:t xml:space="preserve">countries and </w:t>
      </w:r>
      <w:r w:rsidR="009864AD">
        <w:rPr>
          <w:rFonts w:ascii="Times New Roman" w:eastAsiaTheme="minorEastAsia" w:hAnsi="Times New Roman" w:cs="Times New Roman"/>
        </w:rPr>
        <w:t>regions.</w:t>
      </w:r>
      <w:r w:rsidR="00967465">
        <w:rPr>
          <w:rFonts w:ascii="Times New Roman" w:eastAsiaTheme="minorEastAsia" w:hAnsi="Times New Roman" w:cs="Times New Roman"/>
        </w:rPr>
        <w:t xml:space="preserve"> </w:t>
      </w:r>
      <w:r w:rsidR="0084202B">
        <w:rPr>
          <w:rFonts w:ascii="Times New Roman" w:eastAsiaTheme="minorEastAsia" w:hAnsi="Times New Roman" w:cs="Times New Roman"/>
        </w:rPr>
        <w:t xml:space="preserve">Generally speaking, </w:t>
      </w:r>
      <w:r w:rsidR="002230F7">
        <w:rPr>
          <w:rFonts w:ascii="Times New Roman" w:eastAsiaTheme="minorEastAsia" w:hAnsi="Times New Roman" w:cs="Times New Roman"/>
        </w:rPr>
        <w:t>the</w:t>
      </w:r>
      <w:r w:rsidR="00463E4A">
        <w:rPr>
          <w:rFonts w:ascii="Times New Roman" w:eastAsiaTheme="minorEastAsia" w:hAnsi="Times New Roman" w:cs="Times New Roman"/>
        </w:rPr>
        <w:t xml:space="preserve"> </w:t>
      </w:r>
      <w:r w:rsidR="00CA6C14">
        <w:rPr>
          <w:rFonts w:ascii="Times New Roman" w:eastAsiaTheme="minorEastAsia" w:hAnsi="Times New Roman" w:cs="Times New Roman"/>
        </w:rPr>
        <w:t>TSDS</w:t>
      </w:r>
      <w:r w:rsidR="00C41ABB">
        <w:rPr>
          <w:rFonts w:ascii="Times New Roman" w:eastAsiaTheme="minorEastAsia" w:hAnsi="Times New Roman" w:cs="Times New Roman"/>
        </w:rPr>
        <w:t xml:space="preserve"> </w:t>
      </w:r>
      <w:r w:rsidR="003133F4">
        <w:rPr>
          <w:rFonts w:ascii="Times New Roman" w:eastAsiaTheme="minorEastAsia" w:hAnsi="Times New Roman" w:cs="Times New Roman"/>
        </w:rPr>
        <w:t xml:space="preserve">concern two </w:t>
      </w:r>
      <w:r w:rsidR="00DE32D6">
        <w:rPr>
          <w:rFonts w:ascii="Times New Roman" w:eastAsiaTheme="minorEastAsia" w:hAnsi="Times New Roman" w:cs="Times New Roman"/>
        </w:rPr>
        <w:t xml:space="preserve">related </w:t>
      </w:r>
      <w:r w:rsidR="003F69FC">
        <w:rPr>
          <w:rFonts w:ascii="Times New Roman" w:eastAsiaTheme="minorEastAsia" w:hAnsi="Times New Roman" w:cs="Times New Roman"/>
        </w:rPr>
        <w:t xml:space="preserve">subjects: </w:t>
      </w:r>
      <w:bookmarkStart w:id="216" w:name="OLE_LINK530"/>
      <w:bookmarkStart w:id="217" w:name="OLE_LINK531"/>
      <w:r w:rsidR="00D85DFD">
        <w:rPr>
          <w:rFonts w:ascii="Times New Roman" w:eastAsiaTheme="minorEastAsia" w:hAnsi="Times New Roman" w:cs="Times New Roman"/>
        </w:rPr>
        <w:t xml:space="preserve">Traffic </w:t>
      </w:r>
      <w:r w:rsidR="000F241E">
        <w:rPr>
          <w:rFonts w:ascii="Times New Roman" w:eastAsiaTheme="minorEastAsia" w:hAnsi="Times New Roman" w:cs="Times New Roman"/>
        </w:rPr>
        <w:t xml:space="preserve">Sign </w:t>
      </w:r>
      <w:r w:rsidR="00331FAF">
        <w:rPr>
          <w:rFonts w:ascii="Times New Roman" w:eastAsiaTheme="minorEastAsia" w:hAnsi="Times New Roman" w:cs="Times New Roman"/>
        </w:rPr>
        <w:t xml:space="preserve">Detection </w:t>
      </w:r>
      <w:r w:rsidR="000F241E">
        <w:rPr>
          <w:rFonts w:ascii="Times New Roman" w:eastAsiaTheme="minorEastAsia" w:hAnsi="Times New Roman" w:cs="Times New Roman"/>
        </w:rPr>
        <w:t>(TS</w:t>
      </w:r>
      <w:r w:rsidR="00331FAF">
        <w:rPr>
          <w:rFonts w:ascii="Times New Roman" w:eastAsiaTheme="minorEastAsia" w:hAnsi="Times New Roman" w:cs="Times New Roman"/>
        </w:rPr>
        <w:t>D</w:t>
      </w:r>
      <w:r w:rsidR="000F241E">
        <w:rPr>
          <w:rFonts w:ascii="Times New Roman" w:eastAsiaTheme="minorEastAsia" w:hAnsi="Times New Roman" w:cs="Times New Roman"/>
        </w:rPr>
        <w:t xml:space="preserve">) and Traffic Sign </w:t>
      </w:r>
      <w:bookmarkEnd w:id="216"/>
      <w:bookmarkEnd w:id="217"/>
      <w:r w:rsidR="00331FAF">
        <w:rPr>
          <w:rFonts w:ascii="Times New Roman" w:eastAsiaTheme="minorEastAsia" w:hAnsi="Times New Roman" w:cs="Times New Roman"/>
        </w:rPr>
        <w:t xml:space="preserve">Recognition </w:t>
      </w:r>
      <w:r w:rsidR="000F241E">
        <w:rPr>
          <w:rFonts w:ascii="Times New Roman" w:eastAsiaTheme="minorEastAsia" w:hAnsi="Times New Roman" w:cs="Times New Roman"/>
        </w:rPr>
        <w:t>(TS</w:t>
      </w:r>
      <w:r w:rsidR="00331FAF">
        <w:rPr>
          <w:rFonts w:ascii="Times New Roman" w:eastAsiaTheme="minorEastAsia" w:hAnsi="Times New Roman" w:cs="Times New Roman"/>
        </w:rPr>
        <w:t>R</w:t>
      </w:r>
      <w:r w:rsidR="000F241E">
        <w:rPr>
          <w:rFonts w:ascii="Times New Roman" w:eastAsiaTheme="minorEastAsia" w:hAnsi="Times New Roman" w:cs="Times New Roman"/>
        </w:rPr>
        <w:t>)</w:t>
      </w:r>
      <w:r w:rsidR="000C48AB">
        <w:rPr>
          <w:rFonts w:ascii="Times New Roman" w:eastAsiaTheme="minorEastAsia" w:hAnsi="Times New Roman" w:cs="Times New Roman"/>
        </w:rPr>
        <w:t xml:space="preserve">, where </w:t>
      </w:r>
      <w:r w:rsidR="00422A56">
        <w:rPr>
          <w:rFonts w:ascii="Times New Roman" w:eastAsiaTheme="minorEastAsia" w:hAnsi="Times New Roman" w:cs="Times New Roman"/>
        </w:rPr>
        <w:t>TS</w:t>
      </w:r>
      <w:r w:rsidR="00331FAF">
        <w:rPr>
          <w:rFonts w:ascii="Times New Roman" w:eastAsiaTheme="minorEastAsia" w:hAnsi="Times New Roman" w:cs="Times New Roman"/>
        </w:rPr>
        <w:t>D</w:t>
      </w:r>
      <w:r w:rsidR="00D6236A">
        <w:rPr>
          <w:rFonts w:ascii="Times New Roman" w:eastAsiaTheme="minorEastAsia" w:hAnsi="Times New Roman" w:cs="Times New Roman"/>
        </w:rPr>
        <w:t xml:space="preserve"> </w:t>
      </w:r>
      <w:r w:rsidR="00363513">
        <w:rPr>
          <w:rFonts w:ascii="Times New Roman" w:eastAsiaTheme="minorEastAsia" w:hAnsi="Times New Roman" w:cs="Times New Roman"/>
        </w:rPr>
        <w:t xml:space="preserve">aims to </w:t>
      </w:r>
      <w:r w:rsidR="0060730C">
        <w:rPr>
          <w:rFonts w:ascii="Times New Roman" w:eastAsiaTheme="minorEastAsia" w:hAnsi="Times New Roman" w:cs="Times New Roman"/>
        </w:rPr>
        <w:t xml:space="preserve">find </w:t>
      </w:r>
      <w:r w:rsidR="001378A4">
        <w:rPr>
          <w:rFonts w:ascii="Times New Roman" w:eastAsiaTheme="minorEastAsia" w:hAnsi="Times New Roman" w:cs="Times New Roman"/>
        </w:rPr>
        <w:t>a</w:t>
      </w:r>
      <w:r w:rsidR="00581023">
        <w:rPr>
          <w:rFonts w:ascii="Times New Roman" w:eastAsiaTheme="minorEastAsia" w:hAnsi="Times New Roman" w:cs="Times New Roman"/>
        </w:rPr>
        <w:t>n</w:t>
      </w:r>
      <w:r w:rsidR="001378A4">
        <w:rPr>
          <w:rFonts w:ascii="Times New Roman" w:eastAsiaTheme="minorEastAsia" w:hAnsi="Times New Roman" w:cs="Times New Roman"/>
        </w:rPr>
        <w:t xml:space="preserve"> accurate </w:t>
      </w:r>
      <w:r w:rsidR="009B3799">
        <w:rPr>
          <w:rFonts w:ascii="Times New Roman" w:eastAsiaTheme="minorEastAsia" w:hAnsi="Times New Roman" w:cs="Times New Roman"/>
        </w:rPr>
        <w:t xml:space="preserve">location of </w:t>
      </w:r>
      <w:r w:rsidR="00581023">
        <w:rPr>
          <w:rFonts w:ascii="Times New Roman" w:eastAsiaTheme="minorEastAsia" w:hAnsi="Times New Roman" w:cs="Times New Roman"/>
        </w:rPr>
        <w:t xml:space="preserve">the </w:t>
      </w:r>
      <w:r w:rsidR="00ED7282">
        <w:rPr>
          <w:rFonts w:ascii="Times New Roman" w:eastAsiaTheme="minorEastAsia" w:hAnsi="Times New Roman" w:cs="Times New Roman"/>
        </w:rPr>
        <w:t xml:space="preserve">sign </w:t>
      </w:r>
      <w:r w:rsidR="0093273E">
        <w:rPr>
          <w:rFonts w:ascii="Times New Roman" w:eastAsiaTheme="minorEastAsia" w:hAnsi="Times New Roman" w:cs="Times New Roman"/>
        </w:rPr>
        <w:t xml:space="preserve">in </w:t>
      </w:r>
      <w:r w:rsidR="00F77064">
        <w:rPr>
          <w:rFonts w:ascii="Times New Roman" w:eastAsiaTheme="minorEastAsia" w:hAnsi="Times New Roman" w:cs="Times New Roman"/>
        </w:rPr>
        <w:t xml:space="preserve">the physical </w:t>
      </w:r>
      <w:r w:rsidR="00583A31">
        <w:rPr>
          <w:rFonts w:ascii="Times New Roman" w:hAnsi="Times New Roman" w:cs="Times New Roman"/>
          <w:lang w:val="en-IE"/>
        </w:rPr>
        <w:t>transportation environment</w:t>
      </w:r>
      <w:r w:rsidR="00DC51AC">
        <w:rPr>
          <w:rFonts w:ascii="Times New Roman" w:hAnsi="Times New Roman" w:cs="Times New Roman"/>
          <w:lang w:val="en-IE"/>
        </w:rPr>
        <w:t xml:space="preserve"> </w:t>
      </w:r>
      <w:r w:rsidR="00B17443">
        <w:rPr>
          <w:rFonts w:ascii="Times New Roman" w:eastAsiaTheme="minorEastAsia" w:hAnsi="Times New Roman" w:cs="Times New Roman"/>
        </w:rPr>
        <w:t xml:space="preserve">and </w:t>
      </w:r>
      <w:bookmarkStart w:id="218" w:name="OLE_LINK536"/>
      <w:bookmarkStart w:id="219" w:name="OLE_LINK537"/>
      <w:bookmarkStart w:id="220" w:name="OLE_LINK546"/>
      <w:bookmarkStart w:id="221" w:name="OLE_LINK547"/>
      <w:r w:rsidR="00F036B6">
        <w:rPr>
          <w:rFonts w:ascii="Times New Roman" w:eastAsiaTheme="minorEastAsia" w:hAnsi="Times New Roman" w:cs="Times New Roman"/>
        </w:rPr>
        <w:t>TSR</w:t>
      </w:r>
      <w:bookmarkEnd w:id="218"/>
      <w:bookmarkEnd w:id="219"/>
      <w:r w:rsidR="007C5A97" w:rsidRPr="007C5A97">
        <w:rPr>
          <w:rFonts w:ascii="Times New Roman" w:eastAsiaTheme="minorEastAsia" w:hAnsi="Times New Roman" w:cs="Times New Roman"/>
        </w:rPr>
        <w:t xml:space="preserve"> </w:t>
      </w:r>
      <w:r w:rsidR="007C5A97">
        <w:rPr>
          <w:rFonts w:ascii="Times New Roman" w:eastAsiaTheme="minorEastAsia" w:hAnsi="Times New Roman" w:cs="Times New Roman"/>
        </w:rPr>
        <w:t xml:space="preserve">mainly </w:t>
      </w:r>
      <w:bookmarkStart w:id="222" w:name="OLE_LINK544"/>
      <w:bookmarkStart w:id="223" w:name="OLE_LINK545"/>
      <w:r w:rsidR="007C5A97">
        <w:rPr>
          <w:rFonts w:ascii="Times New Roman" w:eastAsiaTheme="minorEastAsia" w:hAnsi="Times New Roman" w:cs="Times New Roman"/>
        </w:rPr>
        <w:t>focus on identifying</w:t>
      </w:r>
      <w:r w:rsidR="00873EEF">
        <w:rPr>
          <w:rFonts w:ascii="Times New Roman" w:eastAsiaTheme="minorEastAsia" w:hAnsi="Times New Roman" w:cs="Times New Roman"/>
        </w:rPr>
        <w:t xml:space="preserve"> the </w:t>
      </w:r>
      <w:bookmarkStart w:id="224" w:name="OLE_LINK542"/>
      <w:bookmarkStart w:id="225" w:name="OLE_LINK543"/>
      <w:r w:rsidR="00873EEF">
        <w:rPr>
          <w:rFonts w:ascii="Times New Roman" w:eastAsiaTheme="minorEastAsia" w:hAnsi="Times New Roman" w:cs="Times New Roman"/>
        </w:rPr>
        <w:t xml:space="preserve">meaning </w:t>
      </w:r>
      <w:bookmarkEnd w:id="224"/>
      <w:bookmarkEnd w:id="225"/>
      <w:r w:rsidR="00873EEF">
        <w:rPr>
          <w:rFonts w:ascii="Times New Roman" w:eastAsiaTheme="minorEastAsia" w:hAnsi="Times New Roman" w:cs="Times New Roman"/>
        </w:rPr>
        <w:t>of</w:t>
      </w:r>
      <w:r w:rsidR="007C5A97">
        <w:rPr>
          <w:rFonts w:ascii="Times New Roman" w:eastAsiaTheme="minorEastAsia" w:hAnsi="Times New Roman" w:cs="Times New Roman"/>
        </w:rPr>
        <w:t xml:space="preserve"> </w:t>
      </w:r>
      <w:r w:rsidR="00094E10">
        <w:rPr>
          <w:rFonts w:ascii="Times New Roman" w:eastAsiaTheme="minorEastAsia" w:hAnsi="Times New Roman" w:cs="Times New Roman"/>
        </w:rPr>
        <w:t xml:space="preserve">specific </w:t>
      </w:r>
      <w:r w:rsidR="007C5A97">
        <w:rPr>
          <w:rFonts w:ascii="Times New Roman" w:eastAsiaTheme="minorEastAsia" w:hAnsi="Times New Roman" w:cs="Times New Roman"/>
        </w:rPr>
        <w:t xml:space="preserve">traffic </w:t>
      </w:r>
      <w:r w:rsidR="007C5A97" w:rsidRPr="004655E0">
        <w:rPr>
          <w:rFonts w:ascii="Times New Roman" w:eastAsiaTheme="minorEastAsia" w:hAnsi="Times New Roman" w:cs="Times New Roman"/>
        </w:rPr>
        <w:t>signs</w:t>
      </w:r>
      <w:r w:rsidR="007C5A97">
        <w:rPr>
          <w:rFonts w:ascii="Times New Roman" w:eastAsiaTheme="minorEastAsia" w:hAnsi="Times New Roman" w:cs="Times New Roman"/>
        </w:rPr>
        <w:t xml:space="preserve"> (e.g., </w:t>
      </w:r>
      <w:r w:rsidR="00681C9E">
        <w:rPr>
          <w:rFonts w:ascii="Times New Roman" w:eastAsiaTheme="minorEastAsia" w:hAnsi="Times New Roman" w:cs="Times New Roman"/>
        </w:rPr>
        <w:t>S</w:t>
      </w:r>
      <w:r w:rsidR="007C5A97" w:rsidRPr="00C82794">
        <w:rPr>
          <w:rFonts w:ascii="Times New Roman" w:eastAsiaTheme="minorEastAsia" w:hAnsi="Times New Roman" w:cs="Times New Roman"/>
        </w:rPr>
        <w:t xml:space="preserve">peed </w:t>
      </w:r>
      <w:r w:rsidR="00A42AFA">
        <w:rPr>
          <w:rFonts w:ascii="Times New Roman" w:eastAsiaTheme="minorEastAsia" w:hAnsi="Times New Roman" w:cs="Times New Roman"/>
        </w:rPr>
        <w:t>L</w:t>
      </w:r>
      <w:r w:rsidR="007C5A97" w:rsidRPr="00C82794">
        <w:rPr>
          <w:rFonts w:ascii="Times New Roman" w:eastAsiaTheme="minorEastAsia" w:hAnsi="Times New Roman" w:cs="Times New Roman"/>
        </w:rPr>
        <w:t>imit</w:t>
      </w:r>
      <w:r w:rsidR="009939C5">
        <w:rPr>
          <w:rFonts w:ascii="Times New Roman" w:eastAsiaTheme="minorEastAsia" w:hAnsi="Times New Roman" w:cs="Times New Roman"/>
        </w:rPr>
        <w:t>, Stop and Direction</w:t>
      </w:r>
      <w:r w:rsidR="0061758C">
        <w:rPr>
          <w:rFonts w:ascii="Times New Roman" w:eastAsiaTheme="minorEastAsia" w:hAnsi="Times New Roman" w:cs="Times New Roman"/>
        </w:rPr>
        <w:t>)</w:t>
      </w:r>
      <w:bookmarkEnd w:id="220"/>
      <w:bookmarkEnd w:id="221"/>
      <w:r w:rsidR="00110F60">
        <w:rPr>
          <w:rFonts w:ascii="Times New Roman" w:eastAsiaTheme="minorEastAsia" w:hAnsi="Times New Roman" w:cs="Times New Roman"/>
        </w:rPr>
        <w:t xml:space="preserve">. </w:t>
      </w:r>
      <w:r w:rsidR="00A22F5A">
        <w:rPr>
          <w:rFonts w:ascii="Times New Roman" w:eastAsiaTheme="minorEastAsia" w:hAnsi="Times New Roman" w:cs="Times New Roman"/>
        </w:rPr>
        <w:t>As for</w:t>
      </w:r>
      <w:r w:rsidR="00BF15D5">
        <w:rPr>
          <w:rFonts w:ascii="Times New Roman" w:eastAsiaTheme="minorEastAsia" w:hAnsi="Times New Roman" w:cs="Times New Roman"/>
        </w:rPr>
        <w:t xml:space="preserve"> existing </w:t>
      </w:r>
      <w:r w:rsidR="00215EBE">
        <w:rPr>
          <w:rFonts w:ascii="Times New Roman" w:eastAsiaTheme="minorEastAsia" w:hAnsi="Times New Roman" w:cs="Times New Roman"/>
        </w:rPr>
        <w:t>knowledge in the</w:t>
      </w:r>
      <w:r w:rsidR="00BC3BF3">
        <w:rPr>
          <w:rFonts w:ascii="Times New Roman" w:eastAsiaTheme="minorEastAsia" w:hAnsi="Times New Roman" w:cs="Times New Roman"/>
        </w:rPr>
        <w:t xml:space="preserve"> area of</w:t>
      </w:r>
      <w:r w:rsidR="00215EBE">
        <w:rPr>
          <w:rFonts w:ascii="Times New Roman" w:eastAsiaTheme="minorEastAsia" w:hAnsi="Times New Roman" w:cs="Times New Roman"/>
        </w:rPr>
        <w:t xml:space="preserve"> TSDS</w:t>
      </w:r>
      <w:r w:rsidR="00A17708">
        <w:rPr>
          <w:rFonts w:ascii="Times New Roman" w:eastAsiaTheme="minorEastAsia" w:hAnsi="Times New Roman" w:cs="Times New Roman" w:hint="eastAsia"/>
        </w:rPr>
        <w:t>,</w:t>
      </w:r>
      <w:r w:rsidR="00A17708">
        <w:rPr>
          <w:rFonts w:ascii="Times New Roman" w:eastAsiaTheme="minorEastAsia" w:hAnsi="Times New Roman" w:cs="Times New Roman"/>
        </w:rPr>
        <w:t xml:space="preserve"> </w:t>
      </w:r>
      <w:r w:rsidR="00AE7960">
        <w:rPr>
          <w:rFonts w:ascii="Times New Roman" w:eastAsiaTheme="minorEastAsia" w:hAnsi="Times New Roman" w:cs="Times New Roman"/>
        </w:rPr>
        <w:fldChar w:fldCharType="begin"/>
      </w:r>
      <w:r w:rsidR="00AE7960">
        <w:rPr>
          <w:rFonts w:ascii="Times New Roman" w:eastAsiaTheme="minorEastAsia" w:hAnsi="Times New Roman" w:cs="Times New Roman"/>
        </w:rPr>
        <w:instrText xml:space="preserve"> ADDIN EN.CITE &lt;EndNote&gt;&lt;Cite AuthorYear="1"&gt;&lt;Author&gt;Lu&lt;/Author&gt;&lt;Year&gt;2018&lt;/Year&gt;&lt;RecNum&gt;25&lt;/RecNum&gt;&lt;DisplayText&gt;Lu, et al. [9]&lt;/DisplayText&gt;&lt;record&gt;&lt;rec-number&gt;25&lt;/rec-number&gt;&lt;foreign-keys&gt;&lt;key app="EN" db-id="tt0ttwtsnxa9x5esrx5psv9sstaad0zaxe9r" timestamp="1666863127"&gt;25&lt;/key&gt;&lt;/foreign-keys&gt;&lt;ref-type name="Journal Article"&gt;17&lt;/ref-type&gt;&lt;contributors&gt;&lt;authors&gt;&lt;author&gt;Lu, Yifan&lt;/author&gt;&lt;author&gt;Lu, Jiaming&lt;/author&gt;&lt;author&gt;Zhang, Songhai&lt;/author&gt;&lt;author&gt;Hall, Peter&lt;/author&gt;&lt;/authors&gt;&lt;/contributors&gt;&lt;titles&gt;&lt;title&gt;Traffic signal detection and classification in street views using an attention model&lt;/title&gt;&lt;secondary-title&gt;Computational Visual Media&lt;/secondary-title&gt;&lt;/titles&gt;&lt;periodical&gt;&lt;full-title&gt;Computational Visual Media&lt;/full-title&gt;&lt;/periodical&gt;&lt;pages&gt;253-266&lt;/pages&gt;&lt;volume&gt;4&lt;/volume&gt;&lt;number&gt;3&lt;/number&gt;&lt;section&gt;253&lt;/section&gt;&lt;dates&gt;&lt;year&gt;2018&lt;/year&gt;&lt;/dates&gt;&lt;isbn&gt;2096-0433&amp;#xD;2096-0662&lt;/isbn&gt;&lt;urls&gt;&lt;/urls&gt;&lt;electronic-resource-num&gt;10.1007/s41095-018-0116-x&lt;/electronic-resource-num&gt;&lt;/record&gt;&lt;/Cite&gt;&lt;/EndNote&gt;</w:instrText>
      </w:r>
      <w:r w:rsidR="00AE7960">
        <w:rPr>
          <w:rFonts w:ascii="Times New Roman" w:eastAsiaTheme="minorEastAsia" w:hAnsi="Times New Roman" w:cs="Times New Roman"/>
        </w:rPr>
        <w:fldChar w:fldCharType="separate"/>
      </w:r>
      <w:r w:rsidR="00AE7960">
        <w:rPr>
          <w:rFonts w:ascii="Times New Roman" w:eastAsiaTheme="minorEastAsia" w:hAnsi="Times New Roman" w:cs="Times New Roman"/>
          <w:noProof/>
        </w:rPr>
        <w:t>Lu, et al. [9]</w:t>
      </w:r>
      <w:r w:rsidR="00AE7960">
        <w:rPr>
          <w:rFonts w:ascii="Times New Roman" w:eastAsiaTheme="minorEastAsia" w:hAnsi="Times New Roman" w:cs="Times New Roman"/>
        </w:rPr>
        <w:fldChar w:fldCharType="end"/>
      </w:r>
      <w:r w:rsidR="000875C9">
        <w:rPr>
          <w:rFonts w:ascii="Times New Roman" w:eastAsiaTheme="minorEastAsia" w:hAnsi="Times New Roman" w:cs="Times New Roman"/>
        </w:rPr>
        <w:t xml:space="preserve">, </w:t>
      </w:r>
      <w:r w:rsidR="00AE7960">
        <w:rPr>
          <w:rFonts w:ascii="Times New Roman" w:eastAsiaTheme="minorEastAsia" w:hAnsi="Times New Roman" w:cs="Times New Roman"/>
        </w:rPr>
        <w:fldChar w:fldCharType="begin">
          <w:fldData xml:space="preserve">PEVuZE5vdGU+PENpdGUgQXV0aG9yWWVhcj0iMSI+PEF1dGhvcj5XYWxpPC9BdXRob3I+PFllYXI+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</w:fldData>
        </w:fldChar>
      </w:r>
      <w:r w:rsidR="00AE7960">
        <w:rPr>
          <w:rFonts w:ascii="Times New Roman" w:eastAsiaTheme="minorEastAsia" w:hAnsi="Times New Roman" w:cs="Times New Roman"/>
        </w:rPr>
        <w:instrText xml:space="preserve"> ADDIN EN.CITE </w:instrText>
      </w:r>
      <w:r w:rsidR="00AE7960">
        <w:rPr>
          <w:rFonts w:ascii="Times New Roman" w:eastAsiaTheme="minorEastAsia" w:hAnsi="Times New Roman" w:cs="Times New Roman"/>
        </w:rPr>
        <w:fldChar w:fldCharType="begin">
          <w:fldData xml:space="preserve">PEVuZE5vdGU+PENpdGUgQXV0aG9yWWVhcj0iMSI+PEF1dGhvcj5XYWxpPC9BdXRob3I+PFllYXI+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</w:fldData>
        </w:fldChar>
      </w:r>
      <w:r w:rsidR="00AE7960">
        <w:rPr>
          <w:rFonts w:ascii="Times New Roman" w:eastAsiaTheme="minorEastAsia" w:hAnsi="Times New Roman" w:cs="Times New Roman"/>
        </w:rPr>
        <w:instrText xml:space="preserve"> ADDIN EN.CITE.DATA </w:instrText>
      </w:r>
      <w:r w:rsidR="00AE7960">
        <w:rPr>
          <w:rFonts w:ascii="Times New Roman" w:eastAsiaTheme="minorEastAsia" w:hAnsi="Times New Roman" w:cs="Times New Roman"/>
        </w:rPr>
      </w:r>
      <w:r w:rsidR="00AE7960">
        <w:rPr>
          <w:rFonts w:ascii="Times New Roman" w:eastAsiaTheme="minorEastAsia" w:hAnsi="Times New Roman" w:cs="Times New Roman"/>
        </w:rPr>
        <w:fldChar w:fldCharType="end"/>
      </w:r>
      <w:r w:rsidR="00AE7960">
        <w:rPr>
          <w:rFonts w:ascii="Times New Roman" w:eastAsiaTheme="minorEastAsia" w:hAnsi="Times New Roman" w:cs="Times New Roman"/>
        </w:rPr>
      </w:r>
      <w:r w:rsidR="00AE7960">
        <w:rPr>
          <w:rFonts w:ascii="Times New Roman" w:eastAsiaTheme="minorEastAsia" w:hAnsi="Times New Roman" w:cs="Times New Roman"/>
        </w:rPr>
        <w:fldChar w:fldCharType="separate"/>
      </w:r>
      <w:r w:rsidR="00AE7960">
        <w:rPr>
          <w:rFonts w:ascii="Times New Roman" w:eastAsiaTheme="minorEastAsia" w:hAnsi="Times New Roman" w:cs="Times New Roman"/>
          <w:noProof/>
        </w:rPr>
        <w:t>Wali, et al. [10]</w:t>
      </w:r>
      <w:r w:rsidR="00AE7960">
        <w:rPr>
          <w:rFonts w:ascii="Times New Roman" w:eastAsiaTheme="minorEastAsia" w:hAnsi="Times New Roman" w:cs="Times New Roman"/>
        </w:rPr>
        <w:fldChar w:fldCharType="end"/>
      </w:r>
      <w:bookmarkEnd w:id="222"/>
      <w:bookmarkEnd w:id="223"/>
      <w:r w:rsidR="00B70C76">
        <w:rPr>
          <w:rFonts w:ascii="Times New Roman" w:eastAsiaTheme="minorEastAsia" w:hAnsi="Times New Roman" w:cs="Times New Roman"/>
        </w:rPr>
        <w:t xml:space="preserve"> and </w:t>
      </w:r>
      <w:r w:rsidR="00F967B7">
        <w:rPr>
          <w:rFonts w:ascii="Times New Roman" w:eastAsiaTheme="minorEastAsia" w:hAnsi="Times New Roman" w:cs="Times New Roman"/>
        </w:rPr>
        <w:fldChar w:fldCharType="begin"/>
      </w:r>
      <w:r w:rsidR="00F967B7">
        <w:rPr>
          <w:rFonts w:ascii="Times New Roman" w:eastAsiaTheme="minorEastAsia" w:hAnsi="Times New Roman" w:cs="Times New Roman"/>
        </w:rPr>
        <w:instrText xml:space="preserve"> ADDIN EN.CITE &lt;EndNote&gt;&lt;Cite AuthorYear="1"&gt;&lt;Author&gt;Arcos-García&lt;/Author&gt;&lt;Year&gt;2018&lt;/Year&gt;&lt;RecNum&gt;29&lt;/RecNum&gt;&lt;DisplayText&gt;Arcos-García, et al. [11]&lt;/DisplayText&gt;&lt;record&gt;&lt;rec-number&gt;29&lt;/rec-number&gt;&lt;foreign-keys&gt;&lt;key app="EN" db-id="tt0ttwtsnxa9x5esrx5psv9sstaad0zaxe9r" timestamp="1666926838"&gt;29&lt;/key&gt;&lt;/foreign-keys&gt;&lt;ref-type name="Journal Article"&gt;17&lt;/ref-type&gt;&lt;contributors&gt;&lt;authors&gt;&lt;author&gt;Arcos-García, Álvaro&lt;/author&gt;&lt;author&gt;Álvarez-García, Juan A.&lt;/author&gt;&lt;author&gt;Soria-Morillo, Luis M.&lt;/author&gt;&lt;/authors&gt;&lt;/contributors&gt;&lt;titles&gt;&lt;title&gt;Evaluation of deep neural networks for traffic sign detection systems&lt;/title&gt;&lt;secondary-title&gt;Neurocomputing&lt;/secondary-title&gt;&lt;/titles&gt;&lt;periodical&gt;&lt;full-title&gt;Neurocomputing&lt;/full-title&gt;&lt;/periodical&gt;&lt;pages&gt;332-344&lt;/pages&gt;&lt;volume&gt;316&lt;/volume&gt;&lt;section&gt;332&lt;/section&gt;&lt;dates&gt;&lt;year&gt;2018&lt;/year&gt;&lt;/dates&gt;&lt;isbn&gt;09252312&lt;/isbn&gt;&lt;urls&gt;&lt;/urls&gt;&lt;electronic-resource-num&gt;10.1016/j.neucom.2018.08.009&lt;/electronic-resource-num&gt;&lt;/record&gt;&lt;/Cite&gt;&lt;/EndNote&gt;</w:instrText>
      </w:r>
      <w:r w:rsidR="00F967B7">
        <w:rPr>
          <w:rFonts w:ascii="Times New Roman" w:eastAsiaTheme="minorEastAsia" w:hAnsi="Times New Roman" w:cs="Times New Roman"/>
        </w:rPr>
        <w:fldChar w:fldCharType="separate"/>
      </w:r>
      <w:r w:rsidR="00F967B7">
        <w:rPr>
          <w:rFonts w:ascii="Times New Roman" w:eastAsiaTheme="minorEastAsia" w:hAnsi="Times New Roman" w:cs="Times New Roman"/>
          <w:noProof/>
        </w:rPr>
        <w:t>Arcos-García, et al. [11]</w:t>
      </w:r>
      <w:r w:rsidR="00F967B7">
        <w:rPr>
          <w:rFonts w:ascii="Times New Roman" w:eastAsiaTheme="minorEastAsia" w:hAnsi="Times New Roman" w:cs="Times New Roman"/>
        </w:rPr>
        <w:fldChar w:fldCharType="end"/>
      </w:r>
      <w:r w:rsidR="00AE7960">
        <w:rPr>
          <w:rFonts w:ascii="Times New Roman" w:eastAsiaTheme="minorEastAsia" w:hAnsi="Times New Roman" w:cs="Times New Roman"/>
        </w:rPr>
        <w:t xml:space="preserve"> </w:t>
      </w:r>
      <w:r w:rsidR="0013211F">
        <w:rPr>
          <w:rFonts w:ascii="Times New Roman" w:eastAsiaTheme="minorEastAsia" w:hAnsi="Times New Roman" w:cs="Times New Roman"/>
        </w:rPr>
        <w:t xml:space="preserve">have </w:t>
      </w:r>
      <w:r w:rsidR="00121108">
        <w:rPr>
          <w:rFonts w:ascii="Times New Roman" w:eastAsiaTheme="minorEastAsia" w:hAnsi="Times New Roman" w:cs="Times New Roman"/>
        </w:rPr>
        <w:t xml:space="preserve">proposed </w:t>
      </w:r>
      <w:r w:rsidR="00FB0DC4" w:rsidRPr="00FB0DC4">
        <w:rPr>
          <w:rFonts w:ascii="Times New Roman" w:eastAsiaTheme="minorEastAsia" w:hAnsi="Times New Roman" w:cs="Times New Roman"/>
        </w:rPr>
        <w:t>comprehensive</w:t>
      </w:r>
      <w:r w:rsidR="00FB0DC4">
        <w:rPr>
          <w:rFonts w:ascii="Times New Roman" w:eastAsiaTheme="minorEastAsia" w:hAnsi="Times New Roman" w:cs="Times New Roman"/>
        </w:rPr>
        <w:t xml:space="preserve"> </w:t>
      </w:r>
      <w:r w:rsidR="00386A11">
        <w:rPr>
          <w:rFonts w:ascii="Times New Roman" w:eastAsiaTheme="minorEastAsia" w:hAnsi="Times New Roman" w:cs="Times New Roman"/>
        </w:rPr>
        <w:t>surveys</w:t>
      </w:r>
      <w:r w:rsidR="00B853D2">
        <w:rPr>
          <w:rFonts w:ascii="Times New Roman" w:eastAsiaTheme="minorEastAsia" w:hAnsi="Times New Roman" w:cs="Times New Roman"/>
        </w:rPr>
        <w:t xml:space="preserve"> </w:t>
      </w:r>
      <w:r w:rsidR="0086378A">
        <w:rPr>
          <w:rFonts w:ascii="Times New Roman" w:eastAsiaTheme="minorEastAsia" w:hAnsi="Times New Roman" w:cs="Times New Roman"/>
        </w:rPr>
        <w:t>of</w:t>
      </w:r>
      <w:r w:rsidR="00D06717">
        <w:rPr>
          <w:rFonts w:ascii="Times New Roman" w:eastAsiaTheme="minorEastAsia" w:hAnsi="Times New Roman" w:cs="Times New Roman"/>
        </w:rPr>
        <w:t xml:space="preserve"> some </w:t>
      </w:r>
      <w:r w:rsidR="00A25E99">
        <w:rPr>
          <w:rFonts w:ascii="Times New Roman" w:eastAsiaTheme="minorEastAsia" w:hAnsi="Times New Roman" w:cs="Times New Roman"/>
        </w:rPr>
        <w:t xml:space="preserve">state-of-the-art </w:t>
      </w:r>
      <w:r w:rsidR="00364EB6">
        <w:rPr>
          <w:rFonts w:ascii="Times New Roman" w:eastAsiaTheme="minorEastAsia" w:hAnsi="Times New Roman" w:cs="Times New Roman"/>
        </w:rPr>
        <w:t xml:space="preserve">techniques </w:t>
      </w:r>
      <w:r w:rsidR="002F0A9A">
        <w:rPr>
          <w:rFonts w:ascii="Times New Roman" w:eastAsiaTheme="minorEastAsia" w:hAnsi="Times New Roman" w:cs="Times New Roman"/>
        </w:rPr>
        <w:t xml:space="preserve">for </w:t>
      </w:r>
      <w:bookmarkStart w:id="226" w:name="OLE_LINK511"/>
      <w:bookmarkStart w:id="227" w:name="OLE_LINK512"/>
      <w:r w:rsidR="005F72FD">
        <w:rPr>
          <w:rFonts w:ascii="Times New Roman" w:eastAsiaTheme="minorEastAsia" w:hAnsi="Times New Roman" w:cs="Times New Roman"/>
        </w:rPr>
        <w:t>TSDS</w:t>
      </w:r>
      <w:r w:rsidR="0082668C">
        <w:rPr>
          <w:rFonts w:ascii="Times New Roman" w:eastAsiaTheme="minorEastAsia" w:hAnsi="Times New Roman" w:cs="Times New Roman"/>
        </w:rPr>
        <w:t xml:space="preserve"> </w:t>
      </w:r>
      <w:bookmarkEnd w:id="226"/>
      <w:bookmarkEnd w:id="227"/>
      <w:r w:rsidR="0082668C">
        <w:rPr>
          <w:rFonts w:ascii="Times New Roman" w:eastAsiaTheme="minorEastAsia" w:hAnsi="Times New Roman" w:cs="Times New Roman"/>
        </w:rPr>
        <w:t>purpose.</w:t>
      </w:r>
      <w:bookmarkStart w:id="228" w:name="OLE_LINK405"/>
      <w:bookmarkStart w:id="229" w:name="OLE_LINK406"/>
      <w:bookmarkStart w:id="230" w:name="OLE_LINK399"/>
      <w:bookmarkStart w:id="231" w:name="OLE_LINK400"/>
      <w:bookmarkStart w:id="232" w:name="OLE_LINK409"/>
      <w:bookmarkStart w:id="233" w:name="OLE_LINK410"/>
      <w:bookmarkStart w:id="234" w:name="OLE_LINK470"/>
      <w:bookmarkStart w:id="235" w:name="OLE_LINK471"/>
      <w:bookmarkStart w:id="236" w:name="OLE_LINK586"/>
      <w:bookmarkStart w:id="237" w:name="OLE_LINK587"/>
      <w:bookmarkEnd w:id="212"/>
      <w:bookmarkEnd w:id="213"/>
    </w:p>
    <w:p w14:paraId="331AE0E3" w14:textId="6BB8CDAC" w:rsidR="001526B5" w:rsidRPr="00692810" w:rsidRDefault="004D549B" w:rsidP="00692810">
      <w:pPr>
        <w:spacing w:afterLines="50" w:after="120" w:line="247" w:lineRule="auto"/>
        <w:ind w:left="-17" w:right="-17" w:firstLine="187"/>
        <w:rPr>
          <w:rFonts w:ascii="Times New Roman" w:eastAsiaTheme="minorEastAsia" w:hAnsi="Times New Roman" w:cs="Times New Roman"/>
          <w:lang w:val="en-IE"/>
        </w:rPr>
      </w:pPr>
      <w:r>
        <w:rPr>
          <w:rFonts w:ascii="Times New Roman" w:eastAsiaTheme="minorEastAsia" w:hAnsi="Times New Roman" w:cs="Times New Roman" w:hint="eastAsia"/>
          <w:lang w:val="en-IE"/>
        </w:rPr>
        <w:t>A</w:t>
      </w:r>
      <w:r>
        <w:rPr>
          <w:rFonts w:ascii="Times New Roman" w:eastAsiaTheme="minorEastAsia" w:hAnsi="Times New Roman" w:cs="Times New Roman"/>
          <w:lang w:val="en-IE"/>
        </w:rPr>
        <w:t xml:space="preserve">s shown in the Table 1, </w:t>
      </w:r>
      <w:r w:rsidRPr="005A2AD8">
        <w:rPr>
          <w:rFonts w:ascii="Times New Roman" w:eastAsiaTheme="minorEastAsia" w:hAnsi="Times New Roman" w:cs="Times New Roman"/>
        </w:rPr>
        <w:t xml:space="preserve">many related </w:t>
      </w:r>
      <w:r>
        <w:rPr>
          <w:rFonts w:ascii="Times New Roman" w:eastAsiaTheme="minorEastAsia" w:hAnsi="Times New Roman" w:cs="Times New Roman"/>
        </w:rPr>
        <w:t>literature</w:t>
      </w:r>
      <w:r w:rsidRPr="005A2AD8">
        <w:rPr>
          <w:rFonts w:ascii="Times New Roman" w:eastAsiaTheme="minorEastAsia" w:hAnsi="Times New Roman" w:cs="Times New Roman"/>
        </w:rPr>
        <w:t xml:space="preserve"> works have been </w:t>
      </w:r>
      <w:r w:rsidRPr="00A8011A">
        <w:rPr>
          <w:rFonts w:ascii="Times New Roman" w:eastAsiaTheme="minorEastAsia" w:hAnsi="Times New Roman" w:cs="Times New Roman"/>
        </w:rPr>
        <w:t xml:space="preserve">explicitly </w:t>
      </w:r>
      <w:r w:rsidRPr="005A2AD8">
        <w:rPr>
          <w:rFonts w:ascii="Times New Roman" w:eastAsiaTheme="minorEastAsia" w:hAnsi="Times New Roman" w:cs="Times New Roman"/>
        </w:rPr>
        <w:t>reviewed</w:t>
      </w:r>
      <w:r>
        <w:rPr>
          <w:rFonts w:ascii="Times New Roman" w:eastAsiaTheme="minorEastAsia" w:hAnsi="Times New Roman" w:cs="Times New Roman"/>
        </w:rPr>
        <w:t xml:space="preserve"> in this paper</w:t>
      </w:r>
      <w:r w:rsidR="00692810">
        <w:rPr>
          <w:rFonts w:ascii="Times New Roman" w:eastAsiaTheme="minorEastAsia" w:hAnsi="Times New Roman" w:cs="Times New Roman"/>
        </w:rPr>
        <w:t>.</w:t>
      </w:r>
      <w:r w:rsidR="00AA3F48">
        <w:rPr>
          <w:rFonts w:ascii="Times New Roman" w:eastAsiaTheme="minorEastAsia" w:hAnsi="Times New Roman" w:cs="Times New Roman"/>
        </w:rPr>
        <w:t xml:space="preserve"> </w:t>
      </w:r>
      <w:r w:rsidR="00106AA3">
        <w:rPr>
          <w:rFonts w:ascii="Times New Roman" w:eastAsiaTheme="minorEastAsia" w:hAnsi="Times New Roman" w:cs="Times New Roman" w:hint="eastAsia"/>
        </w:rPr>
        <w:t>A</w:t>
      </w:r>
      <w:r w:rsidR="00106AA3">
        <w:rPr>
          <w:rFonts w:ascii="Times New Roman" w:eastAsiaTheme="minorEastAsia" w:hAnsi="Times New Roman" w:cs="Times New Roman"/>
        </w:rPr>
        <w:t xml:space="preserve">s for the </w:t>
      </w:r>
      <w:bookmarkStart w:id="238" w:name="OLE_LINK407"/>
      <w:bookmarkStart w:id="239" w:name="OLE_LINK408"/>
      <w:bookmarkStart w:id="240" w:name="OLE_LINK411"/>
      <w:bookmarkStart w:id="241" w:name="OLE_LINK485"/>
      <w:bookmarkStart w:id="242" w:name="OLE_LINK594"/>
      <w:bookmarkStart w:id="243" w:name="OLE_LINK595"/>
      <w:r w:rsidR="008C1082" w:rsidRPr="00600C6C">
        <w:rPr>
          <w:rFonts w:ascii="Times New Roman" w:hAnsi="Times New Roman" w:cs="Times New Roman"/>
          <w:lang w:val="en-IE"/>
        </w:rPr>
        <w:t>conventional</w:t>
      </w:r>
      <w:r w:rsidR="0023010B">
        <w:rPr>
          <w:rFonts w:ascii="Times New Roman" w:hAnsi="Times New Roman" w:cs="Times New Roman"/>
          <w:lang w:val="en-IE"/>
        </w:rPr>
        <w:t xml:space="preserve"> </w:t>
      </w:r>
      <w:bookmarkEnd w:id="238"/>
      <w:bookmarkEnd w:id="239"/>
      <w:bookmarkEnd w:id="240"/>
      <w:bookmarkEnd w:id="241"/>
      <w:r w:rsidR="00C471A8">
        <w:rPr>
          <w:rFonts w:ascii="Times New Roman" w:hAnsi="Times New Roman" w:cs="Times New Roman"/>
          <w:lang w:val="en-IE"/>
        </w:rPr>
        <w:t>methods</w:t>
      </w:r>
      <w:bookmarkEnd w:id="242"/>
      <w:bookmarkEnd w:id="243"/>
      <w:r w:rsidR="00C471A8">
        <w:rPr>
          <w:rFonts w:ascii="Times New Roman" w:hAnsi="Times New Roman" w:cs="Times New Roman"/>
          <w:lang w:val="en-IE"/>
        </w:rPr>
        <w:t xml:space="preserve"> for </w:t>
      </w:r>
      <w:r w:rsidR="00CB5F6C">
        <w:rPr>
          <w:rFonts w:ascii="Times New Roman" w:eastAsiaTheme="minorEastAsia" w:hAnsi="Times New Roman" w:cs="Times New Roman"/>
        </w:rPr>
        <w:t>TSDS</w:t>
      </w:r>
      <w:r w:rsidR="00C471A8">
        <w:rPr>
          <w:rFonts w:ascii="Times New Roman" w:hAnsi="Times New Roman" w:cs="Times New Roman"/>
          <w:lang w:val="en-IE"/>
        </w:rPr>
        <w:t>,</w:t>
      </w:r>
      <w:r w:rsidR="00382578">
        <w:rPr>
          <w:rFonts w:ascii="Times New Roman" w:hAnsi="Times New Roman" w:cs="Times New Roman"/>
          <w:lang w:val="en-IE"/>
        </w:rPr>
        <w:t xml:space="preserve"> </w:t>
      </w:r>
      <w:r w:rsidR="00791D0F">
        <w:rPr>
          <w:rFonts w:ascii="Times New Roman" w:hAnsi="Times New Roman" w:cs="Times New Roman"/>
          <w:lang w:val="en-IE"/>
        </w:rPr>
        <w:t xml:space="preserve">most of research </w:t>
      </w:r>
      <w:r w:rsidR="00BF1103">
        <w:rPr>
          <w:rFonts w:ascii="Times New Roman" w:hAnsi="Times New Roman" w:cs="Times New Roman"/>
          <w:lang w:val="en-IE"/>
        </w:rPr>
        <w:t xml:space="preserve">since </w:t>
      </w:r>
      <w:r w:rsidR="00DC78D5">
        <w:rPr>
          <w:rFonts w:ascii="Times New Roman" w:hAnsi="Times New Roman" w:cs="Times New Roman"/>
          <w:lang w:val="en-IE"/>
        </w:rPr>
        <w:t>around</w:t>
      </w:r>
      <w:r w:rsidR="00CA3310">
        <w:rPr>
          <w:rFonts w:ascii="Times New Roman" w:hAnsi="Times New Roman" w:cs="Times New Roman"/>
          <w:lang w:val="en-IE"/>
        </w:rPr>
        <w:t xml:space="preserve"> 20</w:t>
      </w:r>
      <w:r w:rsidR="005C15DE">
        <w:rPr>
          <w:rFonts w:ascii="Times New Roman" w:hAnsi="Times New Roman" w:cs="Times New Roman"/>
          <w:lang w:val="en-IE"/>
        </w:rPr>
        <w:t>05</w:t>
      </w:r>
      <w:r w:rsidR="00331555">
        <w:rPr>
          <w:rFonts w:ascii="Times New Roman" w:hAnsi="Times New Roman" w:cs="Times New Roman"/>
          <w:lang w:val="en-IE"/>
        </w:rPr>
        <w:t xml:space="preserve"> have been based on</w:t>
      </w:r>
      <w:r w:rsidR="006D2471">
        <w:rPr>
          <w:rFonts w:ascii="Times New Roman" w:hAnsi="Times New Roman" w:cs="Times New Roman"/>
          <w:lang w:val="en-IE"/>
        </w:rPr>
        <w:t xml:space="preserve"> the methods of</w:t>
      </w:r>
      <w:r w:rsidR="00331555">
        <w:rPr>
          <w:rFonts w:ascii="Times New Roman" w:hAnsi="Times New Roman" w:cs="Times New Roman"/>
          <w:lang w:val="en-IE"/>
        </w:rPr>
        <w:t xml:space="preserve"> </w:t>
      </w:r>
      <w:bookmarkStart w:id="244" w:name="OLE_LINK397"/>
      <w:bookmarkStart w:id="245" w:name="OLE_LINK398"/>
      <w:r w:rsidR="00C76EFC" w:rsidRPr="00382578">
        <w:rPr>
          <w:rFonts w:ascii="Times New Roman" w:hAnsi="Times New Roman" w:cs="Times New Roman"/>
          <w:lang w:val="en-IE"/>
        </w:rPr>
        <w:t>colour</w:t>
      </w:r>
      <w:r w:rsidR="00382578" w:rsidRPr="00382578">
        <w:rPr>
          <w:rFonts w:ascii="Times New Roman" w:hAnsi="Times New Roman" w:cs="Times New Roman"/>
          <w:lang w:val="en-IE"/>
        </w:rPr>
        <w:t xml:space="preserve"> </w:t>
      </w:r>
      <w:bookmarkEnd w:id="244"/>
      <w:bookmarkEnd w:id="245"/>
      <w:r w:rsidR="00382578" w:rsidRPr="00382578">
        <w:rPr>
          <w:rFonts w:ascii="Times New Roman" w:hAnsi="Times New Roman" w:cs="Times New Roman"/>
          <w:lang w:val="en-IE"/>
        </w:rPr>
        <w:t xml:space="preserve">segmentation, </w:t>
      </w:r>
      <w:r w:rsidR="000C40AF">
        <w:rPr>
          <w:rFonts w:ascii="Times New Roman" w:hAnsi="Times New Roman" w:cs="Times New Roman"/>
          <w:lang w:val="en-IE"/>
        </w:rPr>
        <w:t xml:space="preserve">image </w:t>
      </w:r>
      <w:bookmarkStart w:id="246" w:name="OLE_LINK401"/>
      <w:bookmarkStart w:id="247" w:name="OLE_LINK402"/>
      <w:r w:rsidR="00382578" w:rsidRPr="00382578">
        <w:rPr>
          <w:rFonts w:ascii="Times New Roman" w:hAnsi="Times New Roman" w:cs="Times New Roman"/>
          <w:lang w:val="en-IE"/>
        </w:rPr>
        <w:lastRenderedPageBreak/>
        <w:t>shape</w:t>
      </w:r>
      <w:bookmarkEnd w:id="246"/>
      <w:bookmarkEnd w:id="247"/>
      <w:r w:rsidR="001040CA">
        <w:rPr>
          <w:rFonts w:ascii="Times New Roman" w:hAnsi="Times New Roman" w:cs="Times New Roman"/>
          <w:lang w:val="en-IE"/>
        </w:rPr>
        <w:t xml:space="preserve"> </w:t>
      </w:r>
      <w:r w:rsidR="00382578" w:rsidRPr="00382578">
        <w:rPr>
          <w:rFonts w:ascii="Times New Roman" w:hAnsi="Times New Roman" w:cs="Times New Roman"/>
          <w:lang w:val="en-IE"/>
        </w:rPr>
        <w:t xml:space="preserve">and </w:t>
      </w:r>
      <w:bookmarkStart w:id="248" w:name="OLE_LINK591"/>
      <w:bookmarkStart w:id="249" w:name="OLE_LINK592"/>
      <w:r w:rsidR="00382578" w:rsidRPr="00382578">
        <w:rPr>
          <w:rFonts w:ascii="Times New Roman" w:hAnsi="Times New Roman" w:cs="Times New Roman"/>
          <w:lang w:val="en-IE"/>
        </w:rPr>
        <w:t>texture features</w:t>
      </w:r>
      <w:bookmarkEnd w:id="248"/>
      <w:bookmarkEnd w:id="249"/>
      <w:r w:rsidR="008748D9" w:rsidRPr="008748D9">
        <w:t xml:space="preserve"> </w:t>
      </w:r>
      <w:r w:rsidR="008748D9">
        <w:rPr>
          <w:rFonts w:ascii="Times New Roman" w:hAnsi="Times New Roman" w:cs="Times New Roman"/>
          <w:lang w:val="en-IE"/>
        </w:rPr>
        <w:fldChar w:fldCharType="begin">
          <w:fldData xml:space="preserve">PEVuZE5vdGU+PENpdGU+PEF1dGhvcj5SdXRhPC9BdXRob3I+PFllYXI+MjAwODwvWWVhcj48UmVj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</w:fldData>
        </w:fldChar>
      </w:r>
      <w:r w:rsidR="008748D9">
        <w:rPr>
          <w:rFonts w:ascii="Times New Roman" w:hAnsi="Times New Roman" w:cs="Times New Roman"/>
          <w:lang w:val="en-IE"/>
        </w:rPr>
        <w:instrText xml:space="preserve"> ADDIN EN.CITE </w:instrText>
      </w:r>
      <w:r w:rsidR="008748D9">
        <w:rPr>
          <w:rFonts w:ascii="Times New Roman" w:hAnsi="Times New Roman" w:cs="Times New Roman"/>
          <w:lang w:val="en-IE"/>
        </w:rPr>
        <w:fldChar w:fldCharType="begin">
          <w:fldData xml:space="preserve">PEVuZE5vdGU+PENpdGU+PEF1dGhvcj5SdXRhPC9BdXRob3I+PFllYXI+MjAwODwvWWVhcj48UmVj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</w:fldData>
        </w:fldChar>
      </w:r>
      <w:r w:rsidR="008748D9">
        <w:rPr>
          <w:rFonts w:ascii="Times New Roman" w:hAnsi="Times New Roman" w:cs="Times New Roman"/>
          <w:lang w:val="en-IE"/>
        </w:rPr>
        <w:instrText xml:space="preserve"> ADDIN EN.CITE.DATA </w:instrText>
      </w:r>
      <w:r w:rsidR="008748D9">
        <w:rPr>
          <w:rFonts w:ascii="Times New Roman" w:hAnsi="Times New Roman" w:cs="Times New Roman"/>
          <w:lang w:val="en-IE"/>
        </w:rPr>
      </w:r>
      <w:r w:rsidR="008748D9">
        <w:rPr>
          <w:rFonts w:ascii="Times New Roman" w:hAnsi="Times New Roman" w:cs="Times New Roman"/>
          <w:lang w:val="en-IE"/>
        </w:rPr>
        <w:fldChar w:fldCharType="end"/>
      </w:r>
      <w:r w:rsidR="008748D9">
        <w:rPr>
          <w:rFonts w:ascii="Times New Roman" w:hAnsi="Times New Roman" w:cs="Times New Roman"/>
          <w:lang w:val="en-IE"/>
        </w:rPr>
      </w:r>
      <w:r w:rsidR="008748D9">
        <w:rPr>
          <w:rFonts w:ascii="Times New Roman" w:hAnsi="Times New Roman" w:cs="Times New Roman"/>
          <w:lang w:val="en-IE"/>
        </w:rPr>
        <w:fldChar w:fldCharType="separate"/>
      </w:r>
      <w:r w:rsidR="008748D9">
        <w:rPr>
          <w:rFonts w:ascii="Times New Roman" w:hAnsi="Times New Roman" w:cs="Times New Roman"/>
          <w:noProof/>
          <w:lang w:val="en-IE"/>
        </w:rPr>
        <w:t>[12-17]</w:t>
      </w:r>
      <w:r w:rsidR="008748D9">
        <w:rPr>
          <w:rFonts w:ascii="Times New Roman" w:hAnsi="Times New Roman" w:cs="Times New Roman"/>
          <w:lang w:val="en-IE"/>
        </w:rPr>
        <w:fldChar w:fldCharType="end"/>
      </w:r>
      <w:r w:rsidR="00214B6D">
        <w:rPr>
          <w:rFonts w:ascii="Times New Roman" w:hAnsi="Times New Roman" w:cs="Times New Roman"/>
          <w:lang w:val="en-IE"/>
        </w:rPr>
        <w:t>.</w:t>
      </w:r>
      <w:r w:rsidR="00397EA8">
        <w:rPr>
          <w:rFonts w:ascii="Times New Roman" w:hAnsi="Times New Roman" w:cs="Times New Roman"/>
          <w:lang w:val="en-IE"/>
        </w:rPr>
        <w:t xml:space="preserve"> However, </w:t>
      </w:r>
      <w:r w:rsidR="006C2406">
        <w:rPr>
          <w:rFonts w:ascii="Times New Roman" w:hAnsi="Times New Roman" w:cs="Times New Roman"/>
          <w:lang w:val="en-IE"/>
        </w:rPr>
        <w:t>th</w:t>
      </w:r>
      <w:r w:rsidR="00BE32C6">
        <w:rPr>
          <w:rFonts w:ascii="Times New Roman" w:hAnsi="Times New Roman" w:cs="Times New Roman"/>
          <w:lang w:val="en-IE"/>
        </w:rPr>
        <w:t>ese</w:t>
      </w:r>
      <w:r w:rsidR="001F4F90">
        <w:rPr>
          <w:rFonts w:ascii="Times New Roman" w:hAnsi="Times New Roman" w:cs="Times New Roman"/>
          <w:lang w:val="en-IE"/>
        </w:rPr>
        <w:t xml:space="preserve"> traditional</w:t>
      </w:r>
      <w:r w:rsidR="006C2406">
        <w:rPr>
          <w:rFonts w:ascii="Times New Roman" w:hAnsi="Times New Roman" w:cs="Times New Roman"/>
          <w:lang w:val="en-IE"/>
        </w:rPr>
        <w:t xml:space="preserve"> approaches </w:t>
      </w:r>
      <w:r w:rsidR="00322654">
        <w:rPr>
          <w:rFonts w:ascii="Times New Roman" w:hAnsi="Times New Roman" w:cs="Times New Roman"/>
          <w:lang w:val="en-IE"/>
        </w:rPr>
        <w:t xml:space="preserve">are </w:t>
      </w:r>
      <w:bookmarkStart w:id="250" w:name="OLE_LINK597"/>
      <w:bookmarkStart w:id="251" w:name="OLE_LINK599"/>
      <w:r w:rsidR="00DE160E">
        <w:rPr>
          <w:rFonts w:ascii="Times New Roman" w:hAnsi="Times New Roman" w:cs="Times New Roman"/>
          <w:lang w:val="en-IE"/>
        </w:rPr>
        <w:t xml:space="preserve">highly </w:t>
      </w:r>
      <w:r w:rsidR="00322654">
        <w:rPr>
          <w:rFonts w:ascii="Times New Roman" w:hAnsi="Times New Roman" w:cs="Times New Roman"/>
          <w:lang w:val="en-IE"/>
        </w:rPr>
        <w:t xml:space="preserve">dependent on </w:t>
      </w:r>
      <w:r w:rsidR="00C4610B">
        <w:rPr>
          <w:rFonts w:ascii="Times New Roman" w:hAnsi="Times New Roman" w:cs="Times New Roman"/>
          <w:lang w:val="en-IE"/>
        </w:rPr>
        <w:t xml:space="preserve">the quality of the </w:t>
      </w:r>
      <w:r w:rsidR="00531E16">
        <w:rPr>
          <w:rFonts w:ascii="Times New Roman" w:hAnsi="Times New Roman" w:cs="Times New Roman"/>
          <w:lang w:val="en-IE"/>
        </w:rPr>
        <w:t>images</w:t>
      </w:r>
      <w:bookmarkEnd w:id="250"/>
      <w:bookmarkEnd w:id="251"/>
      <w:r w:rsidR="00FD2212">
        <w:rPr>
          <w:rFonts w:ascii="Times New Roman" w:hAnsi="Times New Roman" w:cs="Times New Roman"/>
          <w:lang w:val="en-IE"/>
        </w:rPr>
        <w:t xml:space="preserve">, which </w:t>
      </w:r>
      <w:r w:rsidR="00CF092C">
        <w:rPr>
          <w:rFonts w:ascii="Times New Roman" w:hAnsi="Times New Roman" w:cs="Times New Roman"/>
        </w:rPr>
        <w:t>can be</w:t>
      </w:r>
      <w:r w:rsidR="00F14079">
        <w:rPr>
          <w:rFonts w:ascii="Times New Roman" w:hAnsi="Times New Roman" w:cs="Times New Roman"/>
        </w:rPr>
        <w:t xml:space="preserve"> </w:t>
      </w:r>
      <w:r w:rsidR="00207D05">
        <w:rPr>
          <w:rFonts w:ascii="Times New Roman" w:hAnsi="Times New Roman" w:cs="Times New Roman"/>
        </w:rPr>
        <w:t xml:space="preserve">easily </w:t>
      </w:r>
      <w:r w:rsidR="001663F5">
        <w:rPr>
          <w:rFonts w:ascii="Times New Roman" w:hAnsi="Times New Roman" w:cs="Times New Roman"/>
        </w:rPr>
        <w:t xml:space="preserve">affected </w:t>
      </w:r>
      <w:r w:rsidR="00B2453F">
        <w:rPr>
          <w:rFonts w:ascii="Times New Roman" w:hAnsi="Times New Roman" w:cs="Times New Roman"/>
        </w:rPr>
        <w:t xml:space="preserve">by </w:t>
      </w:r>
      <w:r w:rsidR="007B2EC9">
        <w:rPr>
          <w:rFonts w:ascii="Times New Roman" w:hAnsi="Times New Roman" w:cs="Times New Roman"/>
        </w:rPr>
        <w:t xml:space="preserve">daylight conditions and </w:t>
      </w:r>
      <w:r w:rsidR="008723AC" w:rsidRPr="008723AC">
        <w:rPr>
          <w:rFonts w:ascii="Times New Roman" w:hAnsi="Times New Roman" w:cs="Times New Roman"/>
        </w:rPr>
        <w:t>the reaction of the paint with the pollutants in the air</w:t>
      </w:r>
      <w:r w:rsidR="00AE00C5">
        <w:rPr>
          <w:rFonts w:ascii="Times New Roman" w:hAnsi="Times New Roman" w:cs="Times New Roman"/>
        </w:rPr>
        <w:t>.</w:t>
      </w:r>
      <w:bookmarkEnd w:id="228"/>
      <w:bookmarkEnd w:id="229"/>
      <w:r w:rsidR="00C83607">
        <w:rPr>
          <w:rFonts w:ascii="Times New Roman" w:hAnsi="Times New Roman" w:cs="Times New Roman" w:hint="eastAsia"/>
        </w:rPr>
        <w:t xml:space="preserve"> </w:t>
      </w:r>
      <w:r w:rsidR="005C15DE">
        <w:rPr>
          <w:rFonts w:ascii="Times New Roman" w:hAnsi="Times New Roman" w:cs="Times New Roman"/>
          <w:lang w:val="en-IE"/>
        </w:rPr>
        <w:fldChar w:fldCharType="begin"/>
      </w:r>
      <w:r w:rsidR="005C15DE">
        <w:rPr>
          <w:rFonts w:ascii="Times New Roman" w:hAnsi="Times New Roman" w:cs="Times New Roman"/>
          <w:lang w:val="en-IE"/>
        </w:rPr>
        <w:instrText xml:space="preserve"> ADDIN EN.CITE &lt;EndNote&gt;&lt;Cite AuthorYear="1"&gt;&lt;Author&gt;Fleyeh&lt;/Author&gt;&lt;Year&gt;2005&lt;/Year&gt;&lt;RecNum&gt;14&lt;/RecNum&gt;&lt;DisplayText&gt;Fleyeh and Dougherty [1]&lt;/DisplayText&gt;&lt;record&gt;&lt;rec-number&gt;14&lt;/rec-number&gt;&lt;foreign-keys&gt;&lt;key app="EN" db-id="tt0ttwtsnxa9x5esrx5psv9sstaad0zaxe9r" timestamp="1666861288"&gt;14&lt;/key&gt;&lt;/foreign-keys&gt;&lt;ref-type name="Conference Proceedings"&gt;10&lt;/ref-type&gt;&lt;contributors&gt;&lt;authors&gt;&lt;author&gt;Fleyeh, Hasan&lt;/author&gt;&lt;author&gt;Dougherty, Mark&lt;/author&gt;&lt;/authors&gt;&lt;/contributors&gt;&lt;titles&gt;&lt;title&gt;Road and traffic sign detection and recognition&lt;/title&gt;&lt;secondary-title&gt;Proceedings of the 16th Mini-EURO Conference and 10th Meeting of EWGT&lt;/secondary-title&gt;&lt;/titles&gt;&lt;pages&gt;644-653&lt;/pages&gt;&lt;dates&gt;&lt;year&gt;2005&lt;/year&gt;&lt;/dates&gt;&lt;urls&gt;&lt;/urls&gt;&lt;/record&gt;&lt;/Cite&gt;&lt;/EndNote&gt;</w:instrText>
      </w:r>
      <w:r w:rsidR="005C15DE">
        <w:rPr>
          <w:rFonts w:ascii="Times New Roman" w:hAnsi="Times New Roman" w:cs="Times New Roman"/>
          <w:lang w:val="en-IE"/>
        </w:rPr>
        <w:fldChar w:fldCharType="separate"/>
      </w:r>
      <w:r w:rsidR="005C15DE">
        <w:rPr>
          <w:rFonts w:ascii="Times New Roman" w:hAnsi="Times New Roman" w:cs="Times New Roman"/>
          <w:noProof/>
          <w:lang w:val="en-IE"/>
        </w:rPr>
        <w:t xml:space="preserve">Fleyeh and Dougherty </w:t>
      </w:r>
      <w:bookmarkStart w:id="252" w:name="OLE_LINK588"/>
      <w:bookmarkStart w:id="253" w:name="OLE_LINK589"/>
      <w:r w:rsidR="005C15DE">
        <w:rPr>
          <w:rFonts w:ascii="Times New Roman" w:hAnsi="Times New Roman" w:cs="Times New Roman"/>
          <w:noProof/>
          <w:lang w:val="en-IE"/>
        </w:rPr>
        <w:t>[1]</w:t>
      </w:r>
      <w:bookmarkEnd w:id="252"/>
      <w:bookmarkEnd w:id="253"/>
      <w:r w:rsidR="005C15DE">
        <w:rPr>
          <w:rFonts w:ascii="Times New Roman" w:hAnsi="Times New Roman" w:cs="Times New Roman"/>
          <w:lang w:val="en-IE"/>
        </w:rPr>
        <w:fldChar w:fldCharType="end"/>
      </w:r>
      <w:r w:rsidR="00B51CA1">
        <w:rPr>
          <w:rFonts w:ascii="Times New Roman" w:hAnsi="Times New Roman" w:cs="Times New Roman"/>
          <w:lang w:val="en-IE"/>
        </w:rPr>
        <w:t xml:space="preserve"> </w:t>
      </w:r>
      <w:r w:rsidR="00B73538">
        <w:rPr>
          <w:rFonts w:ascii="Times New Roman" w:hAnsi="Times New Roman" w:cs="Times New Roman"/>
          <w:lang w:val="en-IE"/>
        </w:rPr>
        <w:t xml:space="preserve">proposed </w:t>
      </w:r>
      <w:r w:rsidR="00306A73">
        <w:rPr>
          <w:rFonts w:ascii="Times New Roman" w:hAnsi="Times New Roman" w:cs="Times New Roman"/>
          <w:lang w:val="en-IE"/>
        </w:rPr>
        <w:t>a</w:t>
      </w:r>
      <w:r w:rsidR="00E57B8A">
        <w:rPr>
          <w:rFonts w:ascii="Times New Roman" w:hAnsi="Times New Roman" w:cs="Times New Roman"/>
          <w:lang w:val="en-IE"/>
        </w:rPr>
        <w:t>n</w:t>
      </w:r>
      <w:r w:rsidR="00306A73">
        <w:rPr>
          <w:rFonts w:ascii="Times New Roman" w:hAnsi="Times New Roman" w:cs="Times New Roman"/>
          <w:lang w:val="en-IE"/>
        </w:rPr>
        <w:t xml:space="preserve"> </w:t>
      </w:r>
      <w:r w:rsidR="00306A73" w:rsidRPr="00306A73">
        <w:rPr>
          <w:rFonts w:ascii="Times New Roman" w:hAnsi="Times New Roman" w:cs="Times New Roman"/>
          <w:lang w:val="en-IE"/>
        </w:rPr>
        <w:t>exhaustive</w:t>
      </w:r>
      <w:r w:rsidR="00306A73">
        <w:rPr>
          <w:rFonts w:ascii="Times New Roman" w:hAnsi="Times New Roman" w:cs="Times New Roman"/>
          <w:lang w:val="en-IE"/>
        </w:rPr>
        <w:t xml:space="preserve"> overview </w:t>
      </w:r>
      <w:r w:rsidR="00D161C5">
        <w:rPr>
          <w:rFonts w:ascii="Times New Roman" w:hAnsi="Times New Roman" w:cs="Times New Roman"/>
          <w:lang w:val="en-IE"/>
        </w:rPr>
        <w:t xml:space="preserve">of the </w:t>
      </w:r>
      <w:r w:rsidR="00E341B7">
        <w:rPr>
          <w:rFonts w:ascii="Times New Roman" w:hAnsi="Times New Roman" w:cs="Times New Roman"/>
          <w:lang w:val="en-IE"/>
        </w:rPr>
        <w:t xml:space="preserve">traditional </w:t>
      </w:r>
      <w:r w:rsidR="003D595E">
        <w:rPr>
          <w:rFonts w:ascii="Times New Roman" w:hAnsi="Times New Roman" w:cs="Times New Roman"/>
          <w:lang w:val="en-IE"/>
        </w:rPr>
        <w:t>methods</w:t>
      </w:r>
      <w:r w:rsidR="00524C10">
        <w:rPr>
          <w:rFonts w:ascii="Times New Roman" w:hAnsi="Times New Roman" w:cs="Times New Roman"/>
          <w:lang w:val="en-IE"/>
        </w:rPr>
        <w:t xml:space="preserve">, and </w:t>
      </w:r>
      <w:r w:rsidR="00295C9B" w:rsidRPr="00295C9B">
        <w:rPr>
          <w:rFonts w:ascii="Times New Roman" w:hAnsi="Times New Roman" w:cs="Times New Roman"/>
          <w:lang w:val="en-IE"/>
        </w:rPr>
        <w:t>points to many problems regarding</w:t>
      </w:r>
      <w:r w:rsidR="00893DFC">
        <w:rPr>
          <w:rFonts w:ascii="Times New Roman" w:hAnsi="Times New Roman" w:cs="Times New Roman"/>
          <w:lang w:val="en-IE"/>
        </w:rPr>
        <w:t xml:space="preserve"> traditional</w:t>
      </w:r>
      <w:r w:rsidR="001421FC">
        <w:rPr>
          <w:rFonts w:ascii="Times New Roman" w:hAnsi="Times New Roman" w:cs="Times New Roman"/>
          <w:lang w:val="en-IE"/>
        </w:rPr>
        <w:t xml:space="preserve"> </w:t>
      </w:r>
      <w:r w:rsidR="00691677">
        <w:rPr>
          <w:rFonts w:ascii="Times New Roman" w:hAnsi="Times New Roman" w:cs="Times New Roman"/>
          <w:lang w:val="en-IE"/>
        </w:rPr>
        <w:t>image</w:t>
      </w:r>
      <w:r w:rsidR="002479E8">
        <w:rPr>
          <w:rFonts w:ascii="Times New Roman" w:hAnsi="Times New Roman" w:cs="Times New Roman"/>
          <w:lang w:val="en-IE"/>
        </w:rPr>
        <w:t xml:space="preserve"> </w:t>
      </w:r>
      <w:r w:rsidR="00675606">
        <w:rPr>
          <w:rFonts w:ascii="Times New Roman" w:hAnsi="Times New Roman" w:cs="Times New Roman"/>
          <w:lang w:val="en-IE"/>
        </w:rPr>
        <w:t>detection and recognition</w:t>
      </w:r>
      <w:r w:rsidR="002479E8">
        <w:rPr>
          <w:rFonts w:ascii="Times New Roman" w:hAnsi="Times New Roman" w:cs="Times New Roman"/>
          <w:lang w:val="en-IE"/>
        </w:rPr>
        <w:t xml:space="preserve"> </w:t>
      </w:r>
      <w:r w:rsidR="002E12A4">
        <w:rPr>
          <w:rFonts w:ascii="Times New Roman" w:hAnsi="Times New Roman" w:cs="Times New Roman"/>
          <w:lang w:val="en-IE"/>
        </w:rPr>
        <w:t>methods</w:t>
      </w:r>
      <w:r w:rsidR="00331896">
        <w:rPr>
          <w:rFonts w:ascii="Times New Roman" w:hAnsi="Times New Roman" w:cs="Times New Roman"/>
          <w:lang w:val="en-IE"/>
        </w:rPr>
        <w:t>.</w:t>
      </w:r>
      <w:r w:rsidR="00C32400">
        <w:rPr>
          <w:rFonts w:ascii="Times New Roman" w:hAnsi="Times New Roman" w:cs="Times New Roman"/>
          <w:lang w:val="en-IE"/>
        </w:rPr>
        <w:t xml:space="preserve"> </w:t>
      </w:r>
      <w:r w:rsidR="005551AE">
        <w:rPr>
          <w:rFonts w:ascii="Times New Roman" w:hAnsi="Times New Roman" w:cs="Times New Roman"/>
          <w:lang w:val="en-IE"/>
        </w:rPr>
        <w:t xml:space="preserve">Considering the </w:t>
      </w:r>
      <w:r w:rsidR="00047534">
        <w:rPr>
          <w:rFonts w:ascii="Times New Roman" w:hAnsi="Times New Roman" w:cs="Times New Roman"/>
        </w:rPr>
        <w:t xml:space="preserve">validity of the </w:t>
      </w:r>
      <w:r w:rsidR="00066807">
        <w:rPr>
          <w:rFonts w:ascii="Times New Roman" w:hAnsi="Times New Roman" w:cs="Times New Roman"/>
        </w:rPr>
        <w:t>TSDS</w:t>
      </w:r>
      <w:r w:rsidR="00B20EC5">
        <w:rPr>
          <w:rFonts w:ascii="Times New Roman" w:hAnsi="Times New Roman" w:cs="Times New Roman"/>
        </w:rPr>
        <w:t xml:space="preserve">, </w:t>
      </w:r>
      <w:r w:rsidR="00D27853">
        <w:rPr>
          <w:rFonts w:ascii="Times New Roman" w:hAnsi="Times New Roman" w:cs="Times New Roman"/>
        </w:rPr>
        <w:t xml:space="preserve">most of the </w:t>
      </w:r>
      <w:r w:rsidR="00D27853" w:rsidRPr="00600C6C">
        <w:rPr>
          <w:rFonts w:ascii="Times New Roman" w:hAnsi="Times New Roman" w:cs="Times New Roman"/>
          <w:lang w:val="en-IE"/>
        </w:rPr>
        <w:t>conventional</w:t>
      </w:r>
      <w:r w:rsidR="00D27853">
        <w:rPr>
          <w:rFonts w:ascii="Times New Roman" w:hAnsi="Times New Roman" w:cs="Times New Roman"/>
          <w:lang w:val="en-IE"/>
        </w:rPr>
        <w:t xml:space="preserve"> </w:t>
      </w:r>
      <w:r w:rsidR="00CB2069">
        <w:rPr>
          <w:rFonts w:ascii="Times New Roman" w:hAnsi="Times New Roman" w:cs="Times New Roman"/>
          <w:lang w:val="en-IE"/>
        </w:rPr>
        <w:t>methods</w:t>
      </w:r>
      <w:r w:rsidR="00D27853">
        <w:rPr>
          <w:rFonts w:ascii="Times New Roman" w:hAnsi="Times New Roman" w:cs="Times New Roman"/>
          <w:lang w:val="en-IE"/>
        </w:rPr>
        <w:t xml:space="preserve"> </w:t>
      </w:r>
      <w:r w:rsidR="009F79CE">
        <w:rPr>
          <w:rFonts w:ascii="Times New Roman" w:hAnsi="Times New Roman" w:cs="Times New Roman"/>
          <w:lang w:val="en-IE"/>
        </w:rPr>
        <w:t>have been</w:t>
      </w:r>
      <w:r w:rsidR="00591079">
        <w:rPr>
          <w:rFonts w:ascii="Times New Roman" w:hAnsi="Times New Roman" w:cs="Times New Roman"/>
          <w:lang w:val="en-IE"/>
        </w:rPr>
        <w:t xml:space="preserve"> </w:t>
      </w:r>
      <w:bookmarkStart w:id="254" w:name="OLE_LINK414"/>
      <w:bookmarkStart w:id="255" w:name="OLE_LINK415"/>
      <w:r w:rsidR="00591079" w:rsidRPr="00591079">
        <w:rPr>
          <w:rFonts w:ascii="Times New Roman" w:hAnsi="Times New Roman" w:cs="Times New Roman"/>
          <w:lang w:val="en-IE"/>
        </w:rPr>
        <w:t>gradually</w:t>
      </w:r>
      <w:r w:rsidR="009F79CE">
        <w:rPr>
          <w:rFonts w:ascii="Times New Roman" w:hAnsi="Times New Roman" w:cs="Times New Roman"/>
          <w:lang w:val="en-IE"/>
        </w:rPr>
        <w:t xml:space="preserve"> </w:t>
      </w:r>
      <w:bookmarkEnd w:id="254"/>
      <w:bookmarkEnd w:id="255"/>
      <w:r w:rsidR="006832CC" w:rsidRPr="006832CC">
        <w:rPr>
          <w:rFonts w:ascii="Times New Roman" w:hAnsi="Times New Roman" w:cs="Times New Roman"/>
          <w:lang w:val="en-IE"/>
        </w:rPr>
        <w:t>replaced</w:t>
      </w:r>
      <w:r w:rsidR="006832CC">
        <w:rPr>
          <w:rFonts w:ascii="Times New Roman" w:hAnsi="Times New Roman" w:cs="Times New Roman"/>
          <w:lang w:val="en-IE"/>
        </w:rPr>
        <w:t xml:space="preserve"> by </w:t>
      </w:r>
      <w:r w:rsidR="00CF4412">
        <w:rPr>
          <w:rFonts w:ascii="Times New Roman" w:hAnsi="Times New Roman" w:cs="Times New Roman"/>
          <w:lang w:val="en-IE"/>
        </w:rPr>
        <w:t xml:space="preserve">new </w:t>
      </w:r>
      <w:r w:rsidR="00EB23B5">
        <w:rPr>
          <w:rFonts w:ascii="Times New Roman" w:hAnsi="Times New Roman" w:cs="Times New Roman"/>
          <w:lang w:val="en-IE"/>
        </w:rPr>
        <w:t>learning-based models</w:t>
      </w:r>
      <w:r w:rsidR="00C75C4B">
        <w:rPr>
          <w:rFonts w:ascii="Times New Roman" w:hAnsi="Times New Roman" w:cs="Times New Roman"/>
          <w:lang w:val="en-IE"/>
        </w:rPr>
        <w:t xml:space="preserve">, </w:t>
      </w:r>
      <w:r w:rsidR="00167614">
        <w:rPr>
          <w:rFonts w:ascii="Times New Roman" w:hAnsi="Times New Roman" w:cs="Times New Roman"/>
          <w:lang w:val="en-IE"/>
        </w:rPr>
        <w:t xml:space="preserve">which </w:t>
      </w:r>
      <w:r w:rsidR="00000EA3">
        <w:rPr>
          <w:rFonts w:ascii="Times New Roman" w:hAnsi="Times New Roman" w:cs="Times New Roman"/>
          <w:lang w:val="en-IE"/>
        </w:rPr>
        <w:t xml:space="preserve">can </w:t>
      </w:r>
      <w:r w:rsidR="00D36CF8" w:rsidRPr="00D36CF8">
        <w:rPr>
          <w:rFonts w:ascii="Times New Roman" w:hAnsi="Times New Roman" w:cs="Times New Roman"/>
          <w:lang w:val="en-IE"/>
        </w:rPr>
        <w:t>optimize model performance and effectiveness through learning existing datasets and previous experience</w:t>
      </w:r>
      <w:bookmarkEnd w:id="214"/>
      <w:bookmarkEnd w:id="215"/>
      <w:bookmarkEnd w:id="230"/>
      <w:bookmarkEnd w:id="231"/>
      <w:bookmarkEnd w:id="232"/>
      <w:bookmarkEnd w:id="233"/>
      <w:r w:rsidR="005021D3">
        <w:rPr>
          <w:rFonts w:ascii="Times New Roman" w:hAnsi="Times New Roman" w:cs="Times New Roman"/>
          <w:lang w:val="en-IE"/>
        </w:rPr>
        <w:t>.</w:t>
      </w:r>
    </w:p>
    <w:p w14:paraId="1EBF5C45" w14:textId="28E4DA8C" w:rsidR="006466B6" w:rsidRPr="002B029B" w:rsidRDefault="008D3F6A" w:rsidP="002B029B">
      <w:pPr>
        <w:spacing w:afterLines="50" w:after="120" w:line="247" w:lineRule="auto"/>
        <w:ind w:right="-17" w:firstLine="187"/>
        <w:rPr>
          <w:rFonts w:ascii="Times New Roman" w:hAnsi="Times New Roman" w:cs="Times New Roman"/>
          <w:lang w:val="en-IE"/>
        </w:rPr>
      </w:pPr>
      <w:bookmarkStart w:id="256" w:name="OLE_LINK609"/>
      <w:bookmarkStart w:id="257" w:name="OLE_LINK610"/>
      <w:bookmarkEnd w:id="234"/>
      <w:bookmarkEnd w:id="235"/>
      <w:bookmarkEnd w:id="236"/>
      <w:bookmarkEnd w:id="237"/>
      <w:r>
        <w:rPr>
          <w:rFonts w:ascii="Times New Roman" w:hAnsi="Times New Roman" w:cs="Times New Roman" w:hint="eastAsia"/>
          <w:lang w:val="en-IE"/>
        </w:rPr>
        <w:t>O</w:t>
      </w:r>
      <w:r>
        <w:rPr>
          <w:rFonts w:ascii="Times New Roman" w:hAnsi="Times New Roman" w:cs="Times New Roman"/>
          <w:lang w:val="en-IE"/>
        </w:rPr>
        <w:t>ver the past</w:t>
      </w:r>
      <w:r w:rsidR="000B2188">
        <w:rPr>
          <w:rFonts w:ascii="Times New Roman" w:hAnsi="Times New Roman" w:cs="Times New Roman"/>
          <w:lang w:val="en-IE"/>
        </w:rPr>
        <w:t xml:space="preserve"> two</w:t>
      </w:r>
      <w:r>
        <w:rPr>
          <w:rFonts w:ascii="Times New Roman" w:hAnsi="Times New Roman" w:cs="Times New Roman"/>
          <w:lang w:val="en-IE"/>
        </w:rPr>
        <w:t xml:space="preserve"> decade, </w:t>
      </w:r>
      <w:r w:rsidR="0060531E">
        <w:rPr>
          <w:rFonts w:ascii="Times New Roman" w:hAnsi="Times New Roman" w:cs="Times New Roman"/>
          <w:lang w:val="en-IE"/>
        </w:rPr>
        <w:t xml:space="preserve">many </w:t>
      </w:r>
      <w:r w:rsidR="005A0494">
        <w:rPr>
          <w:rFonts w:ascii="Times New Roman" w:hAnsi="Times New Roman" w:cs="Times New Roman"/>
          <w:lang w:val="en-IE"/>
        </w:rPr>
        <w:t xml:space="preserve">learning-based approaches </w:t>
      </w:r>
      <w:r w:rsidR="003A7C72">
        <w:rPr>
          <w:rFonts w:ascii="Times New Roman" w:hAnsi="Times New Roman" w:cs="Times New Roman"/>
          <w:lang w:val="en-IE"/>
        </w:rPr>
        <w:t>have been</w:t>
      </w:r>
      <w:r w:rsidR="001A4560">
        <w:rPr>
          <w:rFonts w:ascii="Times New Roman" w:hAnsi="Times New Roman" w:cs="Times New Roman"/>
          <w:lang w:val="en-IE"/>
        </w:rPr>
        <w:t xml:space="preserve"> </w:t>
      </w:r>
      <w:r w:rsidR="005D26D2">
        <w:rPr>
          <w:rFonts w:ascii="Times New Roman" w:hAnsi="Times New Roman" w:cs="Times New Roman"/>
          <w:lang w:val="en-IE"/>
        </w:rPr>
        <w:t>proposed</w:t>
      </w:r>
      <w:r w:rsidR="003A7C72">
        <w:rPr>
          <w:rFonts w:ascii="Times New Roman" w:hAnsi="Times New Roman" w:cs="Times New Roman"/>
          <w:lang w:val="en-IE"/>
        </w:rPr>
        <w:t xml:space="preserve"> </w:t>
      </w:r>
      <w:r w:rsidR="00C44186">
        <w:rPr>
          <w:rFonts w:ascii="Times New Roman" w:hAnsi="Times New Roman" w:cs="Times New Roman"/>
          <w:lang w:val="en-IE"/>
        </w:rPr>
        <w:t xml:space="preserve">to </w:t>
      </w:r>
      <w:r w:rsidR="00D07F0C">
        <w:rPr>
          <w:rFonts w:ascii="Times New Roman" w:hAnsi="Times New Roman" w:cs="Times New Roman"/>
          <w:lang w:val="en-IE"/>
        </w:rPr>
        <w:t>address</w:t>
      </w:r>
      <w:r w:rsidR="00ED1821">
        <w:rPr>
          <w:rFonts w:ascii="Times New Roman" w:hAnsi="Times New Roman" w:cs="Times New Roman"/>
          <w:lang w:val="en-IE"/>
        </w:rPr>
        <w:t xml:space="preserve"> </w:t>
      </w:r>
      <w:r w:rsidR="00DA7380">
        <w:rPr>
          <w:rFonts w:ascii="Times New Roman" w:hAnsi="Times New Roman" w:cs="Times New Roman"/>
          <w:lang w:val="en-IE"/>
        </w:rPr>
        <w:t xml:space="preserve">complex </w:t>
      </w:r>
      <w:r w:rsidR="00134654">
        <w:rPr>
          <w:rFonts w:ascii="Times New Roman" w:hAnsi="Times New Roman" w:cs="Times New Roman"/>
          <w:lang w:val="en-IE"/>
        </w:rPr>
        <w:t>TSD</w:t>
      </w:r>
      <w:r w:rsidR="00A400EA">
        <w:rPr>
          <w:rFonts w:ascii="Times New Roman" w:hAnsi="Times New Roman" w:cs="Times New Roman"/>
          <w:lang w:val="en-IE"/>
        </w:rPr>
        <w:t>S</w:t>
      </w:r>
      <w:r w:rsidR="00134654">
        <w:rPr>
          <w:rFonts w:ascii="Times New Roman" w:hAnsi="Times New Roman" w:cs="Times New Roman"/>
          <w:lang w:val="en-IE"/>
        </w:rPr>
        <w:t xml:space="preserve"> problems.</w:t>
      </w:r>
      <w:r w:rsidR="00643245">
        <w:rPr>
          <w:rFonts w:ascii="Times New Roman" w:hAnsi="Times New Roman" w:cs="Times New Roman"/>
          <w:lang w:val="en-IE"/>
        </w:rPr>
        <w:t xml:space="preserve"> </w:t>
      </w:r>
      <w:r w:rsidR="00F350F1">
        <w:rPr>
          <w:rFonts w:ascii="Times New Roman" w:hAnsi="Times New Roman" w:cs="Times New Roman"/>
          <w:lang w:val="en-IE"/>
        </w:rPr>
        <w:t xml:space="preserve">Support </w:t>
      </w:r>
      <w:r w:rsidR="00B660D9">
        <w:rPr>
          <w:rFonts w:ascii="Times New Roman" w:hAnsi="Times New Roman" w:cs="Times New Roman"/>
          <w:lang w:val="en-IE"/>
        </w:rPr>
        <w:t>v</w:t>
      </w:r>
      <w:r w:rsidR="00F350F1">
        <w:rPr>
          <w:rFonts w:ascii="Times New Roman" w:hAnsi="Times New Roman" w:cs="Times New Roman"/>
          <w:lang w:val="en-IE"/>
        </w:rPr>
        <w:t xml:space="preserve">ector </w:t>
      </w:r>
      <w:r w:rsidR="00B660D9">
        <w:rPr>
          <w:rFonts w:ascii="Times New Roman" w:hAnsi="Times New Roman" w:cs="Times New Roman"/>
          <w:lang w:val="en-IE"/>
        </w:rPr>
        <w:t>m</w:t>
      </w:r>
      <w:r w:rsidR="00F350F1">
        <w:rPr>
          <w:rFonts w:ascii="Times New Roman" w:hAnsi="Times New Roman" w:cs="Times New Roman"/>
          <w:lang w:val="en-IE"/>
        </w:rPr>
        <w:t xml:space="preserve">achine (SVM) </w:t>
      </w:r>
      <w:r w:rsidR="00E57EA7">
        <w:rPr>
          <w:rFonts w:ascii="Times New Roman" w:hAnsi="Times New Roman" w:cs="Times New Roman"/>
          <w:lang w:val="en-IE"/>
        </w:rPr>
        <w:t>model</w:t>
      </w:r>
      <w:r w:rsidR="008E1EDD">
        <w:rPr>
          <w:rFonts w:ascii="Times New Roman" w:hAnsi="Times New Roman" w:cs="Times New Roman"/>
          <w:lang w:val="en-IE"/>
        </w:rPr>
        <w:t>s</w:t>
      </w:r>
      <w:r w:rsidR="00E57EA7">
        <w:rPr>
          <w:rFonts w:ascii="Times New Roman" w:hAnsi="Times New Roman" w:cs="Times New Roman"/>
          <w:lang w:val="en-IE"/>
        </w:rPr>
        <w:t xml:space="preserve"> have been </w:t>
      </w:r>
      <w:r w:rsidR="00D775A2">
        <w:rPr>
          <w:rFonts w:ascii="Times New Roman" w:hAnsi="Times New Roman" w:cs="Times New Roman"/>
          <w:lang w:val="en-IE"/>
        </w:rPr>
        <w:t xml:space="preserve">applied </w:t>
      </w:r>
      <w:r w:rsidR="00376A28">
        <w:rPr>
          <w:rFonts w:ascii="Times New Roman" w:hAnsi="Times New Roman" w:cs="Times New Roman"/>
          <w:lang w:val="en-IE"/>
        </w:rPr>
        <w:t xml:space="preserve">in </w:t>
      </w:r>
      <w:r w:rsidR="00857139">
        <w:rPr>
          <w:rFonts w:ascii="Times New Roman" w:hAnsi="Times New Roman" w:cs="Times New Roman"/>
          <w:lang w:val="en-IE"/>
        </w:rPr>
        <w:t xml:space="preserve"> </w:t>
      </w:r>
      <w:r w:rsidR="00857139" w:rsidRPr="00857139">
        <w:rPr>
          <w:rFonts w:ascii="Times New Roman" w:hAnsi="Times New Roman" w:cs="Times New Roman"/>
          <w:lang w:val="en-IE"/>
        </w:rPr>
        <w:t xml:space="preserve">Spanish </w:t>
      </w:r>
      <w:r w:rsidR="00376A28">
        <w:rPr>
          <w:rFonts w:ascii="Times New Roman" w:hAnsi="Times New Roman" w:cs="Times New Roman"/>
          <w:lang w:val="en-IE"/>
        </w:rPr>
        <w:t>TSD</w:t>
      </w:r>
      <w:r w:rsidR="00270D09">
        <w:rPr>
          <w:rFonts w:ascii="Times New Roman" w:hAnsi="Times New Roman" w:cs="Times New Roman"/>
          <w:lang w:val="en-IE"/>
        </w:rPr>
        <w:t>S</w:t>
      </w:r>
      <w:r w:rsidR="00376A28">
        <w:rPr>
          <w:rFonts w:ascii="Times New Roman" w:hAnsi="Times New Roman" w:cs="Times New Roman"/>
          <w:lang w:val="en-IE"/>
        </w:rPr>
        <w:t xml:space="preserve"> </w:t>
      </w:r>
      <w:r w:rsidR="007C2D74">
        <w:rPr>
          <w:rFonts w:ascii="Times New Roman" w:hAnsi="Times New Roman" w:cs="Times New Roman"/>
          <w:lang w:val="en-IE"/>
        </w:rPr>
        <w:t>to help</w:t>
      </w:r>
      <w:r w:rsidR="008739E0">
        <w:rPr>
          <w:rFonts w:ascii="Times New Roman" w:hAnsi="Times New Roman" w:cs="Times New Roman"/>
          <w:lang w:val="en-IE"/>
        </w:rPr>
        <w:t xml:space="preserve"> the</w:t>
      </w:r>
      <w:r w:rsidR="007C2D74">
        <w:rPr>
          <w:rFonts w:ascii="Times New Roman" w:hAnsi="Times New Roman" w:cs="Times New Roman"/>
          <w:lang w:val="en-IE"/>
        </w:rPr>
        <w:t xml:space="preserve"> </w:t>
      </w:r>
      <w:r w:rsidR="00171BD8">
        <w:rPr>
          <w:rFonts w:ascii="Times New Roman" w:hAnsi="Times New Roman" w:cs="Times New Roman"/>
          <w:lang w:val="en-IE"/>
        </w:rPr>
        <w:t xml:space="preserve">drivers </w:t>
      </w:r>
      <w:r w:rsidR="009A1595">
        <w:rPr>
          <w:rFonts w:ascii="Times New Roman" w:hAnsi="Times New Roman" w:cs="Times New Roman"/>
          <w:lang w:val="en-IE"/>
        </w:rPr>
        <w:t xml:space="preserve">more safely </w:t>
      </w:r>
      <w:r w:rsidR="00295769">
        <w:rPr>
          <w:rFonts w:ascii="Times New Roman" w:hAnsi="Times New Roman" w:cs="Times New Roman"/>
          <w:lang w:val="en-IE"/>
        </w:rPr>
        <w:t xml:space="preserve">by guiding </w:t>
      </w:r>
      <w:r w:rsidR="00E64BD9">
        <w:rPr>
          <w:rFonts w:ascii="Times New Roman" w:hAnsi="Times New Roman" w:cs="Times New Roman"/>
          <w:lang w:val="en-IE"/>
        </w:rPr>
        <w:t>and warning them</w:t>
      </w:r>
      <w:r w:rsidR="00C3442C">
        <w:rPr>
          <w:rFonts w:ascii="Times New Roman" w:hAnsi="Times New Roman" w:cs="Times New Roman"/>
          <w:lang w:val="en-IE"/>
        </w:rPr>
        <w:t xml:space="preserve"> </w:t>
      </w:r>
      <w:r w:rsidR="00495970">
        <w:rPr>
          <w:rFonts w:ascii="Times New Roman" w:hAnsi="Times New Roman" w:cs="Times New Roman"/>
          <w:lang w:val="en-IE"/>
        </w:rPr>
        <w:t xml:space="preserve">and thus regulating their </w:t>
      </w:r>
      <w:r w:rsidR="000005BB">
        <w:rPr>
          <w:rFonts w:ascii="Times New Roman" w:hAnsi="Times New Roman" w:cs="Times New Roman"/>
          <w:lang w:val="en-IE"/>
        </w:rPr>
        <w:t>actions</w:t>
      </w:r>
      <w:r w:rsidR="008E6720" w:rsidRPr="008E6720">
        <w:t xml:space="preserve"> </w:t>
      </w:r>
      <w:r w:rsidR="008E6720">
        <w:rPr>
          <w:rFonts w:ascii="Times New Roman" w:hAnsi="Times New Roman" w:cs="Times New Roman"/>
          <w:lang w:val="en-IE"/>
        </w:rPr>
        <w:fldChar w:fldCharType="begin"/>
      </w:r>
      <w:r w:rsidR="008748D9">
        <w:rPr>
          <w:rFonts w:ascii="Times New Roman" w:hAnsi="Times New Roman" w:cs="Times New Roman"/>
          <w:lang w:val="en-IE"/>
        </w:rPr>
        <w:instrText xml:space="preserve"> ADDIN EN.CITE &lt;EndNote&gt;&lt;Cite&gt;&lt;Author&gt;Maldonado-Bascon&lt;/Author&gt;&lt;Year&gt;2007&lt;/Year&gt;&lt;RecNum&gt;12&lt;/RecNum&gt;&lt;DisplayText&gt;[18]&lt;/DisplayText&gt;&lt;record&gt;&lt;rec-number&gt;12&lt;/rec-number&gt;&lt;foreign-keys&gt;&lt;key app="EN" db-id="tt0ttwtsnxa9x5esrx5psv9sstaad0zaxe9r" timestamp="1666861248"&gt;12&lt;/key&gt;&lt;/foreign-keys&gt;&lt;ref-type name="Journal Article"&gt;17&lt;/ref-type&gt;&lt;contributors&gt;&lt;authors&gt;&lt;author&gt;Maldonado-Bascon, Saturnino&lt;/author&gt;&lt;author&gt;Lafuente-Arroyo, Sergio&lt;/author&gt;&lt;author&gt;Gil-Jimenez, Pedro&lt;/author&gt;&lt;author&gt;Gomez-Moreno, Hilario&lt;/author&gt;&lt;author&gt;Lopez-Ferreras, Francisco&lt;/author&gt;&lt;/authors&gt;&lt;/contributors&gt;&lt;titles&gt;&lt;title&gt;Road-Sign Detection and Recognition Based on Support Vector Machines&lt;/title&gt;&lt;secondary-title&gt;IEEE Transactions on Intelligent Transportation Systems&lt;/secondary-title&gt;&lt;/titles&gt;&lt;periodical&gt;&lt;full-title&gt;IEEE Transactions on Intelligent Transportation Systems&lt;/full-title&gt;&lt;/periodical&gt;&lt;pages&gt;264-278&lt;/pages&gt;&lt;volume&gt;8&lt;/volume&gt;&lt;number&gt;2&lt;/number&gt;&lt;section&gt;264&lt;/section&gt;&lt;dates&gt;&lt;year&gt;2007&lt;/year&gt;&lt;/dates&gt;&lt;isbn&gt;1524-9050&lt;/isbn&gt;&lt;urls&gt;&lt;/urls&gt;&lt;electronic-resource-num&gt;10.1109/tits.2007.895311&lt;/electronic-resource-num&gt;&lt;/record&gt;&lt;/Cite&gt;&lt;/EndNote&gt;</w:instrText>
      </w:r>
      <w:r w:rsidR="008E6720">
        <w:rPr>
          <w:rFonts w:ascii="Times New Roman" w:hAnsi="Times New Roman" w:cs="Times New Roman"/>
          <w:lang w:val="en-IE"/>
        </w:rPr>
        <w:fldChar w:fldCharType="separate"/>
      </w:r>
      <w:r w:rsidR="008748D9">
        <w:rPr>
          <w:rFonts w:ascii="Times New Roman" w:hAnsi="Times New Roman" w:cs="Times New Roman"/>
          <w:noProof/>
          <w:lang w:val="en-IE"/>
        </w:rPr>
        <w:t>[18]</w:t>
      </w:r>
      <w:r w:rsidR="008E6720">
        <w:rPr>
          <w:rFonts w:ascii="Times New Roman" w:hAnsi="Times New Roman" w:cs="Times New Roman"/>
          <w:lang w:val="en-IE"/>
        </w:rPr>
        <w:fldChar w:fldCharType="end"/>
      </w:r>
      <w:r w:rsidR="008E6720">
        <w:rPr>
          <w:rFonts w:ascii="Times New Roman" w:hAnsi="Times New Roman" w:cs="Times New Roman"/>
          <w:lang w:val="en-IE"/>
        </w:rPr>
        <w:t>.</w:t>
      </w:r>
      <w:r w:rsidR="00403399">
        <w:rPr>
          <w:rFonts w:ascii="Times New Roman" w:hAnsi="Times New Roman" w:cs="Times New Roman"/>
          <w:lang w:val="en-IE"/>
        </w:rPr>
        <w:t xml:space="preserve"> </w:t>
      </w:r>
      <w:r w:rsidR="00641195">
        <w:rPr>
          <w:rFonts w:ascii="Times New Roman" w:hAnsi="Times New Roman" w:cs="Times New Roman"/>
          <w:lang w:val="en-IE"/>
        </w:rPr>
        <w:t>N</w:t>
      </w:r>
      <w:r w:rsidR="00641195" w:rsidRPr="00641195">
        <w:rPr>
          <w:rFonts w:ascii="Times New Roman" w:hAnsi="Times New Roman" w:cs="Times New Roman"/>
          <w:lang w:val="en-IE"/>
        </w:rPr>
        <w:t>eural network</w:t>
      </w:r>
      <w:r w:rsidR="007908AA">
        <w:rPr>
          <w:rFonts w:ascii="Times New Roman" w:hAnsi="Times New Roman" w:cs="Times New Roman"/>
          <w:lang w:val="en-IE"/>
        </w:rPr>
        <w:t xml:space="preserve"> (NN) models also</w:t>
      </w:r>
      <w:r w:rsidR="005503A8">
        <w:rPr>
          <w:rFonts w:ascii="Times New Roman" w:hAnsi="Times New Roman" w:cs="Times New Roman"/>
          <w:lang w:val="en-IE"/>
        </w:rPr>
        <w:t xml:space="preserve"> </w:t>
      </w:r>
      <w:r w:rsidR="00175F88">
        <w:rPr>
          <w:rFonts w:ascii="Times New Roman" w:hAnsi="Times New Roman" w:cs="Times New Roman"/>
          <w:lang w:val="en-IE"/>
        </w:rPr>
        <w:t xml:space="preserve">gained </w:t>
      </w:r>
      <w:r w:rsidR="0021552B">
        <w:rPr>
          <w:rFonts w:ascii="Times New Roman" w:hAnsi="Times New Roman" w:cs="Times New Roman"/>
          <w:lang w:val="en-IE"/>
        </w:rPr>
        <w:t xml:space="preserve">extensive </w:t>
      </w:r>
      <w:r w:rsidR="002D6EB0">
        <w:rPr>
          <w:rFonts w:ascii="Times New Roman" w:hAnsi="Times New Roman" w:cs="Times New Roman"/>
          <w:lang w:val="en-IE"/>
        </w:rPr>
        <w:t>attention</w:t>
      </w:r>
      <w:r w:rsidR="00A44F76">
        <w:rPr>
          <w:rFonts w:ascii="Times New Roman" w:hAnsi="Times New Roman" w:cs="Times New Roman"/>
          <w:lang w:val="en-IE"/>
        </w:rPr>
        <w:t xml:space="preserve"> </w:t>
      </w:r>
      <w:r w:rsidR="00DA30E8">
        <w:rPr>
          <w:rFonts w:ascii="Times New Roman" w:hAnsi="Times New Roman" w:cs="Times New Roman"/>
          <w:lang w:val="en-IE"/>
        </w:rPr>
        <w:t xml:space="preserve">in </w:t>
      </w:r>
      <w:r w:rsidR="005A3679">
        <w:rPr>
          <w:rFonts w:ascii="Times New Roman" w:hAnsi="Times New Roman" w:cs="Times New Roman"/>
          <w:lang w:val="en-IE"/>
        </w:rPr>
        <w:t>this</w:t>
      </w:r>
      <w:r w:rsidR="00DA30E8">
        <w:rPr>
          <w:rFonts w:ascii="Times New Roman" w:hAnsi="Times New Roman" w:cs="Times New Roman"/>
          <w:lang w:val="en-IE"/>
        </w:rPr>
        <w:t xml:space="preserve"> </w:t>
      </w:r>
      <w:r w:rsidR="002D6EB0">
        <w:rPr>
          <w:rFonts w:ascii="Times New Roman" w:hAnsi="Times New Roman" w:cs="Times New Roman"/>
          <w:lang w:val="en-IE"/>
        </w:rPr>
        <w:t>d</w:t>
      </w:r>
      <w:r w:rsidR="008C0E77">
        <w:rPr>
          <w:rFonts w:ascii="Times New Roman" w:hAnsi="Times New Roman" w:cs="Times New Roman"/>
          <w:lang w:val="en-IE"/>
        </w:rPr>
        <w:t>o</w:t>
      </w:r>
      <w:r w:rsidR="002D6EB0">
        <w:rPr>
          <w:rFonts w:ascii="Times New Roman" w:hAnsi="Times New Roman" w:cs="Times New Roman"/>
          <w:lang w:val="en-IE"/>
        </w:rPr>
        <w:t>main</w:t>
      </w:r>
      <w:r w:rsidR="000F5A04">
        <w:rPr>
          <w:rFonts w:ascii="Times New Roman" w:hAnsi="Times New Roman" w:cs="Times New Roman"/>
          <w:lang w:val="en-IE"/>
        </w:rPr>
        <w:t xml:space="preserve">, which </w:t>
      </w:r>
      <w:r w:rsidR="00053307">
        <w:rPr>
          <w:rFonts w:ascii="Times New Roman" w:hAnsi="Times New Roman" w:cs="Times New Roman"/>
          <w:lang w:val="en-IE"/>
        </w:rPr>
        <w:t xml:space="preserve">can be </w:t>
      </w:r>
      <w:r w:rsidR="00644358">
        <w:rPr>
          <w:rFonts w:ascii="Times New Roman" w:hAnsi="Times New Roman" w:cs="Times New Roman"/>
          <w:lang w:val="en-IE"/>
        </w:rPr>
        <w:t xml:space="preserve">combined with </w:t>
      </w:r>
      <w:r w:rsidR="009E6B7B">
        <w:rPr>
          <w:rFonts w:ascii="Times New Roman" w:hAnsi="Times New Roman" w:cs="Times New Roman"/>
          <w:lang w:val="en-IE"/>
        </w:rPr>
        <w:t xml:space="preserve">Hough transformation, </w:t>
      </w:r>
      <w:r w:rsidR="00B16FF8" w:rsidRPr="00B16FF8">
        <w:rPr>
          <w:rFonts w:ascii="Times New Roman" w:hAnsi="Times New Roman" w:cs="Times New Roman"/>
          <w:lang w:val="en-IE"/>
        </w:rPr>
        <w:t>corner detection</w:t>
      </w:r>
      <w:r w:rsidR="00D771FD">
        <w:rPr>
          <w:rFonts w:ascii="Times New Roman" w:hAnsi="Times New Roman" w:cs="Times New Roman"/>
          <w:lang w:val="en-IE"/>
        </w:rPr>
        <w:t xml:space="preserve"> </w:t>
      </w:r>
      <w:r w:rsidR="00B16FF8" w:rsidRPr="00B16FF8">
        <w:rPr>
          <w:rFonts w:ascii="Times New Roman" w:hAnsi="Times New Roman" w:cs="Times New Roman"/>
          <w:lang w:val="en-IE"/>
        </w:rPr>
        <w:t>and projection</w:t>
      </w:r>
      <w:r w:rsidR="00360C4B">
        <w:rPr>
          <w:rFonts w:ascii="Times New Roman" w:hAnsi="Times New Roman" w:cs="Times New Roman"/>
          <w:lang w:val="en-IE"/>
        </w:rPr>
        <w:t xml:space="preserve"> </w:t>
      </w:r>
      <w:r w:rsidR="00DE4C0B">
        <w:rPr>
          <w:rFonts w:ascii="Times New Roman" w:hAnsi="Times New Roman" w:cs="Times New Roman"/>
          <w:lang w:val="en-IE"/>
        </w:rPr>
        <w:t>methods</w:t>
      </w:r>
      <w:r w:rsidR="003536D9">
        <w:rPr>
          <w:rFonts w:ascii="Times New Roman" w:hAnsi="Times New Roman" w:cs="Times New Roman"/>
          <w:lang w:val="en-IE"/>
        </w:rPr>
        <w:t>.</w:t>
      </w:r>
      <w:r w:rsidR="007A325F">
        <w:rPr>
          <w:rFonts w:ascii="Times New Roman" w:hAnsi="Times New Roman" w:cs="Times New Roman"/>
          <w:lang w:val="en-IE"/>
        </w:rPr>
        <w:t xml:space="preserve"> </w:t>
      </w:r>
      <w:r w:rsidR="00537BAB">
        <w:rPr>
          <w:rFonts w:ascii="Times New Roman" w:hAnsi="Times New Roman" w:cs="Times New Roman"/>
          <w:lang w:val="en-IE"/>
        </w:rPr>
        <w:t xml:space="preserve">The </w:t>
      </w:r>
      <w:r w:rsidR="005678EB">
        <w:rPr>
          <w:rFonts w:ascii="Times New Roman" w:hAnsi="Times New Roman" w:cs="Times New Roman"/>
          <w:lang w:val="en-IE"/>
        </w:rPr>
        <w:t>NN models</w:t>
      </w:r>
      <w:r w:rsidR="00C9020E">
        <w:rPr>
          <w:rFonts w:ascii="Times New Roman" w:hAnsi="Times New Roman" w:cs="Times New Roman"/>
          <w:lang w:val="en-IE"/>
        </w:rPr>
        <w:t xml:space="preserve"> proposed by </w:t>
      </w:r>
      <w:r w:rsidR="00C9020E">
        <w:rPr>
          <w:rFonts w:ascii="Times New Roman" w:hAnsi="Times New Roman" w:cs="Times New Roman"/>
          <w:lang w:val="en-IE"/>
        </w:rPr>
        <w:fldChar w:fldCharType="begin"/>
      </w:r>
      <w:r w:rsidR="008748D9">
        <w:rPr>
          <w:rFonts w:ascii="Times New Roman" w:hAnsi="Times New Roman" w:cs="Times New Roman"/>
          <w:lang w:val="en-IE"/>
        </w:rPr>
        <w:instrText xml:space="preserve"> ADDIN EN.CITE &lt;EndNote&gt;&lt;Cite AuthorYear="1"&gt;&lt;Author&gt;Kuo&lt;/Author&gt;&lt;Year&gt;2007&lt;/Year&gt;&lt;RecNum&gt;28&lt;/RecNum&gt;&lt;DisplayText&gt;Kuo and Lin [19]&lt;/DisplayText&gt;&lt;record&gt;&lt;rec-number&gt;28&lt;/rec-number&gt;&lt;foreign-keys&gt;&lt;key app="EN" db-id="tt0ttwtsnxa9x5esrx5psv9sstaad0zaxe9r" timestamp="1666876711"&gt;28&lt;/key&gt;&lt;/foreign-keys&gt;&lt;ref-type name="Conference Proceedings"&gt;10&lt;/ref-type&gt;&lt;contributors&gt;&lt;authors&gt;&lt;author&gt;Kuo, Wen-Jia&lt;/author&gt;&lt;author&gt;Lin, Chien-Chung&lt;/author&gt;&lt;/authors&gt;&lt;/contributors&gt;&lt;titles&gt;&lt;title&gt;Two-stage road sign detection and recognition&lt;/title&gt;&lt;secondary-title&gt;2007 IEEE international conference on multimedia and expo&lt;/secondary-title&gt;&lt;/titles&gt;&lt;pages&gt;1427-1430&lt;/pages&gt;&lt;dates&gt;&lt;year&gt;2007&lt;/year&gt;&lt;/dates&gt;&lt;publisher&gt;IEEE&lt;/publisher&gt;&lt;isbn&gt;1424410169&lt;/isbn&gt;&lt;urls&gt;&lt;/urls&gt;&lt;/record&gt;&lt;/Cite&gt;&lt;/EndNote&gt;</w:instrText>
      </w:r>
      <w:r w:rsidR="00C9020E">
        <w:rPr>
          <w:rFonts w:ascii="Times New Roman" w:hAnsi="Times New Roman" w:cs="Times New Roman"/>
          <w:lang w:val="en-IE"/>
        </w:rPr>
        <w:fldChar w:fldCharType="separate"/>
      </w:r>
      <w:r w:rsidR="008748D9">
        <w:rPr>
          <w:rFonts w:ascii="Times New Roman" w:hAnsi="Times New Roman" w:cs="Times New Roman"/>
          <w:noProof/>
          <w:lang w:val="en-IE"/>
        </w:rPr>
        <w:t>Kuo and Lin [19]</w:t>
      </w:r>
      <w:r w:rsidR="00C9020E">
        <w:rPr>
          <w:rFonts w:ascii="Times New Roman" w:hAnsi="Times New Roman" w:cs="Times New Roman"/>
          <w:lang w:val="en-IE"/>
        </w:rPr>
        <w:fldChar w:fldCharType="end"/>
      </w:r>
      <w:r w:rsidR="002B029B">
        <w:rPr>
          <w:rFonts w:ascii="Times New Roman" w:hAnsi="Times New Roman" w:cs="Times New Roman"/>
          <w:lang w:val="en-IE"/>
        </w:rPr>
        <w:t xml:space="preserve"> have</w:t>
      </w:r>
      <w:r w:rsidR="00691665">
        <w:rPr>
          <w:rFonts w:ascii="Times New Roman" w:hAnsi="Times New Roman" w:cs="Times New Roman"/>
          <w:lang w:val="en-IE"/>
        </w:rPr>
        <w:t xml:space="preserve"> </w:t>
      </w:r>
      <w:r w:rsidR="001A76DC">
        <w:rPr>
          <w:rFonts w:ascii="Times New Roman" w:hAnsi="Times New Roman" w:cs="Times New Roman"/>
          <w:lang w:val="en-IE"/>
        </w:rPr>
        <w:t>achieve</w:t>
      </w:r>
      <w:r w:rsidR="00077095">
        <w:rPr>
          <w:rFonts w:ascii="Times New Roman" w:hAnsi="Times New Roman" w:cs="Times New Roman"/>
          <w:lang w:val="en-IE"/>
        </w:rPr>
        <w:t xml:space="preserve"> </w:t>
      </w:r>
      <w:r w:rsidR="005D0307">
        <w:rPr>
          <w:rFonts w:ascii="Times New Roman" w:hAnsi="Times New Roman" w:cs="Times New Roman"/>
          <w:lang w:val="en-IE"/>
        </w:rPr>
        <w:t>good</w:t>
      </w:r>
      <w:r w:rsidR="00077095">
        <w:rPr>
          <w:rFonts w:ascii="Times New Roman" w:hAnsi="Times New Roman" w:cs="Times New Roman"/>
          <w:lang w:val="en-IE"/>
        </w:rPr>
        <w:t xml:space="preserve"> </w:t>
      </w:r>
      <w:bookmarkStart w:id="258" w:name="OLE_LINK603"/>
      <w:bookmarkStart w:id="259" w:name="OLE_LINK604"/>
      <w:r w:rsidR="003B7181">
        <w:rPr>
          <w:rFonts w:ascii="Times New Roman" w:hAnsi="Times New Roman" w:cs="Times New Roman"/>
          <w:lang w:val="en-IE"/>
        </w:rPr>
        <w:t>accuracy</w:t>
      </w:r>
      <w:r w:rsidR="00077095">
        <w:rPr>
          <w:rFonts w:ascii="Times New Roman" w:hAnsi="Times New Roman" w:cs="Times New Roman"/>
          <w:lang w:val="en-IE"/>
        </w:rPr>
        <w:t xml:space="preserve"> </w:t>
      </w:r>
      <w:bookmarkEnd w:id="258"/>
      <w:bookmarkEnd w:id="259"/>
      <w:r w:rsidR="00077095">
        <w:rPr>
          <w:rFonts w:ascii="Times New Roman" w:hAnsi="Times New Roman" w:cs="Times New Roman"/>
          <w:lang w:val="en-IE"/>
        </w:rPr>
        <w:t xml:space="preserve">of </w:t>
      </w:r>
      <w:r w:rsidR="00147ED4">
        <w:rPr>
          <w:rFonts w:ascii="Times New Roman" w:hAnsi="Times New Roman" w:cs="Times New Roman"/>
          <w:lang w:val="en-IE"/>
        </w:rPr>
        <w:t xml:space="preserve">nearly </w:t>
      </w:r>
      <w:r w:rsidR="00B968FE">
        <w:rPr>
          <w:rFonts w:ascii="Times New Roman" w:hAnsi="Times New Roman" w:cs="Times New Roman"/>
          <w:lang w:val="en-IE"/>
        </w:rPr>
        <w:t>9</w:t>
      </w:r>
      <w:r w:rsidR="00DD38B1">
        <w:rPr>
          <w:rFonts w:ascii="Times New Roman" w:hAnsi="Times New Roman" w:cs="Times New Roman"/>
          <w:lang w:val="en-IE"/>
        </w:rPr>
        <w:t>5.5</w:t>
      </w:r>
      <w:r w:rsidR="00B968FE">
        <w:rPr>
          <w:rFonts w:ascii="Times New Roman" w:hAnsi="Times New Roman" w:cs="Times New Roman"/>
          <w:lang w:val="en-IE"/>
        </w:rPr>
        <w:t>%</w:t>
      </w:r>
      <w:r w:rsidR="009E548A">
        <w:rPr>
          <w:rFonts w:ascii="Times New Roman" w:hAnsi="Times New Roman" w:cs="Times New Roman"/>
          <w:lang w:val="en-IE"/>
        </w:rPr>
        <w:t xml:space="preserve"> based on</w:t>
      </w:r>
      <w:r w:rsidR="00651C9B">
        <w:rPr>
          <w:rFonts w:ascii="Times New Roman" w:hAnsi="Times New Roman" w:cs="Times New Roman"/>
          <w:lang w:val="en-IE"/>
        </w:rPr>
        <w:t xml:space="preserve"> </w:t>
      </w:r>
      <w:r w:rsidR="00121E5E">
        <w:rPr>
          <w:rFonts w:ascii="Times New Roman" w:hAnsi="Times New Roman" w:cs="Times New Roman"/>
          <w:lang w:val="en-IE"/>
        </w:rPr>
        <w:t xml:space="preserve">the </w:t>
      </w:r>
      <w:r w:rsidR="00EF0DF6">
        <w:rPr>
          <w:rFonts w:ascii="Times New Roman" w:hAnsi="Times New Roman" w:cs="Times New Roman"/>
          <w:lang w:val="en-IE"/>
        </w:rPr>
        <w:t>traffic sign datasets</w:t>
      </w:r>
      <w:r w:rsidR="00551897">
        <w:rPr>
          <w:rFonts w:ascii="Times New Roman" w:hAnsi="Times New Roman" w:cs="Times New Roman"/>
          <w:lang w:val="en-IE"/>
        </w:rPr>
        <w:t xml:space="preserve"> in Taiwan, Chin</w:t>
      </w:r>
      <w:r w:rsidR="00C9020E">
        <w:rPr>
          <w:rFonts w:ascii="Times New Roman" w:hAnsi="Times New Roman" w:cs="Times New Roman"/>
          <w:lang w:val="en-IE"/>
        </w:rPr>
        <w:t>a</w:t>
      </w:r>
      <w:r w:rsidR="00775F24">
        <w:rPr>
          <w:rFonts w:ascii="Times New Roman" w:hAnsi="Times New Roman" w:cs="Times New Roman"/>
          <w:lang w:val="en-IE"/>
        </w:rPr>
        <w:t>.</w:t>
      </w:r>
      <w:bookmarkStart w:id="260" w:name="OLE_LINK423"/>
      <w:bookmarkStart w:id="261" w:name="OLE_LINK424"/>
      <w:bookmarkStart w:id="262" w:name="OLE_LINK425"/>
      <w:bookmarkStart w:id="263" w:name="OLE_LINK426"/>
      <w:r w:rsidR="001C2803">
        <w:rPr>
          <w:rFonts w:ascii="Times New Roman" w:hAnsi="Times New Roman" w:cs="Times New Roman"/>
          <w:lang w:val="en-IE"/>
        </w:rPr>
        <w:t xml:space="preserve"> </w:t>
      </w:r>
      <w:r w:rsidR="007F6C08">
        <w:rPr>
          <w:rFonts w:ascii="Times New Roman" w:hAnsi="Times New Roman" w:cs="Times New Roman"/>
          <w:lang w:val="en-IE"/>
        </w:rPr>
        <w:t xml:space="preserve">However, </w:t>
      </w:r>
      <w:r w:rsidR="00304FF1">
        <w:rPr>
          <w:rFonts w:ascii="Times New Roman" w:hAnsi="Times New Roman" w:cs="Times New Roman"/>
          <w:lang w:val="en-IE"/>
        </w:rPr>
        <w:t>since</w:t>
      </w:r>
      <w:r w:rsidR="00C07D34">
        <w:rPr>
          <w:rFonts w:ascii="Times New Roman" w:hAnsi="Times New Roman" w:cs="Times New Roman"/>
          <w:lang w:val="en-IE"/>
        </w:rPr>
        <w:t xml:space="preserve"> the </w:t>
      </w:r>
      <w:r w:rsidR="006F245D">
        <w:rPr>
          <w:rFonts w:ascii="Times New Roman" w:hAnsi="Times New Roman" w:cs="Times New Roman"/>
          <w:lang w:val="en-IE"/>
        </w:rPr>
        <w:t>emergent</w:t>
      </w:r>
      <w:r w:rsidR="00C07D34">
        <w:rPr>
          <w:rFonts w:ascii="Times New Roman" w:hAnsi="Times New Roman" w:cs="Times New Roman"/>
          <w:lang w:val="en-IE"/>
        </w:rPr>
        <w:t xml:space="preserve"> of</w:t>
      </w:r>
      <w:r w:rsidR="00304FF1">
        <w:rPr>
          <w:rFonts w:ascii="Times New Roman" w:hAnsi="Times New Roman" w:cs="Times New Roman"/>
          <w:lang w:val="en-IE"/>
        </w:rPr>
        <w:t xml:space="preserve"> </w:t>
      </w:r>
      <w:r w:rsidR="009F0BA2">
        <w:rPr>
          <w:rFonts w:ascii="Times New Roman" w:hAnsi="Times New Roman" w:cs="Times New Roman"/>
          <w:lang w:val="en-IE"/>
        </w:rPr>
        <w:t>t</w:t>
      </w:r>
      <w:r w:rsidR="009F0BA2" w:rsidRPr="00D917CC">
        <w:rPr>
          <w:rFonts w:ascii="Times New Roman" w:hAnsi="Times New Roman" w:cs="Times New Roman"/>
          <w:lang w:val="en-IE"/>
        </w:rPr>
        <w:t>rickier</w:t>
      </w:r>
      <w:r w:rsidR="009F0BA2">
        <w:rPr>
          <w:rFonts w:ascii="Times New Roman" w:hAnsi="Times New Roman" w:cs="Times New Roman"/>
          <w:lang w:val="en-IE"/>
        </w:rPr>
        <w:t xml:space="preserve"> </w:t>
      </w:r>
      <w:r w:rsidR="005C040D">
        <w:rPr>
          <w:rFonts w:ascii="Times New Roman" w:hAnsi="Times New Roman" w:cs="Times New Roman"/>
          <w:lang w:val="en-IE"/>
        </w:rPr>
        <w:t xml:space="preserve">traffic scenarios </w:t>
      </w:r>
      <w:r w:rsidR="00935447">
        <w:rPr>
          <w:rFonts w:ascii="Times New Roman" w:hAnsi="Times New Roman" w:cs="Times New Roman"/>
          <w:lang w:val="en-IE"/>
        </w:rPr>
        <w:t>and</w:t>
      </w:r>
      <w:r w:rsidR="0007095D">
        <w:rPr>
          <w:rFonts w:ascii="Times New Roman" w:hAnsi="Times New Roman" w:cs="Times New Roman"/>
          <w:lang w:val="en-IE"/>
        </w:rPr>
        <w:t xml:space="preserve"> increase of</w:t>
      </w:r>
      <w:r w:rsidR="00482D89">
        <w:rPr>
          <w:rFonts w:ascii="Times New Roman" w:hAnsi="Times New Roman" w:cs="Times New Roman"/>
          <w:lang w:val="en-IE"/>
        </w:rPr>
        <w:t xml:space="preserve"> different</w:t>
      </w:r>
      <w:r w:rsidR="00935447">
        <w:rPr>
          <w:rFonts w:ascii="Times New Roman" w:hAnsi="Times New Roman" w:cs="Times New Roman"/>
          <w:lang w:val="en-IE"/>
        </w:rPr>
        <w:t xml:space="preserve"> signal </w:t>
      </w:r>
      <w:bookmarkEnd w:id="260"/>
      <w:bookmarkEnd w:id="261"/>
      <w:r w:rsidR="00EF4394" w:rsidRPr="00EF4394">
        <w:rPr>
          <w:rFonts w:ascii="Times New Roman" w:hAnsi="Times New Roman" w:cs="Times New Roman"/>
          <w:lang w:val="en-IE"/>
        </w:rPr>
        <w:t>categories</w:t>
      </w:r>
      <w:r w:rsidR="0020177D">
        <w:rPr>
          <w:rFonts w:ascii="Times New Roman" w:hAnsi="Times New Roman" w:cs="Times New Roman"/>
          <w:lang w:val="en-IE"/>
        </w:rPr>
        <w:t>,</w:t>
      </w:r>
      <w:bookmarkEnd w:id="262"/>
      <w:bookmarkEnd w:id="263"/>
      <w:r w:rsidR="0020177D">
        <w:rPr>
          <w:rFonts w:ascii="Times New Roman" w:hAnsi="Times New Roman" w:cs="Times New Roman"/>
          <w:lang w:val="en-IE"/>
        </w:rPr>
        <w:t xml:space="preserve"> </w:t>
      </w:r>
      <w:r w:rsidR="00EA4100">
        <w:rPr>
          <w:rFonts w:ascii="Times New Roman" w:hAnsi="Times New Roman" w:cs="Times New Roman"/>
          <w:lang w:val="en-IE"/>
        </w:rPr>
        <w:t>general</w:t>
      </w:r>
      <w:r w:rsidR="006F2341">
        <w:rPr>
          <w:rFonts w:ascii="Times New Roman" w:hAnsi="Times New Roman" w:cs="Times New Roman"/>
          <w:lang w:val="en-IE"/>
        </w:rPr>
        <w:t xml:space="preserve"> </w:t>
      </w:r>
      <w:r w:rsidR="001C1BE3">
        <w:rPr>
          <w:rFonts w:ascii="Times New Roman" w:hAnsi="Times New Roman" w:cs="Times New Roman"/>
          <w:lang w:val="en-IE"/>
        </w:rPr>
        <w:t>machine learning</w:t>
      </w:r>
      <w:r w:rsidR="003F7632">
        <w:rPr>
          <w:rFonts w:ascii="Times New Roman" w:hAnsi="Times New Roman" w:cs="Times New Roman"/>
          <w:lang w:val="en-IE"/>
        </w:rPr>
        <w:t xml:space="preserve"> </w:t>
      </w:r>
      <w:r w:rsidR="00C87DBF">
        <w:rPr>
          <w:rFonts w:ascii="Times New Roman" w:hAnsi="Times New Roman" w:cs="Times New Roman"/>
          <w:lang w:val="en-IE"/>
        </w:rPr>
        <w:t>models</w:t>
      </w:r>
      <w:r w:rsidR="00F80E6C">
        <w:rPr>
          <w:rFonts w:ascii="Times New Roman" w:hAnsi="Times New Roman" w:cs="Times New Roman"/>
          <w:lang w:val="en-IE"/>
        </w:rPr>
        <w:t xml:space="preserve"> </w:t>
      </w:r>
      <w:r w:rsidR="00FE30EC">
        <w:rPr>
          <w:rFonts w:ascii="Times New Roman" w:hAnsi="Times New Roman" w:cs="Times New Roman"/>
          <w:lang w:val="en-IE"/>
        </w:rPr>
        <w:t xml:space="preserve">get </w:t>
      </w:r>
      <w:r w:rsidR="007D5A43" w:rsidRPr="007D5A43">
        <w:rPr>
          <w:rFonts w:ascii="Times New Roman" w:hAnsi="Times New Roman" w:cs="Times New Roman"/>
          <w:lang w:val="en-IE"/>
        </w:rPr>
        <w:t>exhausted</w:t>
      </w:r>
      <w:r w:rsidR="002542FC">
        <w:rPr>
          <w:rFonts w:ascii="Times New Roman" w:hAnsi="Times New Roman" w:cs="Times New Roman"/>
          <w:lang w:val="en-IE"/>
        </w:rPr>
        <w:t xml:space="preserve"> </w:t>
      </w:r>
      <w:r w:rsidR="000E6C43">
        <w:rPr>
          <w:rFonts w:ascii="Times New Roman" w:hAnsi="Times New Roman" w:cs="Times New Roman"/>
          <w:lang w:val="en-IE"/>
        </w:rPr>
        <w:t xml:space="preserve">when facing </w:t>
      </w:r>
      <w:r w:rsidR="006B1198">
        <w:rPr>
          <w:rFonts w:ascii="Times New Roman" w:hAnsi="Times New Roman" w:cs="Times New Roman"/>
          <w:lang w:val="en-IE"/>
        </w:rPr>
        <w:t>the</w:t>
      </w:r>
      <w:r w:rsidR="00A806D1">
        <w:rPr>
          <w:rFonts w:ascii="Times New Roman" w:hAnsi="Times New Roman" w:cs="Times New Roman"/>
          <w:lang w:val="en-IE"/>
        </w:rPr>
        <w:t xml:space="preserve"> more</w:t>
      </w:r>
      <w:r w:rsidR="007C587A">
        <w:rPr>
          <w:rFonts w:ascii="Times New Roman" w:hAnsi="Times New Roman" w:cs="Times New Roman"/>
          <w:lang w:val="en-IE"/>
        </w:rPr>
        <w:t xml:space="preserve"> </w:t>
      </w:r>
      <w:r w:rsidR="007C587A" w:rsidRPr="007C587A">
        <w:rPr>
          <w:rFonts w:ascii="Times New Roman" w:hAnsi="Times New Roman" w:cs="Times New Roman"/>
          <w:lang w:val="en-IE"/>
        </w:rPr>
        <w:t>complicated</w:t>
      </w:r>
      <w:r w:rsidR="006B1198">
        <w:rPr>
          <w:rFonts w:ascii="Times New Roman" w:hAnsi="Times New Roman" w:cs="Times New Roman"/>
          <w:lang w:val="en-IE"/>
        </w:rPr>
        <w:t xml:space="preserve"> challenges</w:t>
      </w:r>
      <w:r w:rsidR="0077749D">
        <w:rPr>
          <w:rFonts w:ascii="Times New Roman" w:hAnsi="Times New Roman" w:cs="Times New Roman"/>
          <w:lang w:val="en-IE"/>
        </w:rPr>
        <w:t>, such as</w:t>
      </w:r>
      <w:r w:rsidR="006431A5">
        <w:rPr>
          <w:rFonts w:ascii="Times New Roman" w:hAnsi="Times New Roman" w:cs="Times New Roman"/>
          <w:lang w:val="en-IE"/>
        </w:rPr>
        <w:t xml:space="preserve"> </w:t>
      </w:r>
      <w:r w:rsidR="006431A5" w:rsidRPr="00620AF1">
        <w:rPr>
          <w:rFonts w:ascii="Times New Roman" w:hAnsi="Times New Roman" w:cs="Times New Roman"/>
        </w:rPr>
        <w:t>contaminated</w:t>
      </w:r>
      <w:r w:rsidR="00261598">
        <w:rPr>
          <w:rFonts w:ascii="Times New Roman" w:hAnsi="Times New Roman" w:cs="Times New Roman"/>
        </w:rPr>
        <w:t>,</w:t>
      </w:r>
      <w:r w:rsidR="006B1198">
        <w:rPr>
          <w:rFonts w:ascii="Times New Roman" w:hAnsi="Times New Roman" w:cs="Times New Roman"/>
          <w:lang w:val="en-IE"/>
        </w:rPr>
        <w:t xml:space="preserve"> </w:t>
      </w:r>
      <w:r w:rsidR="000D6AF0">
        <w:rPr>
          <w:rFonts w:ascii="Times New Roman" w:hAnsi="Times New Roman" w:cs="Times New Roman"/>
        </w:rPr>
        <w:t xml:space="preserve">multi-object </w:t>
      </w:r>
      <w:r w:rsidR="006D74FD">
        <w:rPr>
          <w:rFonts w:ascii="Times New Roman" w:hAnsi="Times New Roman" w:cs="Times New Roman"/>
        </w:rPr>
        <w:t xml:space="preserve">and </w:t>
      </w:r>
      <w:r w:rsidR="000F13C5">
        <w:rPr>
          <w:rFonts w:ascii="Times New Roman" w:hAnsi="Times New Roman" w:cs="Times New Roman"/>
        </w:rPr>
        <w:t>large-scale</w:t>
      </w:r>
      <w:r w:rsidR="003A7141">
        <w:rPr>
          <w:rFonts w:ascii="Times New Roman" w:hAnsi="Times New Roman" w:cs="Times New Roman"/>
        </w:rPr>
        <w:t xml:space="preserve"> </w:t>
      </w:r>
      <w:r w:rsidR="0023672A">
        <w:rPr>
          <w:rFonts w:ascii="Times New Roman" w:hAnsi="Times New Roman" w:cs="Times New Roman"/>
        </w:rPr>
        <w:t xml:space="preserve">sign </w:t>
      </w:r>
      <w:r w:rsidR="00675606">
        <w:rPr>
          <w:rFonts w:ascii="Times New Roman" w:hAnsi="Times New Roman" w:cs="Times New Roman"/>
          <w:lang w:val="en-IE"/>
        </w:rPr>
        <w:t xml:space="preserve">detection and </w:t>
      </w:r>
      <w:bookmarkStart w:id="264" w:name="OLE_LINK629"/>
      <w:bookmarkStart w:id="265" w:name="OLE_LINK630"/>
      <w:r w:rsidR="00675606">
        <w:rPr>
          <w:rFonts w:ascii="Times New Roman" w:hAnsi="Times New Roman" w:cs="Times New Roman"/>
          <w:lang w:val="en-IE"/>
        </w:rPr>
        <w:t>recognition</w:t>
      </w:r>
      <w:r w:rsidR="00523D15">
        <w:rPr>
          <w:rFonts w:ascii="Times New Roman" w:hAnsi="Times New Roman" w:cs="Times New Roman"/>
          <w:lang w:val="en-IE"/>
        </w:rPr>
        <w:t xml:space="preserve"> </w:t>
      </w:r>
      <w:bookmarkEnd w:id="264"/>
      <w:bookmarkEnd w:id="265"/>
      <w:r w:rsidR="00523D15">
        <w:rPr>
          <w:rFonts w:ascii="Times New Roman" w:hAnsi="Times New Roman" w:cs="Times New Roman"/>
          <w:lang w:val="en-IE"/>
        </w:rPr>
        <w:fldChar w:fldCharType="begin"/>
      </w:r>
      <w:r w:rsidR="00523D15">
        <w:rPr>
          <w:rFonts w:ascii="Times New Roman" w:hAnsi="Times New Roman" w:cs="Times New Roman"/>
          <w:lang w:val="en-IE"/>
        </w:rPr>
        <w:instrText xml:space="preserve"> ADDIN EN.CITE &lt;EndNote&gt;&lt;Cite&gt;&lt;Author&gt;Lu&lt;/Author&gt;&lt;Year&gt;2018&lt;/Year&gt;&lt;RecNum&gt;25&lt;/RecNum&gt;&lt;DisplayText&gt;[9]&lt;/DisplayText&gt;&lt;record&gt;&lt;rec-number&gt;25&lt;/rec-number&gt;&lt;foreign-keys&gt;&lt;key app="EN" db-id="tt0ttwtsnxa9x5esrx5psv9sstaad0zaxe9r" timestamp="1666863127"&gt;25&lt;/key&gt;&lt;/foreign-keys&gt;&lt;ref-type name="Journal Article"&gt;17&lt;/ref-type&gt;&lt;contributors&gt;&lt;authors&gt;&lt;author&gt;Lu, Yifan&lt;/author&gt;&lt;author&gt;Lu, Jiaming&lt;/author&gt;&lt;author&gt;Zhang, Songhai&lt;/author&gt;&lt;author&gt;Hall, Peter&lt;/author&gt;&lt;/authors&gt;&lt;/contributors&gt;&lt;titles&gt;&lt;title&gt;Traffic signal detection and classification in street views using an attention model&lt;/title&gt;&lt;secondary-title&gt;Computational Visual Media&lt;/secondary-title&gt;&lt;/titles&gt;&lt;periodical&gt;&lt;full-title&gt;Computational Visual Media&lt;/full-title&gt;&lt;/periodical&gt;&lt;pages&gt;253-266&lt;/pages&gt;&lt;volume&gt;4&lt;/volume&gt;&lt;number&gt;3&lt;/number&gt;&lt;section&gt;253&lt;/section&gt;&lt;dates&gt;&lt;year&gt;2018&lt;/year&gt;&lt;/dates&gt;&lt;isbn&gt;2096-0433&amp;#xD;2096-0662&lt;/isbn&gt;&lt;urls&gt;&lt;/urls&gt;&lt;electronic-resource-num&gt;10.1007/s41095-018-0116-x&lt;/electronic-resource-num&gt;&lt;/record&gt;&lt;/Cite&gt;&lt;/EndNote&gt;</w:instrText>
      </w:r>
      <w:r w:rsidR="00523D15">
        <w:rPr>
          <w:rFonts w:ascii="Times New Roman" w:hAnsi="Times New Roman" w:cs="Times New Roman"/>
          <w:lang w:val="en-IE"/>
        </w:rPr>
        <w:fldChar w:fldCharType="separate"/>
      </w:r>
      <w:r w:rsidR="00523D15">
        <w:rPr>
          <w:rFonts w:ascii="Times New Roman" w:hAnsi="Times New Roman" w:cs="Times New Roman"/>
          <w:noProof/>
          <w:lang w:val="en-IE"/>
        </w:rPr>
        <w:t>[9]</w:t>
      </w:r>
      <w:r w:rsidR="00523D15">
        <w:rPr>
          <w:rFonts w:ascii="Times New Roman" w:hAnsi="Times New Roman" w:cs="Times New Roman"/>
          <w:lang w:val="en-IE"/>
        </w:rPr>
        <w:fldChar w:fldCharType="end"/>
      </w:r>
      <w:r w:rsidR="0023672A">
        <w:rPr>
          <w:rFonts w:ascii="Times New Roman" w:hAnsi="Times New Roman" w:cs="Times New Roman"/>
          <w:lang w:val="en-IE"/>
        </w:rPr>
        <w:t>.</w:t>
      </w:r>
    </w:p>
    <w:bookmarkEnd w:id="256"/>
    <w:bookmarkEnd w:id="257"/>
    <w:p w14:paraId="63F99E0D" w14:textId="6765462A" w:rsidR="007921A0" w:rsidRPr="009A7F1B" w:rsidRDefault="007921A0" w:rsidP="007921A0">
      <w:pPr>
        <w:spacing w:afterLines="60" w:after="144" w:line="247" w:lineRule="auto"/>
        <w:ind w:right="-17" w:firstLine="0"/>
        <w:rPr>
          <w:rFonts w:ascii="Times New Roman" w:eastAsiaTheme="minorEastAsia" w:hAnsi="Times New Roman" w:cs="Times New Roman"/>
          <w:b/>
          <w:bCs/>
        </w:rPr>
      </w:pPr>
      <w:r w:rsidRPr="009A7F1B">
        <w:rPr>
          <w:rFonts w:ascii="Times New Roman" w:eastAsiaTheme="minorEastAsia" w:hAnsi="Times New Roman" w:cs="Times New Roman" w:hint="eastAsia"/>
          <w:b/>
          <w:bCs/>
        </w:rPr>
        <w:t>[</w:t>
      </w:r>
      <w:r>
        <w:rPr>
          <w:rFonts w:ascii="Times New Roman" w:eastAsiaTheme="minorEastAsia" w:hAnsi="Times New Roman" w:cs="Times New Roman"/>
          <w:b/>
          <w:bCs/>
        </w:rPr>
        <w:t>2</w:t>
      </w:r>
      <w:r w:rsidRPr="009A7F1B">
        <w:rPr>
          <w:rFonts w:ascii="Times New Roman" w:eastAsiaTheme="minorEastAsia" w:hAnsi="Times New Roman" w:cs="Times New Roman"/>
          <w:b/>
          <w:bCs/>
        </w:rPr>
        <w:t xml:space="preserve">] </w:t>
      </w:r>
      <w:r w:rsidR="009C2F23">
        <w:rPr>
          <w:rFonts w:ascii="Times New Roman" w:eastAsiaTheme="minorEastAsia" w:hAnsi="Times New Roman" w:cs="Times New Roman"/>
          <w:b/>
          <w:bCs/>
        </w:rPr>
        <w:t xml:space="preserve">Deep Learning </w:t>
      </w:r>
      <w:r w:rsidR="00B32C4A" w:rsidRPr="00B32C4A">
        <w:rPr>
          <w:rFonts w:ascii="Times New Roman" w:eastAsiaTheme="minorEastAsia" w:hAnsi="Times New Roman" w:cs="Times New Roman"/>
          <w:b/>
          <w:bCs/>
        </w:rPr>
        <w:t>Technology</w:t>
      </w:r>
    </w:p>
    <w:p w14:paraId="1CC158C2" w14:textId="230B3285" w:rsidR="00963838" w:rsidRDefault="00FF06C3" w:rsidP="007C5395">
      <w:pPr>
        <w:ind w:right="-15" w:firstLine="0"/>
        <w:rPr>
          <w:rFonts w:ascii="Times New Roman" w:eastAsiaTheme="minorEastAsia" w:hAnsi="Times New Roman" w:cs="Times New Roman"/>
        </w:rPr>
      </w:pPr>
      <w:bookmarkStart w:id="266" w:name="OLE_LINK611"/>
      <w:bookmarkStart w:id="267" w:name="OLE_LINK612"/>
      <w:r>
        <w:rPr>
          <w:rFonts w:ascii="Times New Roman" w:eastAsiaTheme="minorEastAsia" w:hAnsi="Times New Roman" w:cs="Times New Roman"/>
          <w:lang w:val="en-IE"/>
        </w:rPr>
        <w:t xml:space="preserve">  </w:t>
      </w:r>
      <w:r w:rsidR="0041203F">
        <w:rPr>
          <w:rFonts w:ascii="Times New Roman" w:eastAsiaTheme="minorEastAsia" w:hAnsi="Times New Roman" w:cs="Times New Roman"/>
          <w:lang w:val="en-IE"/>
        </w:rPr>
        <w:t>Deep learning</w:t>
      </w:r>
      <w:r w:rsidR="00EF0C7A">
        <w:rPr>
          <w:rFonts w:ascii="Times New Roman" w:eastAsiaTheme="minorEastAsia" w:hAnsi="Times New Roman" w:cs="Times New Roman"/>
          <w:lang w:val="en-IE"/>
        </w:rPr>
        <w:t xml:space="preserve"> technology</w:t>
      </w:r>
      <w:r w:rsidR="0041203F">
        <w:rPr>
          <w:rFonts w:ascii="Times New Roman" w:eastAsiaTheme="minorEastAsia" w:hAnsi="Times New Roman" w:cs="Times New Roman"/>
          <w:lang w:val="en-IE"/>
        </w:rPr>
        <w:t xml:space="preserve"> </w:t>
      </w:r>
      <w:r w:rsidR="007F1A9B">
        <w:rPr>
          <w:rFonts w:ascii="Times New Roman" w:eastAsiaTheme="minorEastAsia" w:hAnsi="Times New Roman" w:cs="Times New Roman"/>
          <w:lang w:val="en-IE"/>
        </w:rPr>
        <w:t xml:space="preserve">has been the core topic </w:t>
      </w:r>
      <w:r w:rsidR="00B25CDE">
        <w:rPr>
          <w:rFonts w:ascii="Times New Roman" w:eastAsiaTheme="minorEastAsia" w:hAnsi="Times New Roman" w:cs="Times New Roman"/>
          <w:lang w:val="en-IE"/>
        </w:rPr>
        <w:t xml:space="preserve">in </w:t>
      </w:r>
      <w:r w:rsidR="00B25CDE">
        <w:rPr>
          <w:rFonts w:ascii="Times New Roman" w:eastAsiaTheme="minorEastAsia" w:hAnsi="Times New Roman" w:cs="Times New Roman"/>
        </w:rPr>
        <w:t xml:space="preserve">the area of </w:t>
      </w:r>
      <w:r w:rsidR="00562B74">
        <w:rPr>
          <w:rFonts w:ascii="Times New Roman" w:eastAsiaTheme="minorEastAsia" w:hAnsi="Times New Roman" w:cs="Times New Roman"/>
        </w:rPr>
        <w:t>computer vision</w:t>
      </w:r>
      <w:r w:rsidR="00E97FD4">
        <w:rPr>
          <w:rFonts w:ascii="Times New Roman" w:eastAsiaTheme="minorEastAsia" w:hAnsi="Times New Roman" w:cs="Times New Roman"/>
        </w:rPr>
        <w:t xml:space="preserve">, which </w:t>
      </w:r>
      <w:r w:rsidR="002722E5">
        <w:rPr>
          <w:rFonts w:ascii="Times New Roman" w:eastAsiaTheme="minorEastAsia" w:hAnsi="Times New Roman" w:cs="Times New Roman"/>
        </w:rPr>
        <w:t xml:space="preserve">have been highly </w:t>
      </w:r>
      <w:r w:rsidR="00670BE7">
        <w:rPr>
          <w:rFonts w:ascii="Times New Roman" w:eastAsiaTheme="minorEastAsia" w:hAnsi="Times New Roman" w:cs="Times New Roman"/>
        </w:rPr>
        <w:t>applied</w:t>
      </w:r>
      <w:r w:rsidR="001E5382">
        <w:rPr>
          <w:rFonts w:ascii="Times New Roman" w:eastAsiaTheme="minorEastAsia" w:hAnsi="Times New Roman" w:cs="Times New Roman"/>
        </w:rPr>
        <w:t xml:space="preserve"> </w:t>
      </w:r>
      <w:r w:rsidR="00113FEC">
        <w:rPr>
          <w:rFonts w:ascii="Times New Roman" w:eastAsiaTheme="minorEastAsia" w:hAnsi="Times New Roman" w:cs="Times New Roman"/>
        </w:rPr>
        <w:t>in</w:t>
      </w:r>
      <w:r w:rsidR="009528E8">
        <w:rPr>
          <w:rFonts w:ascii="Times New Roman" w:eastAsiaTheme="minorEastAsia" w:hAnsi="Times New Roman" w:cs="Times New Roman"/>
        </w:rPr>
        <w:t xml:space="preserve"> </w:t>
      </w:r>
      <w:r w:rsidR="00D45586">
        <w:rPr>
          <w:rFonts w:ascii="Times New Roman" w:eastAsiaTheme="minorEastAsia" w:hAnsi="Times New Roman" w:cs="Times New Roman"/>
        </w:rPr>
        <w:t xml:space="preserve">the </w:t>
      </w:r>
      <w:r w:rsidR="009139CD" w:rsidRPr="009139CD">
        <w:rPr>
          <w:rFonts w:ascii="Times New Roman" w:eastAsiaTheme="minorEastAsia" w:hAnsi="Times New Roman" w:cs="Times New Roman"/>
        </w:rPr>
        <w:t>image</w:t>
      </w:r>
      <w:r w:rsidR="009139CD">
        <w:rPr>
          <w:rFonts w:ascii="Times New Roman" w:eastAsiaTheme="minorEastAsia" w:hAnsi="Times New Roman" w:cs="Times New Roman"/>
        </w:rPr>
        <w:t xml:space="preserve"> detection</w:t>
      </w:r>
      <w:r w:rsidR="00B85C82">
        <w:rPr>
          <w:rFonts w:ascii="Times New Roman" w:eastAsiaTheme="minorEastAsia" w:hAnsi="Times New Roman" w:cs="Times New Roman"/>
        </w:rPr>
        <w:t xml:space="preserve"> </w:t>
      </w:r>
      <w:r w:rsidR="009139CD">
        <w:rPr>
          <w:rFonts w:ascii="Times New Roman" w:eastAsiaTheme="minorEastAsia" w:hAnsi="Times New Roman" w:cs="Times New Roman"/>
        </w:rPr>
        <w:t>and</w:t>
      </w:r>
      <w:r w:rsidR="009139CD" w:rsidRPr="009139CD">
        <w:rPr>
          <w:rFonts w:ascii="Times New Roman" w:eastAsiaTheme="minorEastAsia" w:hAnsi="Times New Roman" w:cs="Times New Roman"/>
        </w:rPr>
        <w:t xml:space="preserve"> classification</w:t>
      </w:r>
      <w:r w:rsidR="00246A01">
        <w:rPr>
          <w:rFonts w:ascii="Times New Roman" w:eastAsiaTheme="minorEastAsia" w:hAnsi="Times New Roman" w:cs="Times New Roman"/>
        </w:rPr>
        <w:t xml:space="preserve"> </w:t>
      </w:r>
      <w:r w:rsidR="00246A01">
        <w:rPr>
          <w:rFonts w:ascii="Times New Roman" w:eastAsiaTheme="minorEastAsia" w:hAnsi="Times New Roman" w:cs="Times New Roman"/>
        </w:rPr>
        <w:fldChar w:fldCharType="begin"/>
      </w:r>
      <w:r w:rsidR="00246A01">
        <w:rPr>
          <w:rFonts w:ascii="Times New Roman" w:eastAsiaTheme="minorEastAsia" w:hAnsi="Times New Roman" w:cs="Times New Roman"/>
        </w:rPr>
        <w:instrText xml:space="preserve"> ADDIN EN.CITE &lt;EndNote&gt;&lt;Cite&gt;&lt;Author&gt;Pak&lt;/Author&gt;&lt;Year&gt;2017&lt;/Year&gt;&lt;RecNum&gt;11&lt;/RecNum&gt;&lt;DisplayText&gt;[2]&lt;/DisplayText&gt;&lt;record&gt;&lt;rec-number&gt;11&lt;/rec-number&gt;&lt;foreign-keys&gt;&lt;key app="EN" db-id="tt0ttwtsnxa9x5esrx5psv9sstaad0zaxe9r" timestamp="1666859436"&gt;11&lt;/key&gt;&lt;/foreign-keys&gt;&lt;ref-type name="Conference Paper"&gt;47&lt;/ref-type&gt;&lt;contributors&gt;&lt;authors&gt;&lt;author&gt;Pak, Myeongsuk&lt;/author&gt;&lt;author&gt;Kim, Sanghoon&lt;/author&gt;&lt;/authors&gt;&lt;/contributors&gt;&lt;titles&gt;&lt;title&gt;A review of deep learning in image recognition&lt;/title&gt;&lt;secondary-title&gt;2017 4th international conference on computer applications and information processing technology (CAIPT)&lt;/secondary-title&gt;&lt;/titles&gt;&lt;pages&gt;1-3&lt;/pages&gt;&lt;dates&gt;&lt;year&gt;2017&lt;/year&gt;&lt;/dates&gt;&lt;publisher&gt;IEEE&lt;/publisher&gt;&lt;isbn&gt;1538606003&lt;/isbn&gt;&lt;urls&gt;&lt;/urls&gt;&lt;/record&gt;&lt;/Cite&gt;&lt;/EndNote&gt;</w:instrText>
      </w:r>
      <w:r w:rsidR="00246A01">
        <w:rPr>
          <w:rFonts w:ascii="Times New Roman" w:eastAsiaTheme="minorEastAsia" w:hAnsi="Times New Roman" w:cs="Times New Roman"/>
        </w:rPr>
        <w:fldChar w:fldCharType="separate"/>
      </w:r>
      <w:r w:rsidR="00246A01">
        <w:rPr>
          <w:rFonts w:ascii="Times New Roman" w:eastAsiaTheme="minorEastAsia" w:hAnsi="Times New Roman" w:cs="Times New Roman"/>
          <w:noProof/>
        </w:rPr>
        <w:t>[2]</w:t>
      </w:r>
      <w:r w:rsidR="00246A01">
        <w:rPr>
          <w:rFonts w:ascii="Times New Roman" w:eastAsiaTheme="minorEastAsia" w:hAnsi="Times New Roman" w:cs="Times New Roman"/>
        </w:rPr>
        <w:fldChar w:fldCharType="end"/>
      </w:r>
      <w:r w:rsidR="009139CD">
        <w:rPr>
          <w:rFonts w:ascii="Times New Roman" w:eastAsiaTheme="minorEastAsia" w:hAnsi="Times New Roman" w:cs="Times New Roman"/>
        </w:rPr>
        <w:t>.</w:t>
      </w:r>
      <w:r w:rsidR="003928C1">
        <w:rPr>
          <w:rFonts w:ascii="Times New Roman" w:eastAsiaTheme="minorEastAsia" w:hAnsi="Times New Roman" w:cs="Times New Roman"/>
        </w:rPr>
        <w:t xml:space="preserve"> </w:t>
      </w:r>
      <w:r w:rsidR="006154E2">
        <w:rPr>
          <w:rFonts w:ascii="Times New Roman" w:eastAsiaTheme="minorEastAsia" w:hAnsi="Times New Roman" w:cs="Times New Roman"/>
        </w:rPr>
        <w:t xml:space="preserve">Generally speaking, </w:t>
      </w:r>
      <w:r w:rsidR="0022423E">
        <w:rPr>
          <w:rFonts w:ascii="Times New Roman" w:eastAsiaTheme="minorEastAsia" w:hAnsi="Times New Roman" w:cs="Times New Roman"/>
        </w:rPr>
        <w:t>c</w:t>
      </w:r>
      <w:r w:rsidR="003846E8" w:rsidRPr="003846E8">
        <w:rPr>
          <w:rFonts w:ascii="Times New Roman" w:eastAsiaTheme="minorEastAsia" w:hAnsi="Times New Roman" w:cs="Times New Roman"/>
        </w:rPr>
        <w:t xml:space="preserve">onvolutional </w:t>
      </w:r>
      <w:r w:rsidR="0022423E">
        <w:rPr>
          <w:rFonts w:ascii="Times New Roman" w:eastAsiaTheme="minorEastAsia" w:hAnsi="Times New Roman" w:cs="Times New Roman"/>
        </w:rPr>
        <w:t>n</w:t>
      </w:r>
      <w:r w:rsidR="003846E8" w:rsidRPr="003846E8">
        <w:rPr>
          <w:rFonts w:ascii="Times New Roman" w:eastAsiaTheme="minorEastAsia" w:hAnsi="Times New Roman" w:cs="Times New Roman"/>
        </w:rPr>
        <w:t xml:space="preserve">eural </w:t>
      </w:r>
      <w:r w:rsidR="0022423E">
        <w:rPr>
          <w:rFonts w:ascii="Times New Roman" w:eastAsiaTheme="minorEastAsia" w:hAnsi="Times New Roman" w:cs="Times New Roman"/>
        </w:rPr>
        <w:t>n</w:t>
      </w:r>
      <w:r w:rsidR="003846E8" w:rsidRPr="003846E8">
        <w:rPr>
          <w:rFonts w:ascii="Times New Roman" w:eastAsiaTheme="minorEastAsia" w:hAnsi="Times New Roman" w:cs="Times New Roman"/>
        </w:rPr>
        <w:t>etwork</w:t>
      </w:r>
      <w:r w:rsidR="00101C6B">
        <w:rPr>
          <w:rFonts w:ascii="Times New Roman" w:eastAsiaTheme="minorEastAsia" w:hAnsi="Times New Roman" w:cs="Times New Roman"/>
        </w:rPr>
        <w:t xml:space="preserve"> and </w:t>
      </w:r>
      <w:r w:rsidR="00D94663">
        <w:rPr>
          <w:rFonts w:ascii="Times New Roman" w:eastAsiaTheme="minorEastAsia" w:hAnsi="Times New Roman" w:cs="Times New Roman"/>
        </w:rPr>
        <w:t>r</w:t>
      </w:r>
      <w:r w:rsidR="00D94663" w:rsidRPr="00D94663">
        <w:rPr>
          <w:rFonts w:ascii="Times New Roman" w:eastAsiaTheme="minorEastAsia" w:hAnsi="Times New Roman" w:cs="Times New Roman"/>
        </w:rPr>
        <w:t xml:space="preserve">esidual </w:t>
      </w:r>
      <w:r w:rsidR="00D94663">
        <w:rPr>
          <w:rFonts w:ascii="Times New Roman" w:eastAsiaTheme="minorEastAsia" w:hAnsi="Times New Roman" w:cs="Times New Roman"/>
        </w:rPr>
        <w:t>n</w:t>
      </w:r>
      <w:r w:rsidR="00D94663" w:rsidRPr="00D94663">
        <w:rPr>
          <w:rFonts w:ascii="Times New Roman" w:eastAsiaTheme="minorEastAsia" w:hAnsi="Times New Roman" w:cs="Times New Roman"/>
        </w:rPr>
        <w:t xml:space="preserve">eural </w:t>
      </w:r>
      <w:r w:rsidR="00D94663">
        <w:rPr>
          <w:rFonts w:ascii="Times New Roman" w:eastAsiaTheme="minorEastAsia" w:hAnsi="Times New Roman" w:cs="Times New Roman"/>
        </w:rPr>
        <w:t>n</w:t>
      </w:r>
      <w:r w:rsidR="00D94663" w:rsidRPr="00D94663">
        <w:rPr>
          <w:rFonts w:ascii="Times New Roman" w:eastAsiaTheme="minorEastAsia" w:hAnsi="Times New Roman" w:cs="Times New Roman"/>
        </w:rPr>
        <w:t>etwork</w:t>
      </w:r>
      <w:r w:rsidR="00D54D37">
        <w:rPr>
          <w:rFonts w:ascii="Times New Roman" w:eastAsiaTheme="minorEastAsia" w:hAnsi="Times New Roman" w:cs="Times New Roman"/>
        </w:rPr>
        <w:t xml:space="preserve"> </w:t>
      </w:r>
      <w:r w:rsidR="00DA4FA4">
        <w:rPr>
          <w:rFonts w:ascii="Times New Roman" w:eastAsiaTheme="minorEastAsia" w:hAnsi="Times New Roman" w:cs="Times New Roman"/>
        </w:rPr>
        <w:t xml:space="preserve">models </w:t>
      </w:r>
      <w:r w:rsidR="00877625">
        <w:rPr>
          <w:rFonts w:ascii="Times New Roman" w:eastAsiaTheme="minorEastAsia" w:hAnsi="Times New Roman" w:cs="Times New Roman"/>
        </w:rPr>
        <w:t xml:space="preserve">are </w:t>
      </w:r>
      <w:r w:rsidR="00346FBA">
        <w:rPr>
          <w:rFonts w:ascii="Times New Roman" w:eastAsiaTheme="minorEastAsia" w:hAnsi="Times New Roman" w:cs="Times New Roman"/>
        </w:rPr>
        <w:t xml:space="preserve">the most </w:t>
      </w:r>
      <w:r w:rsidR="00346FBA" w:rsidRPr="00346FBA">
        <w:rPr>
          <w:rFonts w:ascii="Times New Roman" w:eastAsiaTheme="minorEastAsia" w:hAnsi="Times New Roman" w:cs="Times New Roman"/>
        </w:rPr>
        <w:t>prominent</w:t>
      </w:r>
      <w:r w:rsidR="00875C78">
        <w:rPr>
          <w:rFonts w:ascii="Times New Roman" w:eastAsiaTheme="minorEastAsia" w:hAnsi="Times New Roman" w:cs="Times New Roman"/>
        </w:rPr>
        <w:t xml:space="preserve"> DL</w:t>
      </w:r>
      <w:r w:rsidR="00346FBA" w:rsidRPr="00346FBA">
        <w:rPr>
          <w:rFonts w:ascii="Times New Roman" w:eastAsiaTheme="minorEastAsia" w:hAnsi="Times New Roman" w:cs="Times New Roman"/>
        </w:rPr>
        <w:t xml:space="preserve"> approaches</w:t>
      </w:r>
      <w:r w:rsidR="001341BC">
        <w:rPr>
          <w:rFonts w:ascii="Times New Roman" w:eastAsiaTheme="minorEastAsia" w:hAnsi="Times New Roman" w:cs="Times New Roman"/>
        </w:rPr>
        <w:t xml:space="preserve"> </w:t>
      </w:r>
      <w:r w:rsidR="004E497E">
        <w:rPr>
          <w:rFonts w:ascii="Times New Roman" w:eastAsiaTheme="minorEastAsia" w:hAnsi="Times New Roman" w:cs="Times New Roman"/>
        </w:rPr>
        <w:t xml:space="preserve">in the </w:t>
      </w:r>
      <w:bookmarkStart w:id="268" w:name="OLE_LINK431"/>
      <w:bookmarkStart w:id="269" w:name="OLE_LINK432"/>
      <w:r w:rsidR="004E497E">
        <w:rPr>
          <w:rFonts w:ascii="Times New Roman" w:eastAsiaTheme="minorEastAsia" w:hAnsi="Times New Roman" w:cs="Times New Roman"/>
        </w:rPr>
        <w:t xml:space="preserve">field </w:t>
      </w:r>
      <w:bookmarkEnd w:id="268"/>
      <w:bookmarkEnd w:id="269"/>
      <w:r w:rsidR="004E497E">
        <w:rPr>
          <w:rFonts w:ascii="Times New Roman" w:eastAsiaTheme="minorEastAsia" w:hAnsi="Times New Roman" w:cs="Times New Roman"/>
        </w:rPr>
        <w:t xml:space="preserve">of </w:t>
      </w:r>
      <w:r w:rsidR="00F34363">
        <w:rPr>
          <w:rFonts w:ascii="Times New Roman" w:eastAsiaTheme="minorEastAsia" w:hAnsi="Times New Roman" w:cs="Times New Roman"/>
        </w:rPr>
        <w:t xml:space="preserve">the </w:t>
      </w:r>
      <w:bookmarkStart w:id="270" w:name="OLE_LINK433"/>
      <w:bookmarkStart w:id="271" w:name="OLE_LINK434"/>
      <w:r w:rsidR="000503E0">
        <w:rPr>
          <w:rFonts w:ascii="Times New Roman" w:eastAsiaTheme="minorEastAsia" w:hAnsi="Times New Roman" w:cs="Times New Roman"/>
        </w:rPr>
        <w:t>traffic sign detection and r</w:t>
      </w:r>
      <w:r w:rsidR="000503E0">
        <w:rPr>
          <w:rFonts w:ascii="Times New Roman" w:hAnsi="Times New Roman" w:cs="Times New Roman"/>
          <w:lang w:val="en-IE"/>
        </w:rPr>
        <w:t>ecognition.</w:t>
      </w:r>
    </w:p>
    <w:p w14:paraId="0536E731" w14:textId="08721CA3" w:rsidR="002470B2" w:rsidRDefault="0061762C" w:rsidP="00963838">
      <w:pPr>
        <w:ind w:right="-15" w:firstLine="174"/>
        <w:rPr>
          <w:rFonts w:ascii="Times New Roman" w:eastAsiaTheme="minorEastAsia" w:hAnsi="Times New Roman" w:cs="Times New Roman"/>
          <w:lang w:val="en-IE"/>
        </w:rPr>
      </w:pPr>
      <w:r>
        <w:rPr>
          <w:rFonts w:ascii="Times New Roman" w:eastAsiaTheme="minorEastAsia" w:hAnsi="Times New Roman" w:cs="Times New Roman"/>
        </w:rPr>
        <w:t>I</w:t>
      </w:r>
      <w:r w:rsidRPr="0061762C">
        <w:rPr>
          <w:rFonts w:ascii="Times New Roman" w:eastAsiaTheme="minorEastAsia" w:hAnsi="Times New Roman" w:cs="Times New Roman"/>
        </w:rPr>
        <w:t>n this</w:t>
      </w:r>
      <w:r>
        <w:rPr>
          <w:rFonts w:ascii="Times New Roman" w:eastAsiaTheme="minorEastAsia" w:hAnsi="Times New Roman" w:cs="Times New Roman"/>
        </w:rPr>
        <w:t xml:space="preserve"> </w:t>
      </w:r>
      <w:r w:rsidR="00582176">
        <w:rPr>
          <w:rFonts w:ascii="Times New Roman" w:eastAsiaTheme="minorEastAsia" w:hAnsi="Times New Roman" w:cs="Times New Roman"/>
        </w:rPr>
        <w:t>case</w:t>
      </w:r>
      <w:r w:rsidR="007C5395">
        <w:rPr>
          <w:rFonts w:ascii="Times New Roman" w:eastAsiaTheme="minorEastAsia" w:hAnsi="Times New Roman" w:cs="Times New Roman"/>
        </w:rPr>
        <w:t xml:space="preserve">, </w:t>
      </w:r>
      <w:r w:rsidR="003E42D5">
        <w:rPr>
          <w:rFonts w:ascii="Times New Roman" w:eastAsiaTheme="minorEastAsia" w:hAnsi="Times New Roman" w:cs="Times New Roman"/>
          <w:lang w:val="en-IE"/>
        </w:rPr>
        <w:fldChar w:fldCharType="begin"/>
      </w:r>
      <w:r w:rsidR="003E42D5">
        <w:rPr>
          <w:rFonts w:ascii="Times New Roman" w:eastAsiaTheme="minorEastAsia" w:hAnsi="Times New Roman" w:cs="Times New Roman"/>
          <w:lang w:val="en-IE"/>
        </w:rPr>
        <w:instrText xml:space="preserve"> ADDIN EN.CITE &lt;EndNote&gt;&lt;Cite AuthorYear="1"&gt;&lt;Author&gt;Suriya Prakash&lt;/Author&gt;&lt;Year&gt;2021&lt;/Year&gt;&lt;RecNum&gt;2&lt;/RecNum&gt;&lt;DisplayText&gt;Suriya Prakash, et al. [4]&lt;/DisplayText&gt;&lt;record&gt;&lt;rec-number&gt;2&lt;/rec-number&gt;&lt;foreign-keys&gt;&lt;key app="EN" db-id="tt0ttwtsnxa9x5esrx5psv9sstaad0zaxe9r" timestamp="1666775119"&gt;2&lt;/key&gt;&lt;/foreign-keys&gt;&lt;ref-type name="Conference Paper"&gt;47&lt;/ref-type&gt;&lt;contributors&gt;&lt;authors&gt;&lt;author&gt;Suriya Prakash, A.&lt;/author&gt;&lt;author&gt;Vigneshwaran, D.&lt;/author&gt;&lt;author&gt;Seenivasaga Ayyalu, R.&lt;/author&gt;&lt;author&gt;Jayanthi Sree, S.&lt;/author&gt;&lt;/authors&gt;&lt;/contributors&gt;&lt;titles&gt;&lt;title&gt;Traffic Sign Recognition using Deeplearning for Autonomous Driverless Vehicles&lt;/title&gt;&lt;secondary-title&gt;2021 5th International Conference on Computing Methodologies and Communication (ICCMC)&lt;/secondary-title&gt;&lt;/titles&gt;&lt;pages&gt;1569-1572&lt;/pages&gt;&lt;dates&gt;&lt;year&gt;2021&lt;/year&gt;&lt;/dates&gt;&lt;urls&gt;&lt;/urls&gt;&lt;electronic-resource-num&gt;10.1109/iccmc51019.2021.9418437&lt;/electronic-resource-num&gt;&lt;/record&gt;&lt;/Cite&gt;&lt;/EndNote&gt;</w:instrText>
      </w:r>
      <w:r w:rsidR="003E42D5">
        <w:rPr>
          <w:rFonts w:ascii="Times New Roman" w:eastAsiaTheme="minorEastAsia" w:hAnsi="Times New Roman" w:cs="Times New Roman"/>
          <w:lang w:val="en-IE"/>
        </w:rPr>
        <w:fldChar w:fldCharType="separate"/>
      </w:r>
      <w:r w:rsidR="003E42D5">
        <w:rPr>
          <w:rFonts w:ascii="Times New Roman" w:eastAsiaTheme="minorEastAsia" w:hAnsi="Times New Roman" w:cs="Times New Roman"/>
          <w:noProof/>
          <w:lang w:val="en-IE"/>
        </w:rPr>
        <w:t>Suriya Prakash, et al. [4]</w:t>
      </w:r>
      <w:r w:rsidR="003E42D5">
        <w:rPr>
          <w:rFonts w:ascii="Times New Roman" w:eastAsiaTheme="minorEastAsia" w:hAnsi="Times New Roman" w:cs="Times New Roman"/>
          <w:lang w:val="en-IE"/>
        </w:rPr>
        <w:fldChar w:fldCharType="end"/>
      </w:r>
      <w:r w:rsidR="003E42D5">
        <w:rPr>
          <w:rFonts w:ascii="Times New Roman" w:eastAsiaTheme="minorEastAsia" w:hAnsi="Times New Roman" w:cs="Times New Roman"/>
          <w:lang w:val="en-IE"/>
        </w:rPr>
        <w:t xml:space="preserve"> </w:t>
      </w:r>
      <w:r w:rsidR="00CF2135">
        <w:rPr>
          <w:rFonts w:ascii="Times New Roman" w:eastAsiaTheme="minorEastAsia" w:hAnsi="Times New Roman" w:cs="Times New Roman"/>
          <w:lang w:val="en-IE"/>
        </w:rPr>
        <w:t>extended</w:t>
      </w:r>
      <w:r w:rsidR="00ED1C47">
        <w:rPr>
          <w:rFonts w:ascii="Times New Roman" w:eastAsiaTheme="minorEastAsia" w:hAnsi="Times New Roman" w:cs="Times New Roman"/>
          <w:lang w:val="en-IE"/>
        </w:rPr>
        <w:t xml:space="preserve"> and developed</w:t>
      </w:r>
      <w:r w:rsidR="00CF2135">
        <w:rPr>
          <w:rFonts w:ascii="Times New Roman" w:eastAsiaTheme="minorEastAsia" w:hAnsi="Times New Roman" w:cs="Times New Roman"/>
          <w:lang w:val="en-IE"/>
        </w:rPr>
        <w:t xml:space="preserve"> </w:t>
      </w:r>
      <w:r w:rsidR="003150D6">
        <w:rPr>
          <w:rFonts w:ascii="Times New Roman" w:eastAsiaTheme="minorEastAsia" w:hAnsi="Times New Roman" w:cs="Times New Roman"/>
          <w:lang w:val="en-IE"/>
        </w:rPr>
        <w:t>a</w:t>
      </w:r>
      <w:r w:rsidR="00CF2135">
        <w:rPr>
          <w:rFonts w:ascii="Times New Roman" w:eastAsiaTheme="minorEastAsia" w:hAnsi="Times New Roman" w:cs="Times New Roman"/>
          <w:lang w:val="en-IE"/>
        </w:rPr>
        <w:t xml:space="preserve"> </w:t>
      </w:r>
      <w:r w:rsidR="00044346">
        <w:rPr>
          <w:rFonts w:ascii="Times New Roman" w:eastAsiaTheme="minorEastAsia" w:hAnsi="Times New Roman" w:cs="Times New Roman"/>
          <w:lang w:val="en-IE"/>
        </w:rPr>
        <w:t xml:space="preserve">classical </w:t>
      </w:r>
      <w:bookmarkStart w:id="272" w:name="OLE_LINK435"/>
      <w:bookmarkStart w:id="273" w:name="OLE_LINK436"/>
      <w:r w:rsidR="00C23E04">
        <w:rPr>
          <w:rFonts w:ascii="Times New Roman" w:eastAsiaTheme="minorEastAsia" w:hAnsi="Times New Roman" w:cs="Times New Roman"/>
          <w:lang w:val="en-IE"/>
        </w:rPr>
        <w:t>LeNet-5 CNN model</w:t>
      </w:r>
      <w:bookmarkEnd w:id="272"/>
      <w:bookmarkEnd w:id="273"/>
      <w:r w:rsidR="000C1B7D">
        <w:rPr>
          <w:rFonts w:ascii="Times New Roman" w:eastAsiaTheme="minorEastAsia" w:hAnsi="Times New Roman" w:cs="Times New Roman"/>
          <w:lang w:val="en-IE"/>
        </w:rPr>
        <w:t xml:space="preserve">, </w:t>
      </w:r>
      <w:r w:rsidR="00EA1FA1">
        <w:rPr>
          <w:rFonts w:ascii="Times New Roman" w:eastAsiaTheme="minorEastAsia" w:hAnsi="Times New Roman" w:cs="Times New Roman"/>
          <w:lang w:val="en-IE"/>
        </w:rPr>
        <w:t xml:space="preserve">which </w:t>
      </w:r>
      <w:bookmarkStart w:id="274" w:name="OLE_LINK614"/>
      <w:bookmarkStart w:id="275" w:name="OLE_LINK615"/>
      <w:r w:rsidR="00EA1FA1">
        <w:rPr>
          <w:rFonts w:ascii="Times New Roman" w:eastAsiaTheme="minorEastAsia" w:hAnsi="Times New Roman" w:cs="Times New Roman"/>
          <w:lang w:val="en-IE"/>
        </w:rPr>
        <w:t xml:space="preserve">makes used of Gabor based </w:t>
      </w:r>
      <w:r w:rsidR="00D57504">
        <w:rPr>
          <w:rFonts w:ascii="Times New Roman" w:eastAsiaTheme="minorEastAsia" w:hAnsi="Times New Roman" w:cs="Times New Roman"/>
          <w:lang w:val="en-IE"/>
        </w:rPr>
        <w:t>kernel</w:t>
      </w:r>
      <w:bookmarkEnd w:id="274"/>
      <w:bookmarkEnd w:id="275"/>
      <w:r w:rsidR="00D57504">
        <w:rPr>
          <w:rFonts w:ascii="Times New Roman" w:eastAsiaTheme="minorEastAsia" w:hAnsi="Times New Roman" w:cs="Times New Roman"/>
          <w:lang w:val="en-IE"/>
        </w:rPr>
        <w:t xml:space="preserve"> followed by a normal convolutional kernel after the pooling layer.</w:t>
      </w:r>
      <w:r w:rsidR="0085641B">
        <w:rPr>
          <w:rFonts w:ascii="Times New Roman" w:eastAsiaTheme="minorEastAsia" w:hAnsi="Times New Roman" w:cs="Times New Roman"/>
          <w:lang w:val="en-IE"/>
        </w:rPr>
        <w:t xml:space="preserve"> </w:t>
      </w:r>
      <w:r w:rsidR="00E81400">
        <w:rPr>
          <w:rFonts w:ascii="Times New Roman" w:eastAsiaTheme="minorEastAsia" w:hAnsi="Times New Roman" w:cs="Times New Roman"/>
          <w:lang w:val="en-IE"/>
        </w:rPr>
        <w:t xml:space="preserve">Their </w:t>
      </w:r>
      <w:r w:rsidR="004F55DD">
        <w:rPr>
          <w:rFonts w:ascii="Times New Roman" w:eastAsiaTheme="minorEastAsia" w:hAnsi="Times New Roman" w:cs="Times New Roman"/>
          <w:lang w:val="en-IE"/>
        </w:rPr>
        <w:t xml:space="preserve">proposed </w:t>
      </w:r>
      <w:r w:rsidR="006D54B4">
        <w:rPr>
          <w:rFonts w:ascii="Times New Roman" w:eastAsiaTheme="minorEastAsia" w:hAnsi="Times New Roman" w:cs="Times New Roman"/>
          <w:lang w:val="en-IE"/>
        </w:rPr>
        <w:t xml:space="preserve">CNN model was evaluated </w:t>
      </w:r>
      <w:r w:rsidR="00B47D80">
        <w:rPr>
          <w:rFonts w:ascii="Times New Roman" w:eastAsiaTheme="minorEastAsia" w:hAnsi="Times New Roman" w:cs="Times New Roman"/>
          <w:lang w:val="en-IE"/>
        </w:rPr>
        <w:t>using</w:t>
      </w:r>
      <w:r w:rsidR="006D54B4">
        <w:rPr>
          <w:rFonts w:ascii="Times New Roman" w:eastAsiaTheme="minorEastAsia" w:hAnsi="Times New Roman" w:cs="Times New Roman"/>
          <w:lang w:val="en-IE"/>
        </w:rPr>
        <w:t xml:space="preserve"> </w:t>
      </w:r>
      <w:r w:rsidR="002E0119" w:rsidRPr="002E0119">
        <w:rPr>
          <w:rFonts w:ascii="Times New Roman" w:eastAsiaTheme="minorEastAsia" w:hAnsi="Times New Roman" w:cs="Times New Roman"/>
          <w:lang w:val="en-IE"/>
        </w:rPr>
        <w:t>German Traffic Sign Benchmark</w:t>
      </w:r>
      <w:r w:rsidR="006242E5">
        <w:rPr>
          <w:rFonts w:ascii="Times New Roman" w:eastAsiaTheme="minorEastAsia" w:hAnsi="Times New Roman" w:cs="Times New Roman"/>
          <w:lang w:val="en-IE"/>
        </w:rPr>
        <w:t xml:space="preserve"> </w:t>
      </w:r>
      <w:r w:rsidR="004B03E2">
        <w:rPr>
          <w:rFonts w:ascii="Times New Roman" w:eastAsiaTheme="minorEastAsia" w:hAnsi="Times New Roman" w:cs="Times New Roman"/>
          <w:lang w:val="en-IE"/>
        </w:rPr>
        <w:t xml:space="preserve">and </w:t>
      </w:r>
      <w:r w:rsidR="00510BDB">
        <w:rPr>
          <w:rFonts w:ascii="Times New Roman" w:eastAsiaTheme="minorEastAsia" w:hAnsi="Times New Roman" w:cs="Times New Roman"/>
          <w:lang w:val="en-IE"/>
        </w:rPr>
        <w:t>gave a</w:t>
      </w:r>
      <w:r w:rsidR="00730A57">
        <w:rPr>
          <w:rFonts w:ascii="Times New Roman" w:eastAsiaTheme="minorEastAsia" w:hAnsi="Times New Roman" w:cs="Times New Roman"/>
          <w:lang w:val="en-IE"/>
        </w:rPr>
        <w:t xml:space="preserve">n accuracy </w:t>
      </w:r>
      <w:r w:rsidR="00E26BBD">
        <w:rPr>
          <w:rFonts w:ascii="Times New Roman" w:eastAsiaTheme="minorEastAsia" w:hAnsi="Times New Roman" w:cs="Times New Roman"/>
          <w:lang w:val="en-IE"/>
        </w:rPr>
        <w:t>of nearly 98.9%.</w:t>
      </w:r>
      <w:r w:rsidR="000B05E2">
        <w:rPr>
          <w:rFonts w:ascii="Times New Roman" w:eastAsiaTheme="minorEastAsia" w:hAnsi="Times New Roman" w:cs="Times New Roman"/>
          <w:lang w:val="en-IE"/>
        </w:rPr>
        <w:t xml:space="preserve"> </w:t>
      </w:r>
    </w:p>
    <w:p w14:paraId="56D6E0F5" w14:textId="2596514A" w:rsidR="004B6F85" w:rsidRPr="007C5395" w:rsidRDefault="0065083B" w:rsidP="00D50B8C">
      <w:pPr>
        <w:ind w:right="-15" w:firstLine="174"/>
        <w:rPr>
          <w:rFonts w:ascii="Times New Roman" w:eastAsiaTheme="minorEastAsia" w:hAnsi="Times New Roman" w:cs="Times New Roman"/>
        </w:rPr>
      </w:pPr>
      <w:r>
        <w:rPr>
          <w:rFonts w:ascii="Times New Roman" w:eastAsiaTheme="minorEastAsia" w:hAnsi="Times New Roman" w:cs="Times New Roman"/>
          <w:lang w:val="en-IE"/>
        </w:rPr>
        <w:t xml:space="preserve">Also, </w:t>
      </w:r>
      <w:r w:rsidR="005601E0">
        <w:rPr>
          <w:rFonts w:ascii="Times New Roman" w:eastAsiaTheme="minorEastAsia" w:hAnsi="Times New Roman" w:cs="Times New Roman"/>
          <w:lang w:val="en-IE"/>
        </w:rPr>
        <w:fldChar w:fldCharType="begin"/>
      </w:r>
      <w:r w:rsidR="005601E0">
        <w:rPr>
          <w:rFonts w:ascii="Times New Roman" w:eastAsiaTheme="minorEastAsia" w:hAnsi="Times New Roman" w:cs="Times New Roman"/>
          <w:lang w:val="en-IE"/>
        </w:rPr>
        <w:instrText xml:space="preserve"> ADDIN EN.CITE &lt;EndNote&gt;&lt;Cite AuthorYear="1"&gt;&lt;Author&gt;Changzhen&lt;/Author&gt;&lt;Year&gt;2016&lt;/Year&gt;&lt;RecNum&gt;6&lt;/RecNum&gt;&lt;DisplayText&gt;Changzhen, et al. [5]&lt;/DisplayText&gt;&lt;record&gt;&lt;rec-number&gt;6&lt;/rec-number&gt;&lt;foreign-keys&gt;&lt;key app="EN" db-id="tt0ttwtsnxa9x5esrx5psv9sstaad0zaxe9r" timestamp="1666775246"&gt;6&lt;/key&gt;&lt;/foreign-keys&gt;&lt;ref-type name="Conference Proceedings"&gt;10&lt;/ref-type&gt;&lt;contributors&gt;&lt;authors&gt;&lt;author&gt;Changzhen, Xiong&lt;/author&gt;&lt;author&gt;Cong, Wang&lt;/author&gt;&lt;author&gt;Weixin, Ma&lt;/author&gt;&lt;author&gt;Yanmei, Shan&lt;/author&gt;&lt;/authors&gt;&lt;/contributors&gt;&lt;titles&gt;&lt;title&gt;A traffic sign detection algorithm based on deep convolutional neural network&lt;/title&gt;&lt;secondary-title&gt;2016 IEEE International Conference on Signal and Image Processing (ICSIP)&lt;/secondary-title&gt;&lt;/titles&gt;&lt;pages&gt;676-679&lt;/pages&gt;&lt;dates&gt;&lt;year&gt;2016&lt;/year&gt;&lt;/dates&gt;&lt;publisher&gt;IEEE&lt;/publisher&gt;&lt;isbn&gt;1509023771&lt;/isbn&gt;&lt;urls&gt;&lt;/urls&gt;&lt;/record&gt;&lt;/Cite&gt;&lt;/EndNote&gt;</w:instrText>
      </w:r>
      <w:r w:rsidR="005601E0">
        <w:rPr>
          <w:rFonts w:ascii="Times New Roman" w:eastAsiaTheme="minorEastAsia" w:hAnsi="Times New Roman" w:cs="Times New Roman"/>
          <w:lang w:val="en-IE"/>
        </w:rPr>
        <w:fldChar w:fldCharType="separate"/>
      </w:r>
      <w:r w:rsidR="005601E0">
        <w:rPr>
          <w:rFonts w:ascii="Times New Roman" w:eastAsiaTheme="minorEastAsia" w:hAnsi="Times New Roman" w:cs="Times New Roman"/>
          <w:noProof/>
          <w:lang w:val="en-IE"/>
        </w:rPr>
        <w:t>Changzhen, et al. [5]</w:t>
      </w:r>
      <w:r w:rsidR="005601E0">
        <w:rPr>
          <w:rFonts w:ascii="Times New Roman" w:eastAsiaTheme="minorEastAsia" w:hAnsi="Times New Roman" w:cs="Times New Roman"/>
          <w:lang w:val="en-IE"/>
        </w:rPr>
        <w:fldChar w:fldCharType="end"/>
      </w:r>
      <w:r w:rsidR="005601E0">
        <w:rPr>
          <w:rFonts w:ascii="Times New Roman" w:eastAsiaTheme="minorEastAsia" w:hAnsi="Times New Roman" w:cs="Times New Roman"/>
          <w:lang w:val="en-IE"/>
        </w:rPr>
        <w:t xml:space="preserve"> </w:t>
      </w:r>
      <w:r w:rsidR="008354ED">
        <w:rPr>
          <w:rFonts w:ascii="Times New Roman" w:eastAsiaTheme="minorEastAsia" w:hAnsi="Times New Roman" w:cs="Times New Roman"/>
          <w:lang w:val="en-IE"/>
        </w:rPr>
        <w:t xml:space="preserve">suggested </w:t>
      </w:r>
      <w:r w:rsidR="00B47D80">
        <w:rPr>
          <w:rFonts w:ascii="Times New Roman" w:eastAsiaTheme="minorEastAsia" w:hAnsi="Times New Roman" w:cs="Times New Roman"/>
          <w:lang w:val="en-IE"/>
        </w:rPr>
        <w:t xml:space="preserve">a new algorithm based on </w:t>
      </w:r>
      <w:r w:rsidR="00A94A77">
        <w:rPr>
          <w:rFonts w:ascii="Times New Roman" w:eastAsiaTheme="minorEastAsia" w:hAnsi="Times New Roman" w:cs="Times New Roman"/>
          <w:lang w:val="en-IE"/>
        </w:rPr>
        <w:t xml:space="preserve">deep CNN </w:t>
      </w:r>
      <w:r w:rsidR="006B6628">
        <w:rPr>
          <w:rFonts w:ascii="Times New Roman" w:eastAsiaTheme="minorEastAsia" w:hAnsi="Times New Roman" w:cs="Times New Roman"/>
          <w:lang w:val="en-IE"/>
        </w:rPr>
        <w:t>using Region Proposal Network (RPN</w:t>
      </w:r>
      <w:r w:rsidR="00540AE7">
        <w:rPr>
          <w:rFonts w:ascii="Times New Roman" w:eastAsiaTheme="minorEastAsia" w:hAnsi="Times New Roman" w:cs="Times New Roman"/>
          <w:lang w:val="en-IE"/>
        </w:rPr>
        <w:t>) to detect all Chinese traffic sign.</w:t>
      </w:r>
      <w:r w:rsidR="00561826">
        <w:rPr>
          <w:rFonts w:ascii="Times New Roman" w:eastAsiaTheme="minorEastAsia" w:hAnsi="Times New Roman" w:cs="Times New Roman"/>
          <w:lang w:val="en-IE"/>
        </w:rPr>
        <w:t xml:space="preserve"> Experiments show that their </w:t>
      </w:r>
      <w:r w:rsidR="00F35285">
        <w:rPr>
          <w:rFonts w:ascii="Times New Roman" w:eastAsiaTheme="minorEastAsia" w:hAnsi="Times New Roman" w:cs="Times New Roman"/>
          <w:lang w:val="en-IE"/>
        </w:rPr>
        <w:t>model</w:t>
      </w:r>
      <w:r w:rsidR="005D2907">
        <w:rPr>
          <w:rFonts w:ascii="Times New Roman" w:eastAsiaTheme="minorEastAsia" w:hAnsi="Times New Roman" w:cs="Times New Roman"/>
          <w:lang w:val="en-IE"/>
        </w:rPr>
        <w:t xml:space="preserve"> has </w:t>
      </w:r>
      <w:bookmarkStart w:id="276" w:name="OLE_LINK606"/>
      <w:bookmarkStart w:id="277" w:name="OLE_LINK607"/>
      <w:r w:rsidR="005D2907">
        <w:rPr>
          <w:rFonts w:ascii="Times New Roman" w:eastAsiaTheme="minorEastAsia" w:hAnsi="Times New Roman" w:cs="Times New Roman"/>
          <w:lang w:val="en-IE"/>
        </w:rPr>
        <w:t xml:space="preserve">towards real-time detection </w:t>
      </w:r>
      <w:r w:rsidR="004F63AC">
        <w:rPr>
          <w:rFonts w:ascii="Times New Roman" w:eastAsiaTheme="minorEastAsia" w:hAnsi="Times New Roman" w:cs="Times New Roman"/>
          <w:lang w:val="en-IE"/>
        </w:rPr>
        <w:t xml:space="preserve">speed </w:t>
      </w:r>
      <w:r w:rsidR="00FF6AAA">
        <w:rPr>
          <w:rFonts w:ascii="Times New Roman" w:eastAsiaTheme="minorEastAsia" w:hAnsi="Times New Roman" w:cs="Times New Roman"/>
          <w:lang w:val="en-IE"/>
        </w:rPr>
        <w:t xml:space="preserve">and above 99.0% </w:t>
      </w:r>
      <w:bookmarkStart w:id="278" w:name="OLE_LINK627"/>
      <w:bookmarkStart w:id="279" w:name="OLE_LINK628"/>
      <w:r w:rsidR="0010424B">
        <w:rPr>
          <w:rFonts w:ascii="Times New Roman" w:eastAsiaTheme="minorEastAsia" w:hAnsi="Times New Roman" w:cs="Times New Roman"/>
          <w:lang w:val="en-IE"/>
        </w:rPr>
        <w:t>precision</w:t>
      </w:r>
      <w:bookmarkEnd w:id="278"/>
      <w:bookmarkEnd w:id="279"/>
      <w:r w:rsidR="0010424B">
        <w:rPr>
          <w:rFonts w:ascii="Times New Roman" w:eastAsiaTheme="minorEastAsia" w:hAnsi="Times New Roman" w:cs="Times New Roman"/>
          <w:lang w:val="en-IE"/>
        </w:rPr>
        <w:t>.</w:t>
      </w:r>
    </w:p>
    <w:p w14:paraId="1DE287E7" w14:textId="6ADBEF0A" w:rsidR="00075BD7" w:rsidRPr="00075BD7" w:rsidRDefault="00047AFB" w:rsidP="0040441E">
      <w:pPr>
        <w:ind w:left="-15" w:right="-15"/>
        <w:rPr>
          <w:rFonts w:ascii="Times New Roman" w:eastAsiaTheme="minorEastAsia" w:hAnsi="Times New Roman" w:cs="Times New Roman"/>
          <w:lang w:val="en-IE"/>
        </w:rPr>
      </w:pPr>
      <w:bookmarkStart w:id="280" w:name="OLE_LINK439"/>
      <w:bookmarkStart w:id="281" w:name="OLE_LINK440"/>
      <w:bookmarkStart w:id="282" w:name="OLE_LINK443"/>
      <w:bookmarkEnd w:id="266"/>
      <w:bookmarkEnd w:id="267"/>
      <w:bookmarkEnd w:id="276"/>
      <w:bookmarkEnd w:id="277"/>
      <w:r>
        <w:rPr>
          <w:rFonts w:ascii="Times New Roman" w:eastAsiaTheme="minorEastAsia" w:hAnsi="Times New Roman" w:cs="Times New Roman"/>
          <w:lang w:val="en-IE"/>
        </w:rPr>
        <w:t>C</w:t>
      </w:r>
      <w:r w:rsidR="00C81AEF">
        <w:rPr>
          <w:rFonts w:ascii="Times New Roman" w:eastAsiaTheme="minorEastAsia" w:hAnsi="Times New Roman" w:cs="Times New Roman"/>
          <w:lang w:val="en-IE"/>
        </w:rPr>
        <w:t>onsidering</w:t>
      </w:r>
      <w:r w:rsidR="00E97681">
        <w:rPr>
          <w:rFonts w:ascii="Times New Roman" w:eastAsiaTheme="minorEastAsia" w:hAnsi="Times New Roman" w:cs="Times New Roman"/>
          <w:lang w:val="en-IE"/>
        </w:rPr>
        <w:t xml:space="preserve"> better</w:t>
      </w:r>
      <w:r w:rsidR="00626A1C">
        <w:rPr>
          <w:rFonts w:ascii="Times New Roman" w:eastAsiaTheme="minorEastAsia" w:hAnsi="Times New Roman" w:cs="Times New Roman"/>
          <w:lang w:val="en-IE"/>
        </w:rPr>
        <w:t xml:space="preserve"> detection</w:t>
      </w:r>
      <w:r w:rsidR="002577DB">
        <w:rPr>
          <w:rFonts w:ascii="Times New Roman" w:eastAsiaTheme="minorEastAsia" w:hAnsi="Times New Roman" w:cs="Times New Roman"/>
          <w:lang w:val="en-IE"/>
        </w:rPr>
        <w:t xml:space="preserve"> </w:t>
      </w:r>
      <w:r w:rsidR="008934D2">
        <w:rPr>
          <w:rFonts w:ascii="Times New Roman" w:eastAsiaTheme="minorEastAsia" w:hAnsi="Times New Roman" w:cs="Times New Roman"/>
          <w:lang w:val="en-IE"/>
        </w:rPr>
        <w:t>response time</w:t>
      </w:r>
      <w:r w:rsidR="00C81AEF">
        <w:rPr>
          <w:rFonts w:ascii="Times New Roman" w:eastAsiaTheme="minorEastAsia" w:hAnsi="Times New Roman" w:cs="Times New Roman"/>
          <w:lang w:val="en-IE"/>
        </w:rPr>
        <w:t xml:space="preserve">, </w:t>
      </w:r>
      <w:r w:rsidR="002F11AD">
        <w:rPr>
          <w:rFonts w:ascii="Times New Roman" w:eastAsiaTheme="minorEastAsia" w:hAnsi="Times New Roman" w:cs="Times New Roman"/>
          <w:lang w:val="en-IE"/>
        </w:rPr>
        <w:fldChar w:fldCharType="begin"/>
      </w:r>
      <w:r w:rsidR="008748D9">
        <w:rPr>
          <w:rFonts w:ascii="Times New Roman" w:eastAsiaTheme="minorEastAsia" w:hAnsi="Times New Roman" w:cs="Times New Roman"/>
          <w:lang w:val="en-IE"/>
        </w:rPr>
        <w:instrText xml:space="preserve"> ADDIN EN.CITE &lt;EndNote&gt;&lt;Cite AuthorYear="1"&gt;&lt;Author&gt;K R&lt;/Author&gt;&lt;Year&gt;2021&lt;/Year&gt;&lt;RecNum&gt;26&lt;/RecNum&gt;&lt;DisplayText&gt;K R, et al. [20]&lt;/DisplayText&gt;&lt;record&gt;&lt;rec-number&gt;26&lt;/rec-number&gt;&lt;foreign-keys&gt;&lt;key app="EN" db-id="tt0ttwtsnxa9x5esrx5psv9sstaad0zaxe9r" timestamp="1666863155"&gt;26&lt;/key&gt;&lt;/foreign-keys&gt;&lt;ref-type name="Conference Paper"&gt;47&lt;/ref-type&gt;&lt;contributors&gt;&lt;authors&gt;&lt;author&gt;K R, Sarumathi&lt;/author&gt;&lt;author&gt;M, Dhivyashree&lt;/author&gt;&lt;author&gt;R S, Vishnu Durai&lt;/author&gt;&lt;/authors&gt;&lt;/contributors&gt;&lt;titles&gt;&lt;title&gt;Traffic Sign Recognition with Faster RCNN and RPN for Advanced Driver Assistance Systems&lt;/title&gt;&lt;secondary-title&gt;2021 5th International Conference on Electronics, Communication and Aerospace Technology (ICECA)&lt;/secondary-title&gt;&lt;/titles&gt;&lt;pages&gt;1-8&lt;/pages&gt;&lt;dates&gt;&lt;year&gt;2021&lt;/year&gt;&lt;/dates&gt;&lt;urls&gt;&lt;/urls&gt;&lt;electronic-resource-num&gt;10.1109/iceca52323.2021.9675996&lt;/electronic-resource-num&gt;&lt;/record&gt;&lt;/Cite&gt;&lt;/EndNote&gt;</w:instrText>
      </w:r>
      <w:r w:rsidR="002F11AD">
        <w:rPr>
          <w:rFonts w:ascii="Times New Roman" w:eastAsiaTheme="minorEastAsia" w:hAnsi="Times New Roman" w:cs="Times New Roman"/>
          <w:lang w:val="en-IE"/>
        </w:rPr>
        <w:fldChar w:fldCharType="separate"/>
      </w:r>
      <w:r w:rsidR="008748D9">
        <w:rPr>
          <w:rFonts w:ascii="Times New Roman" w:eastAsiaTheme="minorEastAsia" w:hAnsi="Times New Roman" w:cs="Times New Roman"/>
          <w:noProof/>
          <w:lang w:val="en-IE"/>
        </w:rPr>
        <w:t>K R, et al. [20]</w:t>
      </w:r>
      <w:r w:rsidR="002F11AD">
        <w:rPr>
          <w:rFonts w:ascii="Times New Roman" w:eastAsiaTheme="minorEastAsia" w:hAnsi="Times New Roman" w:cs="Times New Roman"/>
          <w:lang w:val="en-IE"/>
        </w:rPr>
        <w:fldChar w:fldCharType="end"/>
      </w:r>
      <w:r w:rsidR="002F11AD">
        <w:rPr>
          <w:rFonts w:ascii="Times New Roman" w:eastAsiaTheme="minorEastAsia" w:hAnsi="Times New Roman" w:cs="Times New Roman"/>
          <w:lang w:val="en-IE"/>
        </w:rPr>
        <w:t xml:space="preserve"> </w:t>
      </w:r>
      <w:r w:rsidR="00B806CB">
        <w:rPr>
          <w:rFonts w:ascii="Times New Roman" w:eastAsiaTheme="minorEastAsia" w:hAnsi="Times New Roman" w:cs="Times New Roman"/>
          <w:lang w:val="en-IE"/>
        </w:rPr>
        <w:t xml:space="preserve">have </w:t>
      </w:r>
      <w:r w:rsidR="003F5998">
        <w:rPr>
          <w:rFonts w:ascii="Times New Roman" w:eastAsiaTheme="minorEastAsia" w:hAnsi="Times New Roman" w:cs="Times New Roman"/>
          <w:lang w:val="en-IE"/>
        </w:rPr>
        <w:t>proposed</w:t>
      </w:r>
      <w:r w:rsidR="00DE6C1D">
        <w:rPr>
          <w:rFonts w:ascii="Times New Roman" w:eastAsiaTheme="minorEastAsia" w:hAnsi="Times New Roman" w:cs="Times New Roman"/>
          <w:lang w:val="en-IE"/>
        </w:rPr>
        <w:t xml:space="preserve"> a combined scheme </w:t>
      </w:r>
      <w:r w:rsidR="006C3DC6">
        <w:rPr>
          <w:rFonts w:ascii="Times New Roman" w:eastAsiaTheme="minorEastAsia" w:hAnsi="Times New Roman" w:cs="Times New Roman"/>
          <w:lang w:val="en-IE"/>
        </w:rPr>
        <w:t>utilizing</w:t>
      </w:r>
      <w:r w:rsidR="000A2B21">
        <w:rPr>
          <w:rFonts w:ascii="Times New Roman" w:eastAsiaTheme="minorEastAsia" w:hAnsi="Times New Roman" w:cs="Times New Roman"/>
          <w:lang w:val="en-IE"/>
        </w:rPr>
        <w:t xml:space="preserve"> </w:t>
      </w:r>
      <w:r w:rsidR="005060B5" w:rsidRPr="005060B5">
        <w:rPr>
          <w:rFonts w:ascii="Times New Roman" w:eastAsiaTheme="minorEastAsia" w:hAnsi="Times New Roman" w:cs="Times New Roman"/>
          <w:lang w:val="en-IE"/>
        </w:rPr>
        <w:t>Faster Region based Convolution Neural Network</w:t>
      </w:r>
      <w:r w:rsidR="005B58A5">
        <w:rPr>
          <w:rFonts w:ascii="Times New Roman" w:eastAsiaTheme="minorEastAsia" w:hAnsi="Times New Roman" w:cs="Times New Roman"/>
          <w:lang w:val="en-IE"/>
        </w:rPr>
        <w:t xml:space="preserve"> (</w:t>
      </w:r>
      <w:bookmarkStart w:id="283" w:name="OLE_LINK616"/>
      <w:bookmarkStart w:id="284" w:name="OLE_LINK617"/>
      <w:r w:rsidR="005B58A5">
        <w:rPr>
          <w:rFonts w:ascii="Times New Roman" w:eastAsiaTheme="minorEastAsia" w:hAnsi="Times New Roman" w:cs="Times New Roman"/>
          <w:lang w:val="en-IE"/>
        </w:rPr>
        <w:t>R</w:t>
      </w:r>
      <w:r w:rsidR="00825F1E">
        <w:rPr>
          <w:rFonts w:ascii="Times New Roman" w:eastAsiaTheme="minorEastAsia" w:hAnsi="Times New Roman" w:cs="Times New Roman"/>
          <w:lang w:val="en-IE"/>
        </w:rPr>
        <w:t>-</w:t>
      </w:r>
      <w:r w:rsidR="005B58A5">
        <w:rPr>
          <w:rFonts w:ascii="Times New Roman" w:eastAsiaTheme="minorEastAsia" w:hAnsi="Times New Roman" w:cs="Times New Roman"/>
          <w:lang w:val="en-IE"/>
        </w:rPr>
        <w:t>CCN)</w:t>
      </w:r>
      <w:bookmarkEnd w:id="283"/>
      <w:bookmarkEnd w:id="284"/>
      <w:r w:rsidR="00365826">
        <w:rPr>
          <w:rFonts w:ascii="Times New Roman" w:eastAsiaTheme="minorEastAsia" w:hAnsi="Times New Roman" w:cs="Times New Roman"/>
          <w:lang w:val="en-IE"/>
        </w:rPr>
        <w:t xml:space="preserve"> </w:t>
      </w:r>
      <w:r w:rsidR="00F71C67">
        <w:rPr>
          <w:rFonts w:ascii="Times New Roman" w:eastAsiaTheme="minorEastAsia" w:hAnsi="Times New Roman" w:cs="Times New Roman"/>
          <w:lang w:val="en-IE"/>
        </w:rPr>
        <w:t>and RPN network</w:t>
      </w:r>
      <w:r w:rsidR="000F36CD">
        <w:rPr>
          <w:rFonts w:ascii="Times New Roman" w:eastAsiaTheme="minorEastAsia" w:hAnsi="Times New Roman" w:cs="Times New Roman"/>
          <w:lang w:val="en-IE"/>
        </w:rPr>
        <w:t xml:space="preserve">. </w:t>
      </w:r>
      <w:r w:rsidR="00732506">
        <w:rPr>
          <w:rFonts w:ascii="Times New Roman" w:eastAsiaTheme="minorEastAsia" w:hAnsi="Times New Roman" w:cs="Times New Roman"/>
          <w:lang w:val="en-IE"/>
        </w:rPr>
        <w:t>Besides</w:t>
      </w:r>
      <w:r w:rsidR="009C032F">
        <w:rPr>
          <w:rFonts w:ascii="Times New Roman" w:eastAsiaTheme="minorEastAsia" w:hAnsi="Times New Roman" w:cs="Times New Roman"/>
          <w:lang w:val="en-IE"/>
        </w:rPr>
        <w:t xml:space="preserve">, </w:t>
      </w:r>
      <w:r w:rsidR="009F2F48">
        <w:rPr>
          <w:rFonts w:ascii="Times New Roman" w:eastAsiaTheme="minorEastAsia" w:hAnsi="Times New Roman" w:cs="Times New Roman"/>
          <w:lang w:val="en-IE"/>
        </w:rPr>
        <w:t xml:space="preserve">the </w:t>
      </w:r>
      <w:r w:rsidR="00701B45">
        <w:rPr>
          <w:rFonts w:ascii="Times New Roman" w:eastAsiaTheme="minorEastAsia" w:hAnsi="Times New Roman" w:cs="Times New Roman"/>
          <w:lang w:val="en-IE"/>
        </w:rPr>
        <w:t xml:space="preserve">Random Forest algorithm </w:t>
      </w:r>
      <w:r w:rsidR="00A73666">
        <w:rPr>
          <w:rFonts w:ascii="Times New Roman" w:eastAsiaTheme="minorEastAsia" w:hAnsi="Times New Roman" w:cs="Times New Roman"/>
          <w:lang w:val="en-IE"/>
        </w:rPr>
        <w:t xml:space="preserve">is </w:t>
      </w:r>
      <w:r w:rsidR="004E1C8E">
        <w:rPr>
          <w:rFonts w:ascii="Times New Roman" w:eastAsiaTheme="minorEastAsia" w:hAnsi="Times New Roman" w:cs="Times New Roman"/>
          <w:lang w:val="en-IE"/>
        </w:rPr>
        <w:t>used</w:t>
      </w:r>
      <w:r w:rsidR="00B60763">
        <w:rPr>
          <w:rFonts w:ascii="Times New Roman" w:eastAsiaTheme="minorEastAsia" w:hAnsi="Times New Roman" w:cs="Times New Roman"/>
          <w:lang w:val="en-IE"/>
        </w:rPr>
        <w:t xml:space="preserve"> </w:t>
      </w:r>
      <w:r w:rsidR="005F7161">
        <w:rPr>
          <w:rFonts w:ascii="Times New Roman" w:eastAsiaTheme="minorEastAsia" w:hAnsi="Times New Roman" w:cs="Times New Roman"/>
          <w:lang w:val="en-IE"/>
        </w:rPr>
        <w:t xml:space="preserve">for </w:t>
      </w:r>
      <w:r w:rsidR="008478F3" w:rsidRPr="008478F3">
        <w:rPr>
          <w:rFonts w:ascii="Times New Roman" w:eastAsiaTheme="minorEastAsia" w:hAnsi="Times New Roman" w:cs="Times New Roman"/>
          <w:lang w:val="en-IE"/>
        </w:rPr>
        <w:t>performing classification and regression in the given dataset</w:t>
      </w:r>
      <w:r w:rsidR="00737CB9">
        <w:rPr>
          <w:rFonts w:ascii="Times New Roman" w:eastAsiaTheme="minorEastAsia" w:hAnsi="Times New Roman" w:cs="Times New Roman"/>
          <w:lang w:val="en-IE"/>
        </w:rPr>
        <w:t>. Th</w:t>
      </w:r>
      <w:r w:rsidR="00296233">
        <w:rPr>
          <w:rFonts w:ascii="Times New Roman" w:eastAsiaTheme="minorEastAsia" w:hAnsi="Times New Roman" w:cs="Times New Roman"/>
          <w:lang w:val="en-IE"/>
        </w:rPr>
        <w:t>eir</w:t>
      </w:r>
      <w:r w:rsidR="00737CB9">
        <w:rPr>
          <w:rFonts w:ascii="Times New Roman" w:eastAsiaTheme="minorEastAsia" w:hAnsi="Times New Roman" w:cs="Times New Roman"/>
          <w:lang w:val="en-IE"/>
        </w:rPr>
        <w:t xml:space="preserve"> </w:t>
      </w:r>
      <w:r w:rsidR="006201B2" w:rsidRPr="006201B2">
        <w:rPr>
          <w:rFonts w:ascii="Times New Roman" w:eastAsiaTheme="minorEastAsia" w:hAnsi="Times New Roman" w:cs="Times New Roman"/>
          <w:lang w:val="en-IE"/>
        </w:rPr>
        <w:t>composite</w:t>
      </w:r>
      <w:r w:rsidR="006201B2">
        <w:rPr>
          <w:rFonts w:ascii="Times New Roman" w:eastAsiaTheme="minorEastAsia" w:hAnsi="Times New Roman" w:cs="Times New Roman"/>
          <w:lang w:val="en-IE"/>
        </w:rPr>
        <w:t xml:space="preserve"> </w:t>
      </w:r>
      <w:r w:rsidR="00A545CD">
        <w:rPr>
          <w:rFonts w:ascii="Times New Roman" w:eastAsiaTheme="minorEastAsia" w:hAnsi="Times New Roman" w:cs="Times New Roman"/>
          <w:lang w:val="en-IE"/>
        </w:rPr>
        <w:t>method</w:t>
      </w:r>
      <w:r w:rsidR="00F227BB">
        <w:rPr>
          <w:rFonts w:ascii="Times New Roman" w:eastAsiaTheme="minorEastAsia" w:hAnsi="Times New Roman" w:cs="Times New Roman"/>
          <w:lang w:val="en-IE"/>
        </w:rPr>
        <w:t>s</w:t>
      </w:r>
      <w:r w:rsidR="00CE6E01">
        <w:rPr>
          <w:rFonts w:ascii="Times New Roman" w:eastAsiaTheme="minorEastAsia" w:hAnsi="Times New Roman" w:cs="Times New Roman"/>
          <w:lang w:val="en-IE"/>
        </w:rPr>
        <w:t xml:space="preserve"> significantly</w:t>
      </w:r>
      <w:r w:rsidR="00A545CD">
        <w:rPr>
          <w:rFonts w:ascii="Times New Roman" w:eastAsiaTheme="minorEastAsia" w:hAnsi="Times New Roman" w:cs="Times New Roman"/>
          <w:lang w:val="en-IE"/>
        </w:rPr>
        <w:t xml:space="preserve"> </w:t>
      </w:r>
      <w:r w:rsidR="00CE51E2">
        <w:rPr>
          <w:rFonts w:ascii="Times New Roman" w:eastAsiaTheme="minorEastAsia" w:hAnsi="Times New Roman" w:cs="Times New Roman"/>
          <w:lang w:val="en-IE"/>
        </w:rPr>
        <w:t>reduce</w:t>
      </w:r>
      <w:r w:rsidR="00170DDE">
        <w:rPr>
          <w:rFonts w:ascii="Times New Roman" w:eastAsiaTheme="minorEastAsia" w:hAnsi="Times New Roman" w:cs="Times New Roman"/>
          <w:lang w:val="en-IE"/>
        </w:rPr>
        <w:t>d</w:t>
      </w:r>
      <w:r w:rsidR="005A3E6C">
        <w:rPr>
          <w:rFonts w:ascii="Times New Roman" w:eastAsiaTheme="minorEastAsia" w:hAnsi="Times New Roman" w:cs="Times New Roman"/>
          <w:lang w:val="en-IE"/>
        </w:rPr>
        <w:t xml:space="preserve"> the </w:t>
      </w:r>
      <w:r w:rsidR="005A3E6C" w:rsidRPr="005A3E6C">
        <w:rPr>
          <w:rFonts w:ascii="Times New Roman" w:eastAsiaTheme="minorEastAsia" w:hAnsi="Times New Roman" w:cs="Times New Roman"/>
          <w:lang w:val="en-IE"/>
        </w:rPr>
        <w:t>resource requirements used for training the deep learning models</w:t>
      </w:r>
      <w:r w:rsidR="00170DDE">
        <w:rPr>
          <w:rFonts w:ascii="Times New Roman" w:eastAsiaTheme="minorEastAsia" w:hAnsi="Times New Roman" w:cs="Times New Roman"/>
          <w:lang w:val="en-IE"/>
        </w:rPr>
        <w:t xml:space="preserve"> and gave a</w:t>
      </w:r>
      <w:r w:rsidR="00726D3D">
        <w:rPr>
          <w:rFonts w:ascii="Times New Roman" w:eastAsiaTheme="minorEastAsia" w:hAnsi="Times New Roman" w:cs="Times New Roman"/>
          <w:lang w:val="en-IE"/>
        </w:rPr>
        <w:t xml:space="preserve">n increased </w:t>
      </w:r>
      <w:r w:rsidR="00FE5C9F">
        <w:rPr>
          <w:rFonts w:ascii="Times New Roman" w:eastAsiaTheme="minorEastAsia" w:hAnsi="Times New Roman" w:cs="Times New Roman"/>
          <w:lang w:val="en-IE"/>
        </w:rPr>
        <w:t xml:space="preserve">accuracy </w:t>
      </w:r>
      <w:r w:rsidR="00426321">
        <w:rPr>
          <w:rFonts w:ascii="Times New Roman" w:eastAsiaTheme="minorEastAsia" w:hAnsi="Times New Roman" w:cs="Times New Roman"/>
          <w:lang w:val="en-IE"/>
        </w:rPr>
        <w:t xml:space="preserve">closest to </w:t>
      </w:r>
      <w:r w:rsidR="00AD5B66">
        <w:rPr>
          <w:rFonts w:ascii="Times New Roman" w:eastAsiaTheme="minorEastAsia" w:hAnsi="Times New Roman" w:cs="Times New Roman"/>
          <w:lang w:val="en-IE"/>
        </w:rPr>
        <w:t>99.9%</w:t>
      </w:r>
      <w:r w:rsidR="00426321">
        <w:rPr>
          <w:rFonts w:ascii="Times New Roman" w:eastAsiaTheme="minorEastAsia" w:hAnsi="Times New Roman" w:cs="Times New Roman"/>
          <w:lang w:val="en-IE"/>
        </w:rPr>
        <w:t>.</w:t>
      </w:r>
    </w:p>
    <w:p w14:paraId="16A02624" w14:textId="0F712EB6" w:rsidR="009928EF" w:rsidRDefault="00D03A4F" w:rsidP="009928EF">
      <w:pPr>
        <w:spacing w:after="0" w:line="247" w:lineRule="auto"/>
        <w:ind w:left="-17" w:right="-17" w:firstLine="187"/>
        <w:rPr>
          <w:rFonts w:ascii="Times New Roman" w:eastAsiaTheme="minorEastAsia" w:hAnsi="Times New Roman" w:cs="Times New Roman"/>
          <w:lang w:val="en-IE"/>
        </w:rPr>
      </w:pPr>
      <w:bookmarkStart w:id="285" w:name="OLE_LINK452"/>
      <w:bookmarkStart w:id="286" w:name="OLE_LINK453"/>
      <w:bookmarkStart w:id="287" w:name="OLE_LINK456"/>
      <w:bookmarkEnd w:id="270"/>
      <w:bookmarkEnd w:id="271"/>
      <w:bookmarkEnd w:id="280"/>
      <w:bookmarkEnd w:id="281"/>
      <w:bookmarkEnd w:id="282"/>
      <w:r>
        <w:rPr>
          <w:rFonts w:ascii="Times New Roman" w:eastAsiaTheme="minorEastAsia" w:hAnsi="Times New Roman" w:cs="Times New Roman"/>
          <w:lang w:val="en-IE"/>
        </w:rPr>
        <w:t xml:space="preserve">Despite of their </w:t>
      </w:r>
      <w:r w:rsidR="00AF6212">
        <w:rPr>
          <w:rFonts w:ascii="Times New Roman" w:eastAsiaTheme="minorEastAsia" w:hAnsi="Times New Roman" w:cs="Times New Roman"/>
          <w:lang w:val="en-IE"/>
        </w:rPr>
        <w:t xml:space="preserve">effect, </w:t>
      </w:r>
      <w:r w:rsidR="007C2735">
        <w:rPr>
          <w:rFonts w:ascii="Times New Roman" w:eastAsiaTheme="minorEastAsia" w:hAnsi="Times New Roman" w:cs="Times New Roman"/>
          <w:lang w:val="en-IE"/>
        </w:rPr>
        <w:t xml:space="preserve">most of </w:t>
      </w:r>
      <w:r w:rsidR="007C2735" w:rsidRPr="007C2735">
        <w:rPr>
          <w:rFonts w:ascii="Times New Roman" w:eastAsiaTheme="minorEastAsia" w:hAnsi="Times New Roman" w:cs="Times New Roman"/>
          <w:lang w:val="en-IE"/>
        </w:rPr>
        <w:t xml:space="preserve">existing </w:t>
      </w:r>
      <w:r w:rsidR="0042197E">
        <w:rPr>
          <w:rFonts w:ascii="Times New Roman" w:eastAsiaTheme="minorEastAsia" w:hAnsi="Times New Roman" w:cs="Times New Roman"/>
          <w:lang w:val="en-IE"/>
        </w:rPr>
        <w:t>methods</w:t>
      </w:r>
      <w:r w:rsidR="00B643F5">
        <w:rPr>
          <w:rFonts w:ascii="Times New Roman" w:eastAsiaTheme="minorEastAsia" w:hAnsi="Times New Roman" w:cs="Times New Roman"/>
          <w:lang w:val="en-IE"/>
        </w:rPr>
        <w:t xml:space="preserve"> </w:t>
      </w:r>
      <w:r w:rsidR="005A36B4" w:rsidRPr="005A36B4">
        <w:rPr>
          <w:rFonts w:ascii="Times New Roman" w:eastAsiaTheme="minorEastAsia" w:hAnsi="Times New Roman" w:cs="Times New Roman"/>
          <w:lang w:val="en-IE"/>
        </w:rPr>
        <w:t>suggested by these studies</w:t>
      </w:r>
      <w:r w:rsidR="00753E3D">
        <w:rPr>
          <w:rFonts w:ascii="Times New Roman" w:eastAsiaTheme="minorEastAsia" w:hAnsi="Times New Roman" w:cs="Times New Roman"/>
          <w:lang w:val="en-IE"/>
        </w:rPr>
        <w:t xml:space="preserve"> </w:t>
      </w:r>
      <w:r w:rsidR="00166287">
        <w:rPr>
          <w:rFonts w:ascii="Times New Roman" w:eastAsiaTheme="minorEastAsia" w:hAnsi="Times New Roman" w:cs="Times New Roman"/>
          <w:lang w:val="en-IE"/>
        </w:rPr>
        <w:t xml:space="preserve">are based on </w:t>
      </w:r>
      <w:r w:rsidR="00D67EDF">
        <w:rPr>
          <w:rFonts w:ascii="Times New Roman" w:eastAsiaTheme="minorEastAsia" w:hAnsi="Times New Roman" w:cs="Times New Roman"/>
          <w:lang w:val="en-IE"/>
        </w:rPr>
        <w:t xml:space="preserve">a relatively small number of all traffic </w:t>
      </w:r>
      <w:r w:rsidR="00671710">
        <w:rPr>
          <w:rFonts w:ascii="Times New Roman" w:eastAsiaTheme="minorEastAsia" w:hAnsi="Times New Roman" w:cs="Times New Roman"/>
          <w:lang w:val="en-IE"/>
        </w:rPr>
        <w:t>signs</w:t>
      </w:r>
      <w:r w:rsidR="001B6B24">
        <w:rPr>
          <w:rFonts w:ascii="Times New Roman" w:eastAsiaTheme="minorEastAsia" w:hAnsi="Times New Roman" w:cs="Times New Roman"/>
          <w:lang w:val="en-IE"/>
        </w:rPr>
        <w:t xml:space="preserve"> </w:t>
      </w:r>
      <w:r w:rsidR="001B6B24" w:rsidRPr="001B6B24">
        <w:rPr>
          <w:rFonts w:ascii="Times New Roman" w:eastAsiaTheme="minorEastAsia" w:hAnsi="Times New Roman" w:cs="Times New Roman"/>
          <w:lang w:val="en-IE"/>
        </w:rPr>
        <w:t>(</w:t>
      </w:r>
      <w:bookmarkStart w:id="288" w:name="OLE_LINK446"/>
      <w:bookmarkStart w:id="289" w:name="OLE_LINK447"/>
      <w:r w:rsidR="007323A3">
        <w:rPr>
          <w:rFonts w:ascii="Times New Roman" w:eastAsiaTheme="minorEastAsia" w:hAnsi="Times New Roman" w:cs="Times New Roman"/>
          <w:lang w:val="en-IE"/>
        </w:rPr>
        <w:t>about</w:t>
      </w:r>
      <w:r w:rsidR="001B6B24" w:rsidRPr="001B6B24">
        <w:rPr>
          <w:rFonts w:ascii="Times New Roman" w:eastAsiaTheme="minorEastAsia" w:hAnsi="Times New Roman" w:cs="Times New Roman"/>
          <w:lang w:val="en-IE"/>
        </w:rPr>
        <w:t xml:space="preserve"> 50 </w:t>
      </w:r>
      <w:r w:rsidR="00F1206A">
        <w:rPr>
          <w:rFonts w:ascii="Times New Roman" w:eastAsiaTheme="minorEastAsia" w:hAnsi="Times New Roman" w:cs="Times New Roman"/>
          <w:lang w:val="en-IE"/>
        </w:rPr>
        <w:t>classed</w:t>
      </w:r>
      <w:r w:rsidR="001B6B24" w:rsidRPr="001B6B24">
        <w:rPr>
          <w:rFonts w:ascii="Times New Roman" w:eastAsiaTheme="minorEastAsia" w:hAnsi="Times New Roman" w:cs="Times New Roman"/>
          <w:lang w:val="en-IE"/>
        </w:rPr>
        <w:t xml:space="preserve"> out of several hundred</w:t>
      </w:r>
      <w:r w:rsidR="001B6B24">
        <w:rPr>
          <w:rFonts w:ascii="Times New Roman" w:eastAsiaTheme="minorEastAsia" w:hAnsi="Times New Roman" w:cs="Times New Roman"/>
          <w:lang w:val="en-IE"/>
        </w:rPr>
        <w:t xml:space="preserve"> in different regions</w:t>
      </w:r>
      <w:bookmarkEnd w:id="288"/>
      <w:bookmarkEnd w:id="289"/>
      <w:r w:rsidR="001B6B24" w:rsidRPr="001B6B24">
        <w:rPr>
          <w:rFonts w:ascii="Times New Roman" w:eastAsiaTheme="minorEastAsia" w:hAnsi="Times New Roman" w:cs="Times New Roman"/>
          <w:lang w:val="en-IE"/>
        </w:rPr>
        <w:t>) and performance on the remaining set of trafﬁc signs</w:t>
      </w:r>
      <w:r w:rsidR="00D0482F">
        <w:rPr>
          <w:rFonts w:ascii="Times New Roman" w:eastAsiaTheme="minorEastAsia" w:hAnsi="Times New Roman" w:cs="Times New Roman"/>
          <w:lang w:val="en-IE"/>
        </w:rPr>
        <w:t xml:space="preserve"> are required </w:t>
      </w:r>
      <w:r w:rsidR="0096458C">
        <w:rPr>
          <w:rFonts w:ascii="Times New Roman" w:eastAsiaTheme="minorEastAsia" w:hAnsi="Times New Roman" w:cs="Times New Roman"/>
          <w:lang w:val="en-IE"/>
        </w:rPr>
        <w:t xml:space="preserve">to train and test, which </w:t>
      </w:r>
      <w:r w:rsidR="00B521D1">
        <w:rPr>
          <w:rFonts w:ascii="Times New Roman" w:eastAsiaTheme="minorEastAsia" w:hAnsi="Times New Roman" w:cs="Times New Roman"/>
          <w:lang w:val="en-IE"/>
        </w:rPr>
        <w:t xml:space="preserve">remains </w:t>
      </w:r>
      <w:r w:rsidR="00A63FBB">
        <w:rPr>
          <w:rFonts w:ascii="Times New Roman" w:eastAsiaTheme="minorEastAsia" w:hAnsi="Times New Roman" w:cs="Times New Roman"/>
          <w:lang w:val="en-IE"/>
        </w:rPr>
        <w:t xml:space="preserve">an </w:t>
      </w:r>
      <w:r w:rsidR="00A63FBB">
        <w:rPr>
          <w:rFonts w:ascii="Times New Roman" w:eastAsiaTheme="minorEastAsia" w:hAnsi="Times New Roman" w:cs="Times New Roman"/>
          <w:lang w:val="en-IE"/>
        </w:rPr>
        <w:t>open question.</w:t>
      </w:r>
      <w:r w:rsidR="003D2B75">
        <w:rPr>
          <w:rFonts w:ascii="Times New Roman" w:eastAsiaTheme="minorEastAsia" w:hAnsi="Times New Roman" w:cs="Times New Roman"/>
          <w:lang w:val="en-IE"/>
        </w:rPr>
        <w:t xml:space="preserve"> In this </w:t>
      </w:r>
      <w:r w:rsidR="003B0917">
        <w:rPr>
          <w:rFonts w:ascii="Times New Roman" w:eastAsiaTheme="minorEastAsia" w:hAnsi="Times New Roman" w:cs="Times New Roman"/>
          <w:lang w:val="en-IE"/>
        </w:rPr>
        <w:t>context</w:t>
      </w:r>
      <w:r w:rsidR="003D2B75">
        <w:rPr>
          <w:rFonts w:ascii="Times New Roman" w:eastAsiaTheme="minorEastAsia" w:hAnsi="Times New Roman" w:cs="Times New Roman"/>
          <w:lang w:val="en-IE"/>
        </w:rPr>
        <w:t xml:space="preserve">, </w:t>
      </w:r>
      <w:r w:rsidR="003F2611">
        <w:rPr>
          <w:rFonts w:ascii="Times New Roman" w:eastAsiaTheme="minorEastAsia" w:hAnsi="Times New Roman" w:cs="Times New Roman"/>
          <w:lang w:val="en-IE"/>
        </w:rPr>
        <w:fldChar w:fldCharType="begin"/>
      </w:r>
      <w:r w:rsidR="008748D9">
        <w:rPr>
          <w:rFonts w:ascii="Times New Roman" w:eastAsiaTheme="minorEastAsia" w:hAnsi="Times New Roman" w:cs="Times New Roman"/>
          <w:lang w:val="en-IE"/>
        </w:rPr>
        <w:instrText xml:space="preserve"> ADDIN EN.CITE &lt;EndNote&gt;&lt;Cite AuthorYear="1"&gt;&lt;Author&gt;Tabernik&lt;/Author&gt;&lt;Year&gt;2020&lt;/Year&gt;&lt;RecNum&gt;15&lt;/RecNum&gt;&lt;DisplayText&gt;Tabernik and Skocaj [21]&lt;/DisplayText&gt;&lt;record&gt;&lt;rec-number&gt;15&lt;/rec-number&gt;&lt;foreign-keys&gt;&lt;key app="EN" db-id="tt0ttwtsnxa9x5esrx5psv9sstaad0zaxe9r" timestamp="1666861510"&gt;15&lt;/key&gt;&lt;/foreign-keys&gt;&lt;ref-type name="Journal Article"&gt;17&lt;/ref-type&gt;&lt;contributors&gt;&lt;authors&gt;&lt;author&gt;Tabernik, Domen&lt;/author&gt;&lt;author&gt;Skocaj, Danijel&lt;/author&gt;&lt;/authors&gt;&lt;/contributors&gt;&lt;titles&gt;&lt;title&gt;Deep Learning for Large-Scale Traffic-Sign Detection and Recognition&lt;/title&gt;&lt;secondary-title&gt;IEEE Transactions on Intelligent Transportation Systems&lt;/secondary-title&gt;&lt;/titles&gt;&lt;periodical&gt;&lt;full-title&gt;IEEE Transactions on Intelligent Transportation Systems&lt;/full-title&gt;&lt;/periodical&gt;&lt;pages&gt;1427-1440&lt;/pages&gt;&lt;volume&gt;21&lt;/volume&gt;&lt;number&gt;4&lt;/number&gt;&lt;section&gt;1427&lt;/section&gt;&lt;dates&gt;&lt;year&gt;2020&lt;/year&gt;&lt;/dates&gt;&lt;isbn&gt;1524-9050&amp;#xD;1558-0016&lt;/isbn&gt;&lt;urls&gt;&lt;/urls&gt;&lt;electronic-resource-num&gt;10.1109/tits.2019.2913588&lt;/electronic-resource-num&gt;&lt;/record&gt;&lt;/Cite&gt;&lt;/EndNote&gt;</w:instrText>
      </w:r>
      <w:r w:rsidR="003F2611">
        <w:rPr>
          <w:rFonts w:ascii="Times New Roman" w:eastAsiaTheme="minorEastAsia" w:hAnsi="Times New Roman" w:cs="Times New Roman"/>
          <w:lang w:val="en-IE"/>
        </w:rPr>
        <w:fldChar w:fldCharType="separate"/>
      </w:r>
      <w:r w:rsidR="008748D9">
        <w:rPr>
          <w:rFonts w:ascii="Times New Roman" w:eastAsiaTheme="minorEastAsia" w:hAnsi="Times New Roman" w:cs="Times New Roman"/>
          <w:noProof/>
          <w:lang w:val="en-IE"/>
        </w:rPr>
        <w:t>Tabernik and Skocaj [21]</w:t>
      </w:r>
      <w:r w:rsidR="003F2611">
        <w:rPr>
          <w:rFonts w:ascii="Times New Roman" w:eastAsiaTheme="minorEastAsia" w:hAnsi="Times New Roman" w:cs="Times New Roman"/>
          <w:lang w:val="en-IE"/>
        </w:rPr>
        <w:fldChar w:fldCharType="end"/>
      </w:r>
      <w:r w:rsidR="003F2611">
        <w:rPr>
          <w:rFonts w:ascii="Times New Roman" w:eastAsiaTheme="minorEastAsia" w:hAnsi="Times New Roman" w:cs="Times New Roman"/>
          <w:lang w:val="en-IE"/>
        </w:rPr>
        <w:t xml:space="preserve"> </w:t>
      </w:r>
      <w:r w:rsidR="000128A6">
        <w:rPr>
          <w:rFonts w:ascii="Times New Roman" w:eastAsiaTheme="minorEastAsia" w:hAnsi="Times New Roman" w:cs="Times New Roman"/>
          <w:lang w:val="en-IE"/>
        </w:rPr>
        <w:t xml:space="preserve">proposed </w:t>
      </w:r>
      <w:r w:rsidR="00B83A93">
        <w:rPr>
          <w:rFonts w:ascii="Times New Roman" w:eastAsiaTheme="minorEastAsia" w:hAnsi="Times New Roman" w:cs="Times New Roman"/>
          <w:lang w:val="en-IE"/>
        </w:rPr>
        <w:t xml:space="preserve">several improvements </w:t>
      </w:r>
      <w:r w:rsidR="00C0361C">
        <w:rPr>
          <w:rFonts w:ascii="Times New Roman" w:eastAsiaTheme="minorEastAsia" w:hAnsi="Times New Roman" w:cs="Times New Roman"/>
          <w:lang w:val="en-IE"/>
        </w:rPr>
        <w:t xml:space="preserve">using </w:t>
      </w:r>
      <w:r w:rsidR="00B55D0A">
        <w:rPr>
          <w:rFonts w:ascii="Times New Roman" w:eastAsiaTheme="minorEastAsia" w:hAnsi="Times New Roman" w:cs="Times New Roman"/>
          <w:lang w:val="en-IE"/>
        </w:rPr>
        <w:t xml:space="preserve">CNN and mask </w:t>
      </w:r>
      <w:r w:rsidR="00B06920">
        <w:rPr>
          <w:rFonts w:ascii="Times New Roman" w:eastAsiaTheme="minorEastAsia" w:hAnsi="Times New Roman" w:cs="Times New Roman"/>
          <w:lang w:val="en-IE"/>
        </w:rPr>
        <w:t>R-CNN</w:t>
      </w:r>
      <w:r w:rsidR="00F9291C">
        <w:rPr>
          <w:rFonts w:ascii="Times New Roman" w:eastAsiaTheme="minorEastAsia" w:hAnsi="Times New Roman" w:cs="Times New Roman"/>
          <w:lang w:val="en-IE"/>
        </w:rPr>
        <w:t xml:space="preserve"> </w:t>
      </w:r>
      <w:bookmarkStart w:id="290" w:name="OLE_LINK450"/>
      <w:bookmarkStart w:id="291" w:name="OLE_LINK451"/>
      <w:r w:rsidR="00F9291C">
        <w:rPr>
          <w:rFonts w:ascii="Times New Roman" w:eastAsiaTheme="minorEastAsia" w:hAnsi="Times New Roman" w:cs="Times New Roman"/>
          <w:lang w:val="en-IE"/>
        </w:rPr>
        <w:t>approach</w:t>
      </w:r>
      <w:bookmarkEnd w:id="290"/>
      <w:bookmarkEnd w:id="291"/>
      <w:r w:rsidR="00B428FA">
        <w:rPr>
          <w:rFonts w:ascii="Times New Roman" w:eastAsiaTheme="minorEastAsia" w:hAnsi="Times New Roman" w:cs="Times New Roman"/>
          <w:lang w:val="en-IE"/>
        </w:rPr>
        <w:t xml:space="preserve"> to </w:t>
      </w:r>
      <w:r w:rsidR="00B837EE">
        <w:rPr>
          <w:rFonts w:ascii="Times New Roman" w:eastAsiaTheme="minorEastAsia" w:hAnsi="Times New Roman" w:cs="Times New Roman"/>
          <w:lang w:val="en-IE"/>
        </w:rPr>
        <w:t xml:space="preserve">resolve </w:t>
      </w:r>
      <w:r w:rsidR="00E54727">
        <w:rPr>
          <w:rFonts w:ascii="Times New Roman" w:eastAsiaTheme="minorEastAsia" w:hAnsi="Times New Roman" w:cs="Times New Roman"/>
          <w:lang w:val="en-IE"/>
        </w:rPr>
        <w:t xml:space="preserve">the issue of detecting </w:t>
      </w:r>
      <w:r w:rsidR="003A3A54">
        <w:rPr>
          <w:rFonts w:ascii="Times New Roman" w:eastAsiaTheme="minorEastAsia" w:hAnsi="Times New Roman" w:cs="Times New Roman"/>
          <w:lang w:val="en-IE"/>
        </w:rPr>
        <w:t>a l</w:t>
      </w:r>
      <w:bookmarkStart w:id="292" w:name="OLE_LINK457"/>
      <w:bookmarkStart w:id="293" w:name="OLE_LINK458"/>
      <w:r w:rsidR="003A3A54">
        <w:rPr>
          <w:rFonts w:ascii="Times New Roman" w:eastAsiaTheme="minorEastAsia" w:hAnsi="Times New Roman" w:cs="Times New Roman"/>
          <w:lang w:val="en-IE"/>
        </w:rPr>
        <w:t xml:space="preserve">arge-scale </w:t>
      </w:r>
      <w:r w:rsidR="00DB135D">
        <w:rPr>
          <w:rFonts w:ascii="Times New Roman" w:eastAsiaTheme="minorEastAsia" w:hAnsi="Times New Roman" w:cs="Times New Roman"/>
          <w:lang w:val="en-IE"/>
        </w:rPr>
        <w:t xml:space="preserve">traffic sign </w:t>
      </w:r>
      <w:r w:rsidR="006441C9">
        <w:rPr>
          <w:rFonts w:ascii="Times New Roman" w:eastAsiaTheme="minorEastAsia" w:hAnsi="Times New Roman" w:cs="Times New Roman"/>
          <w:lang w:val="en-IE"/>
        </w:rPr>
        <w:t>categories</w:t>
      </w:r>
      <w:bookmarkEnd w:id="292"/>
      <w:bookmarkEnd w:id="293"/>
      <w:r w:rsidR="009B2554">
        <w:rPr>
          <w:rFonts w:ascii="Times New Roman" w:eastAsiaTheme="minorEastAsia" w:hAnsi="Times New Roman" w:cs="Times New Roman"/>
          <w:lang w:val="en-IE"/>
        </w:rPr>
        <w:t>.</w:t>
      </w:r>
      <w:r w:rsidR="00331CA2">
        <w:rPr>
          <w:rFonts w:ascii="Times New Roman" w:eastAsiaTheme="minorEastAsia" w:hAnsi="Times New Roman" w:cs="Times New Roman"/>
          <w:lang w:val="en-IE"/>
        </w:rPr>
        <w:t xml:space="preserve"> </w:t>
      </w:r>
      <w:r w:rsidR="00331CA2" w:rsidRPr="00331CA2">
        <w:rPr>
          <w:rFonts w:ascii="Times New Roman" w:eastAsiaTheme="minorEastAsia" w:hAnsi="Times New Roman" w:cs="Times New Roman"/>
          <w:lang w:val="en-IE"/>
        </w:rPr>
        <w:t xml:space="preserve">The </w:t>
      </w:r>
      <w:r w:rsidR="00AD1201">
        <w:rPr>
          <w:rFonts w:ascii="Times New Roman" w:eastAsiaTheme="minorEastAsia" w:hAnsi="Times New Roman" w:cs="Times New Roman"/>
          <w:lang w:val="en-IE"/>
        </w:rPr>
        <w:t>experiment</w:t>
      </w:r>
      <w:r w:rsidR="006F1BE7">
        <w:rPr>
          <w:rFonts w:ascii="Times New Roman" w:eastAsiaTheme="minorEastAsia" w:hAnsi="Times New Roman" w:cs="Times New Roman"/>
          <w:lang w:val="en-IE"/>
        </w:rPr>
        <w:t>s</w:t>
      </w:r>
      <w:r w:rsidR="00331CA2" w:rsidRPr="00331CA2">
        <w:rPr>
          <w:rFonts w:ascii="Times New Roman" w:eastAsiaTheme="minorEastAsia" w:hAnsi="Times New Roman" w:cs="Times New Roman"/>
          <w:lang w:val="en-IE"/>
        </w:rPr>
        <w:t xml:space="preserve"> are </w:t>
      </w:r>
      <w:r w:rsidR="00AD1201">
        <w:rPr>
          <w:rFonts w:ascii="Times New Roman" w:eastAsiaTheme="minorEastAsia" w:hAnsi="Times New Roman" w:cs="Times New Roman"/>
          <w:lang w:val="en-IE"/>
        </w:rPr>
        <w:t xml:space="preserve">conducted </w:t>
      </w:r>
      <w:r w:rsidR="00331CA2" w:rsidRPr="00331CA2">
        <w:rPr>
          <w:rFonts w:ascii="Times New Roman" w:eastAsiaTheme="minorEastAsia" w:hAnsi="Times New Roman" w:cs="Times New Roman"/>
          <w:lang w:val="en-IE"/>
        </w:rPr>
        <w:t xml:space="preserve">on </w:t>
      </w:r>
      <w:bookmarkStart w:id="294" w:name="OLE_LINK618"/>
      <w:bookmarkStart w:id="295" w:name="OLE_LINK619"/>
      <w:r w:rsidR="00331CA2" w:rsidRPr="00331CA2">
        <w:rPr>
          <w:rFonts w:ascii="Times New Roman" w:eastAsiaTheme="minorEastAsia" w:hAnsi="Times New Roman" w:cs="Times New Roman"/>
          <w:lang w:val="en-IE"/>
        </w:rPr>
        <w:t>highly challengin</w:t>
      </w:r>
      <w:bookmarkEnd w:id="294"/>
      <w:bookmarkEnd w:id="295"/>
      <w:r w:rsidR="00331CA2" w:rsidRPr="00331CA2">
        <w:rPr>
          <w:rFonts w:ascii="Times New Roman" w:eastAsiaTheme="minorEastAsia" w:hAnsi="Times New Roman" w:cs="Times New Roman"/>
          <w:lang w:val="en-IE"/>
        </w:rPr>
        <w:t>g trafﬁc</w:t>
      </w:r>
      <w:r w:rsidR="00595BE4">
        <w:rPr>
          <w:rFonts w:ascii="Times New Roman" w:eastAsiaTheme="minorEastAsia" w:hAnsi="Times New Roman" w:cs="Times New Roman"/>
          <w:lang w:val="en-IE"/>
        </w:rPr>
        <w:t xml:space="preserve"> </w:t>
      </w:r>
      <w:r w:rsidR="00331CA2" w:rsidRPr="00331CA2">
        <w:rPr>
          <w:rFonts w:ascii="Times New Roman" w:eastAsiaTheme="minorEastAsia" w:hAnsi="Times New Roman" w:cs="Times New Roman"/>
          <w:lang w:val="en-IE"/>
        </w:rPr>
        <w:t>sign categories</w:t>
      </w:r>
      <w:r w:rsidR="001F4E91">
        <w:rPr>
          <w:rFonts w:ascii="Times New Roman" w:eastAsiaTheme="minorEastAsia" w:hAnsi="Times New Roman" w:cs="Times New Roman"/>
          <w:lang w:val="en-IE"/>
        </w:rPr>
        <w:t xml:space="preserve"> and </w:t>
      </w:r>
      <w:r w:rsidR="00776ADC">
        <w:rPr>
          <w:rFonts w:ascii="Times New Roman" w:eastAsiaTheme="minorEastAsia" w:hAnsi="Times New Roman" w:cs="Times New Roman"/>
          <w:lang w:val="en-IE"/>
        </w:rPr>
        <w:t>the</w:t>
      </w:r>
      <w:r w:rsidR="00726F75">
        <w:rPr>
          <w:rFonts w:ascii="Times New Roman" w:eastAsiaTheme="minorEastAsia" w:hAnsi="Times New Roman" w:cs="Times New Roman"/>
          <w:lang w:val="en-IE"/>
        </w:rPr>
        <w:t xml:space="preserve"> n</w:t>
      </w:r>
      <w:r w:rsidR="00726F75" w:rsidRPr="00726F75">
        <w:rPr>
          <w:rFonts w:ascii="Times New Roman" w:eastAsiaTheme="minorEastAsia" w:hAnsi="Times New Roman" w:cs="Times New Roman"/>
          <w:lang w:val="en-IE"/>
        </w:rPr>
        <w:t>umerical</w:t>
      </w:r>
      <w:r w:rsidR="00726F75">
        <w:rPr>
          <w:rFonts w:ascii="Times New Roman" w:eastAsiaTheme="minorEastAsia" w:hAnsi="Times New Roman" w:cs="Times New Roman"/>
          <w:lang w:val="en-IE"/>
        </w:rPr>
        <w:t xml:space="preserve"> r</w:t>
      </w:r>
      <w:r w:rsidR="00776ADC">
        <w:rPr>
          <w:rFonts w:ascii="Times New Roman" w:eastAsiaTheme="minorEastAsia" w:hAnsi="Times New Roman" w:cs="Times New Roman"/>
          <w:lang w:val="en-IE"/>
        </w:rPr>
        <w:t>esul</w:t>
      </w:r>
      <w:r w:rsidR="00726F75">
        <w:rPr>
          <w:rFonts w:ascii="Times New Roman" w:eastAsiaTheme="minorEastAsia" w:hAnsi="Times New Roman" w:cs="Times New Roman"/>
          <w:lang w:val="en-IE"/>
        </w:rPr>
        <w:t xml:space="preserve">ts of </w:t>
      </w:r>
      <w:r w:rsidR="004F2432">
        <w:rPr>
          <w:rFonts w:ascii="Times New Roman" w:eastAsiaTheme="minorEastAsia" w:hAnsi="Times New Roman" w:cs="Times New Roman"/>
          <w:lang w:val="en-IE"/>
        </w:rPr>
        <w:t xml:space="preserve">below 3.0% </w:t>
      </w:r>
      <w:r w:rsidR="000A4ADC">
        <w:rPr>
          <w:rFonts w:ascii="Times New Roman" w:eastAsiaTheme="minorEastAsia" w:hAnsi="Times New Roman" w:cs="Times New Roman"/>
          <w:lang w:val="en-IE"/>
        </w:rPr>
        <w:t>error rates</w:t>
      </w:r>
      <w:r w:rsidR="00EC24DE">
        <w:rPr>
          <w:rFonts w:ascii="Times New Roman" w:eastAsiaTheme="minorEastAsia" w:hAnsi="Times New Roman" w:cs="Times New Roman"/>
          <w:lang w:val="en-IE"/>
        </w:rPr>
        <w:t xml:space="preserve"> verified the </w:t>
      </w:r>
      <w:r w:rsidR="00EC24DE" w:rsidRPr="00EC24DE">
        <w:rPr>
          <w:rFonts w:ascii="Times New Roman" w:eastAsiaTheme="minorEastAsia" w:hAnsi="Times New Roman" w:cs="Times New Roman"/>
          <w:lang w:val="en-IE"/>
        </w:rPr>
        <w:t>effectiveness</w:t>
      </w:r>
      <w:r w:rsidR="00EC24DE">
        <w:rPr>
          <w:rFonts w:ascii="Times New Roman" w:eastAsiaTheme="minorEastAsia" w:hAnsi="Times New Roman" w:cs="Times New Roman"/>
          <w:lang w:val="en-IE"/>
        </w:rPr>
        <w:t>.</w:t>
      </w:r>
      <w:bookmarkEnd w:id="285"/>
      <w:bookmarkEnd w:id="286"/>
      <w:bookmarkEnd w:id="287"/>
    </w:p>
    <w:bookmarkStart w:id="296" w:name="_MON_1728475647"/>
    <w:bookmarkEnd w:id="296"/>
    <w:p w14:paraId="4898B6F4" w14:textId="3D1B68DF" w:rsidR="00A7197B" w:rsidRPr="00D03579" w:rsidRDefault="00C14797" w:rsidP="007F42FF">
      <w:pPr>
        <w:spacing w:after="120" w:line="247" w:lineRule="auto"/>
        <w:ind w:right="-17" w:firstLine="0"/>
        <w:rPr>
          <w:rFonts w:ascii="Times New Roman" w:eastAsiaTheme="minorEastAsia" w:hAnsi="Times New Roman" w:cs="Times New Roman"/>
        </w:rPr>
      </w:pPr>
      <w:r w:rsidRPr="00C14797">
        <w:rPr>
          <w:rFonts w:ascii="Times New Roman" w:eastAsiaTheme="minorEastAsia" w:hAnsi="Times New Roman" w:cs="Times New Roman"/>
          <w:noProof/>
        </w:rPr>
        <w:object w:dxaOrig="4880" w:dyaOrig="5040" w14:anchorId="04FE14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44.1pt;height:252.5pt;mso-width-percent:0;mso-height-percent:0;mso-width-percent:0;mso-height-percent:0" o:ole="">
            <v:imagedata r:id="rId11" o:title=""/>
          </v:shape>
          <o:OLEObject Type="Embed" ProgID="Word.Document.12" ShapeID="_x0000_i1025" DrawAspect="Content" ObjectID="_1728566851" r:id="rId12">
            <o:FieldCodes>\s</o:FieldCodes>
          </o:OLEObject>
        </w:object>
      </w:r>
    </w:p>
    <w:p w14:paraId="0440480D" w14:textId="5734A4C1" w:rsidR="00521DC4" w:rsidRPr="008E7077" w:rsidRDefault="007E3B0B" w:rsidP="008E7077">
      <w:pPr>
        <w:spacing w:afterLines="60" w:after="144" w:line="247" w:lineRule="auto"/>
        <w:ind w:right="-17" w:firstLine="0"/>
        <w:jc w:val="left"/>
        <w:rPr>
          <w:rFonts w:ascii="Times New Roman" w:eastAsiaTheme="minorEastAsia" w:hAnsi="Times New Roman" w:cs="Times New Roman"/>
          <w:b/>
          <w:bCs/>
        </w:rPr>
      </w:pPr>
      <w:r w:rsidRPr="009A7F1B">
        <w:rPr>
          <w:rFonts w:ascii="Times New Roman" w:eastAsiaTheme="minorEastAsia" w:hAnsi="Times New Roman" w:cs="Times New Roman" w:hint="eastAsia"/>
          <w:b/>
          <w:bCs/>
        </w:rPr>
        <w:t>[</w:t>
      </w:r>
      <w:r w:rsidR="00EA790F">
        <w:rPr>
          <w:rFonts w:ascii="Times New Roman" w:eastAsiaTheme="minorEastAsia" w:hAnsi="Times New Roman" w:cs="Times New Roman"/>
          <w:b/>
          <w:bCs/>
        </w:rPr>
        <w:t>3</w:t>
      </w:r>
      <w:r w:rsidRPr="009A7F1B">
        <w:rPr>
          <w:rFonts w:ascii="Times New Roman" w:eastAsiaTheme="minorEastAsia" w:hAnsi="Times New Roman" w:cs="Times New Roman"/>
          <w:b/>
          <w:bCs/>
        </w:rPr>
        <w:t xml:space="preserve">] </w:t>
      </w:r>
      <w:r w:rsidR="00BA5642">
        <w:rPr>
          <w:rFonts w:ascii="Times New Roman" w:eastAsiaTheme="minorEastAsia" w:hAnsi="Times New Roman" w:cs="Times New Roman"/>
          <w:b/>
          <w:bCs/>
        </w:rPr>
        <w:t>Gap</w:t>
      </w:r>
      <w:r w:rsidR="00CF73E3">
        <w:rPr>
          <w:rFonts w:ascii="Times New Roman" w:eastAsiaTheme="minorEastAsia" w:hAnsi="Times New Roman" w:cs="Times New Roman"/>
          <w:b/>
          <w:bCs/>
        </w:rPr>
        <w:t>s</w:t>
      </w:r>
      <w:r w:rsidR="00BA5642">
        <w:rPr>
          <w:rFonts w:ascii="Times New Roman" w:eastAsiaTheme="minorEastAsia" w:hAnsi="Times New Roman" w:cs="Times New Roman"/>
          <w:b/>
          <w:bCs/>
        </w:rPr>
        <w:t xml:space="preserve"> in Existing </w:t>
      </w:r>
      <w:bookmarkStart w:id="297" w:name="OLE_LINK620"/>
      <w:bookmarkStart w:id="298" w:name="OLE_LINK621"/>
      <w:r w:rsidR="00BF0497">
        <w:rPr>
          <w:rFonts w:ascii="Times New Roman" w:eastAsiaTheme="minorEastAsia" w:hAnsi="Times New Roman" w:cs="Times New Roman"/>
          <w:b/>
          <w:bCs/>
        </w:rPr>
        <w:t>Knowledge</w:t>
      </w:r>
      <w:bookmarkEnd w:id="297"/>
      <w:bookmarkEnd w:id="298"/>
    </w:p>
    <w:p w14:paraId="02EF5A70" w14:textId="77777777" w:rsidR="00FD3A7C" w:rsidRDefault="00024588" w:rsidP="00FD3A7C">
      <w:pPr>
        <w:spacing w:after="0" w:line="247" w:lineRule="auto"/>
        <w:ind w:left="-17" w:right="-17" w:firstLine="187"/>
        <w:rPr>
          <w:rFonts w:ascii="Times New Roman" w:hAnsi="Times New Roman" w:cs="Times New Roman"/>
        </w:rPr>
      </w:pPr>
      <w:bookmarkStart w:id="299" w:name="OLE_LINK648"/>
      <w:bookmarkStart w:id="300" w:name="OLE_LINK649"/>
      <w:bookmarkStart w:id="301" w:name="OLE_LINK718"/>
      <w:bookmarkStart w:id="302" w:name="OLE_LINK719"/>
      <w:r w:rsidRPr="00024588">
        <w:rPr>
          <w:rFonts w:ascii="Times New Roman" w:eastAsiaTheme="minorEastAsia" w:hAnsi="Times New Roman" w:cs="Times New Roman"/>
        </w:rPr>
        <w:t xml:space="preserve">To the best of our </w:t>
      </w:r>
      <w:r>
        <w:rPr>
          <w:rFonts w:ascii="Times New Roman" w:eastAsiaTheme="minorEastAsia" w:hAnsi="Times New Roman" w:cs="Times New Roman"/>
        </w:rPr>
        <w:t xml:space="preserve">knowledge, </w:t>
      </w:r>
      <w:r w:rsidR="00B56157">
        <w:rPr>
          <w:rFonts w:ascii="Times New Roman" w:eastAsiaTheme="minorEastAsia" w:hAnsi="Times New Roman" w:cs="Times New Roman"/>
        </w:rPr>
        <w:t xml:space="preserve">no research </w:t>
      </w:r>
      <w:r w:rsidR="00C35E3A">
        <w:rPr>
          <w:rFonts w:ascii="Times New Roman" w:eastAsiaTheme="minorEastAsia" w:hAnsi="Times New Roman" w:cs="Times New Roman"/>
        </w:rPr>
        <w:t>ha</w:t>
      </w:r>
      <w:r w:rsidR="004A2C2F">
        <w:rPr>
          <w:rFonts w:ascii="Times New Roman" w:eastAsiaTheme="minorEastAsia" w:hAnsi="Times New Roman" w:cs="Times New Roman"/>
        </w:rPr>
        <w:t>s</w:t>
      </w:r>
      <w:r w:rsidR="00C35E3A">
        <w:rPr>
          <w:rFonts w:ascii="Times New Roman" w:eastAsiaTheme="minorEastAsia" w:hAnsi="Times New Roman" w:cs="Times New Roman"/>
        </w:rPr>
        <w:t xml:space="preserve"> </w:t>
      </w:r>
      <w:r w:rsidR="00192B85">
        <w:rPr>
          <w:rFonts w:ascii="Times New Roman" w:eastAsiaTheme="minorEastAsia" w:hAnsi="Times New Roman" w:cs="Times New Roman"/>
        </w:rPr>
        <w:t xml:space="preserve">focused on </w:t>
      </w:r>
      <w:r w:rsidR="00A23E5D">
        <w:rPr>
          <w:rFonts w:ascii="Times New Roman" w:eastAsiaTheme="minorEastAsia" w:hAnsi="Times New Roman" w:cs="Times New Roman"/>
        </w:rPr>
        <w:t>training and testing</w:t>
      </w:r>
      <w:r w:rsidR="003E7567">
        <w:rPr>
          <w:rFonts w:ascii="Times New Roman" w:eastAsiaTheme="minorEastAsia" w:hAnsi="Times New Roman" w:cs="Times New Roman"/>
        </w:rPr>
        <w:t xml:space="preserve"> a</w:t>
      </w:r>
      <w:r w:rsidR="002E0550">
        <w:rPr>
          <w:rFonts w:ascii="Times New Roman" w:eastAsiaTheme="minorEastAsia" w:hAnsi="Times New Roman" w:cs="Times New Roman"/>
        </w:rPr>
        <w:t xml:space="preserve"> </w:t>
      </w:r>
      <w:bookmarkStart w:id="303" w:name="OLE_LINK710"/>
      <w:bookmarkStart w:id="304" w:name="OLE_LINK711"/>
      <w:r w:rsidR="00962F5F">
        <w:rPr>
          <w:rFonts w:ascii="Times New Roman" w:eastAsiaTheme="minorEastAsia" w:hAnsi="Times New Roman" w:cs="Times New Roman"/>
        </w:rPr>
        <w:t>r</w:t>
      </w:r>
      <w:r w:rsidR="00962F5F" w:rsidRPr="00962F5F">
        <w:rPr>
          <w:rFonts w:ascii="Times New Roman" w:eastAsiaTheme="minorEastAsia" w:hAnsi="Times New Roman" w:cs="Times New Roman"/>
        </w:rPr>
        <w:t xml:space="preserve">esidual </w:t>
      </w:r>
      <w:r w:rsidR="00962F5F">
        <w:rPr>
          <w:rFonts w:ascii="Times New Roman" w:eastAsiaTheme="minorEastAsia" w:hAnsi="Times New Roman" w:cs="Times New Roman"/>
        </w:rPr>
        <w:t>n</w:t>
      </w:r>
      <w:r w:rsidR="00962F5F" w:rsidRPr="00962F5F">
        <w:rPr>
          <w:rFonts w:ascii="Times New Roman" w:eastAsiaTheme="minorEastAsia" w:hAnsi="Times New Roman" w:cs="Times New Roman"/>
        </w:rPr>
        <w:t xml:space="preserve">eural </w:t>
      </w:r>
      <w:r w:rsidR="00962F5F">
        <w:rPr>
          <w:rFonts w:ascii="Times New Roman" w:eastAsiaTheme="minorEastAsia" w:hAnsi="Times New Roman" w:cs="Times New Roman"/>
        </w:rPr>
        <w:t>ne</w:t>
      </w:r>
      <w:r w:rsidR="00962F5F" w:rsidRPr="00962F5F">
        <w:rPr>
          <w:rFonts w:ascii="Times New Roman" w:eastAsiaTheme="minorEastAsia" w:hAnsi="Times New Roman" w:cs="Times New Roman"/>
        </w:rPr>
        <w:t>twork</w:t>
      </w:r>
      <w:bookmarkEnd w:id="303"/>
      <w:bookmarkEnd w:id="304"/>
      <w:r w:rsidR="003E7567">
        <w:rPr>
          <w:rFonts w:ascii="Times New Roman" w:eastAsiaTheme="minorEastAsia" w:hAnsi="Times New Roman" w:cs="Times New Roman"/>
        </w:rPr>
        <w:t xml:space="preserve"> (RNN)</w:t>
      </w:r>
      <w:r w:rsidR="00475E5D">
        <w:rPr>
          <w:rFonts w:ascii="Times New Roman" w:eastAsiaTheme="minorEastAsia" w:hAnsi="Times New Roman" w:cs="Times New Roman"/>
        </w:rPr>
        <w:t xml:space="preserve"> </w:t>
      </w:r>
      <w:r w:rsidR="0093595A">
        <w:rPr>
          <w:rFonts w:ascii="Times New Roman" w:eastAsiaTheme="minorEastAsia" w:hAnsi="Times New Roman" w:cs="Times New Roman"/>
        </w:rPr>
        <w:t>model</w:t>
      </w:r>
      <w:r w:rsidR="008D3C60">
        <w:rPr>
          <w:rFonts w:ascii="Times New Roman" w:eastAsiaTheme="minorEastAsia" w:hAnsi="Times New Roman" w:cs="Times New Roman"/>
        </w:rPr>
        <w:t xml:space="preserve"> based on </w:t>
      </w:r>
      <w:r w:rsidR="00AE5D5C">
        <w:rPr>
          <w:rFonts w:ascii="Times New Roman" w:eastAsiaTheme="minorEastAsia" w:hAnsi="Times New Roman" w:cs="Times New Roman"/>
        </w:rPr>
        <w:t>the</w:t>
      </w:r>
      <w:r w:rsidR="003E58EF">
        <w:rPr>
          <w:rFonts w:ascii="Times New Roman" w:eastAsiaTheme="minorEastAsia" w:hAnsi="Times New Roman" w:cs="Times New Roman"/>
        </w:rPr>
        <w:t xml:space="preserve"> </w:t>
      </w:r>
      <w:r w:rsidR="003E58EF" w:rsidRPr="003E58EF">
        <w:rPr>
          <w:rFonts w:ascii="Times New Roman" w:eastAsiaTheme="minorEastAsia" w:hAnsi="Times New Roman" w:cs="Times New Roman"/>
        </w:rPr>
        <w:t>representative</w:t>
      </w:r>
      <w:r w:rsidR="003E58EF">
        <w:rPr>
          <w:rFonts w:ascii="Times New Roman" w:eastAsiaTheme="minorEastAsia" w:hAnsi="Times New Roman" w:cs="Times New Roman"/>
        </w:rPr>
        <w:t xml:space="preserve"> </w:t>
      </w:r>
      <w:r w:rsidR="008D3C60">
        <w:rPr>
          <w:rFonts w:ascii="Times New Roman" w:eastAsiaTheme="minorEastAsia" w:hAnsi="Times New Roman" w:cs="Times New Roman"/>
          <w:lang w:val="en-IE"/>
        </w:rPr>
        <w:t xml:space="preserve">traffic sign </w:t>
      </w:r>
      <w:r w:rsidR="00107EA0">
        <w:rPr>
          <w:rFonts w:ascii="Times New Roman" w:eastAsiaTheme="minorEastAsia" w:hAnsi="Times New Roman" w:cs="Times New Roman"/>
          <w:lang w:val="en-IE"/>
        </w:rPr>
        <w:t>dataset</w:t>
      </w:r>
      <w:r w:rsidR="00AE5D5C">
        <w:rPr>
          <w:rFonts w:ascii="Times New Roman" w:eastAsiaTheme="minorEastAsia" w:hAnsi="Times New Roman" w:cs="Times New Roman"/>
          <w:lang w:val="en-IE"/>
        </w:rPr>
        <w:t>s</w:t>
      </w:r>
      <w:r w:rsidR="00CC2665">
        <w:rPr>
          <w:rFonts w:ascii="Times New Roman" w:eastAsiaTheme="minorEastAsia" w:hAnsi="Times New Roman" w:cs="Times New Roman"/>
          <w:lang w:val="en-IE"/>
        </w:rPr>
        <w:t xml:space="preserve"> including </w:t>
      </w:r>
      <w:bookmarkStart w:id="305" w:name="OLE_LINK463"/>
      <w:bookmarkStart w:id="306" w:name="OLE_LINK464"/>
      <w:r w:rsidR="00205B5F">
        <w:rPr>
          <w:rFonts w:ascii="Times New Roman" w:eastAsiaTheme="minorEastAsia" w:hAnsi="Times New Roman" w:cs="Times New Roman"/>
          <w:lang w:val="en-IE"/>
        </w:rPr>
        <w:t>large-scale</w:t>
      </w:r>
      <w:bookmarkEnd w:id="305"/>
      <w:bookmarkEnd w:id="306"/>
      <w:r w:rsidR="00205B5F">
        <w:rPr>
          <w:rFonts w:ascii="Times New Roman" w:eastAsiaTheme="minorEastAsia" w:hAnsi="Times New Roman" w:cs="Times New Roman"/>
          <w:lang w:val="en-IE"/>
        </w:rPr>
        <w:t xml:space="preserve"> </w:t>
      </w:r>
      <w:r w:rsidR="005641B2">
        <w:rPr>
          <w:rFonts w:ascii="Times New Roman" w:eastAsiaTheme="minorEastAsia" w:hAnsi="Times New Roman" w:cs="Times New Roman"/>
          <w:lang w:val="en-IE"/>
        </w:rPr>
        <w:t>categories</w:t>
      </w:r>
      <w:r w:rsidR="00A85ABD">
        <w:rPr>
          <w:rFonts w:ascii="Times New Roman" w:eastAsiaTheme="minorEastAsia" w:hAnsi="Times New Roman" w:cs="Times New Roman"/>
          <w:lang w:val="en-IE"/>
        </w:rPr>
        <w:t>.</w:t>
      </w:r>
      <w:r w:rsidR="00496623">
        <w:rPr>
          <w:rFonts w:ascii="Times New Roman" w:eastAsiaTheme="minorEastAsia" w:hAnsi="Times New Roman" w:cs="Times New Roman"/>
          <w:lang w:val="en-IE"/>
        </w:rPr>
        <w:t xml:space="preserve"> </w:t>
      </w:r>
      <w:r w:rsidR="00883F4E">
        <w:rPr>
          <w:rFonts w:ascii="Times New Roman" w:eastAsiaTheme="minorEastAsia" w:hAnsi="Times New Roman" w:cs="Times New Roman"/>
          <w:lang w:val="en-IE"/>
        </w:rPr>
        <w:t xml:space="preserve">In this paper, </w:t>
      </w:r>
      <w:r w:rsidR="00C9151B">
        <w:rPr>
          <w:rFonts w:ascii="Times New Roman" w:hAnsi="Times New Roman" w:cs="Times New Roman"/>
        </w:rPr>
        <w:t xml:space="preserve">a deep residual neural is </w:t>
      </w:r>
      <w:r w:rsidR="00C9151B" w:rsidRPr="00C9151B">
        <w:rPr>
          <w:rFonts w:ascii="Times New Roman" w:hAnsi="Times New Roman" w:cs="Times New Roman"/>
        </w:rPr>
        <w:t>establish</w:t>
      </w:r>
      <w:r w:rsidR="00C9151B">
        <w:rPr>
          <w:rFonts w:ascii="Times New Roman" w:hAnsi="Times New Roman" w:cs="Times New Roman"/>
        </w:rPr>
        <w:t>ed to address the</w:t>
      </w:r>
      <w:r w:rsidR="00927D3F">
        <w:rPr>
          <w:rFonts w:ascii="Times New Roman" w:hAnsi="Times New Roman" w:cs="Times New Roman"/>
        </w:rPr>
        <w:t xml:space="preserve"> </w:t>
      </w:r>
      <w:r w:rsidR="00927D3F">
        <w:rPr>
          <w:rFonts w:ascii="Times New Roman" w:eastAsiaTheme="minorEastAsia" w:hAnsi="Times New Roman" w:cs="Times New Roman"/>
          <w:lang w:val="en-IE"/>
        </w:rPr>
        <w:t>large-scale</w:t>
      </w:r>
      <w:r w:rsidR="00C9151B">
        <w:rPr>
          <w:rFonts w:ascii="Times New Roman" w:hAnsi="Times New Roman" w:cs="Times New Roman"/>
        </w:rPr>
        <w:t xml:space="preserve"> </w:t>
      </w:r>
      <w:r w:rsidR="00C9151B">
        <w:rPr>
          <w:rFonts w:ascii="Times New Roman" w:hAnsi="Times New Roman" w:cs="Times New Roman"/>
          <w:lang w:val="en-IE"/>
        </w:rPr>
        <w:t>detection</w:t>
      </w:r>
      <w:r w:rsidR="00C9151B">
        <w:rPr>
          <w:rFonts w:ascii="Times New Roman" w:hAnsi="Times New Roman" w:cs="Times New Roman"/>
        </w:rPr>
        <w:t xml:space="preserve"> challenges</w:t>
      </w:r>
      <w:r w:rsidR="00152999">
        <w:rPr>
          <w:rFonts w:ascii="Times New Roman" w:hAnsi="Times New Roman" w:cs="Times New Roman"/>
        </w:rPr>
        <w:t xml:space="preserve">. Experiments are conducted to </w:t>
      </w:r>
      <w:r w:rsidR="00724823">
        <w:rPr>
          <w:rFonts w:ascii="Times New Roman" w:hAnsi="Times New Roman" w:cs="Times New Roman"/>
        </w:rPr>
        <w:t xml:space="preserve">verify the </w:t>
      </w:r>
      <w:r w:rsidR="008E6D98" w:rsidRPr="008E6D98">
        <w:rPr>
          <w:rFonts w:ascii="Times New Roman" w:hAnsi="Times New Roman" w:cs="Times New Roman"/>
        </w:rPr>
        <w:t>effectiveness</w:t>
      </w:r>
      <w:r w:rsidR="008E6D98">
        <w:rPr>
          <w:rFonts w:ascii="Times New Roman" w:hAnsi="Times New Roman" w:cs="Times New Roman"/>
        </w:rPr>
        <w:t xml:space="preserve"> of implement </w:t>
      </w:r>
      <w:r w:rsidR="001B0D81">
        <w:rPr>
          <w:rFonts w:ascii="Times New Roman" w:hAnsi="Times New Roman" w:cs="Times New Roman"/>
        </w:rPr>
        <w:t xml:space="preserve">RNN model </w:t>
      </w:r>
      <w:r w:rsidR="00685A9A">
        <w:rPr>
          <w:rFonts w:ascii="Times New Roman" w:hAnsi="Times New Roman" w:cs="Times New Roman"/>
        </w:rPr>
        <w:t xml:space="preserve">to </w:t>
      </w:r>
      <w:r w:rsidR="00941876">
        <w:rPr>
          <w:rFonts w:ascii="Times New Roman" w:hAnsi="Times New Roman" w:cs="Times New Roman"/>
        </w:rPr>
        <w:t>advance</w:t>
      </w:r>
      <w:r w:rsidR="001B0D81">
        <w:rPr>
          <w:rFonts w:ascii="Times New Roman" w:hAnsi="Times New Roman" w:cs="Times New Roman"/>
        </w:rPr>
        <w:t xml:space="preserve"> TSDS</w:t>
      </w:r>
      <w:r w:rsidR="00EF373A">
        <w:rPr>
          <w:rFonts w:ascii="Times New Roman" w:hAnsi="Times New Roman" w:cs="Times New Roman"/>
        </w:rPr>
        <w:t xml:space="preserve"> research.</w:t>
      </w:r>
      <w:bookmarkStart w:id="307" w:name="OLE_LINK640"/>
      <w:bookmarkStart w:id="308" w:name="OLE_LINK641"/>
      <w:bookmarkStart w:id="309" w:name="OLE_LINK642"/>
      <w:bookmarkEnd w:id="299"/>
      <w:bookmarkEnd w:id="300"/>
    </w:p>
    <w:p w14:paraId="506502CD" w14:textId="7B24242F" w:rsidR="00A244CB" w:rsidRPr="00251965" w:rsidRDefault="00A244CB" w:rsidP="00D10649">
      <w:pPr>
        <w:spacing w:afterLines="100" w:after="240" w:line="247" w:lineRule="auto"/>
        <w:ind w:left="-17" w:right="-17" w:firstLine="187"/>
        <w:rPr>
          <w:rFonts w:ascii="Times New Roman" w:eastAsiaTheme="minorEastAsia" w:hAnsi="Times New Roman" w:cs="Times New Roman"/>
          <w:lang w:val="en-IE"/>
        </w:rPr>
      </w:pPr>
      <w:r>
        <w:rPr>
          <w:rFonts w:ascii="Times New Roman" w:hAnsi="Times New Roman" w:cs="Times New Roman" w:hint="eastAsia"/>
        </w:rPr>
        <w:t>A</w:t>
      </w:r>
      <w:r>
        <w:rPr>
          <w:rFonts w:ascii="Times New Roman" w:hAnsi="Times New Roman" w:cs="Times New Roman"/>
        </w:rPr>
        <w:t xml:space="preserve">lso, </w:t>
      </w:r>
      <w:r w:rsidR="00206CCC">
        <w:rPr>
          <w:rFonts w:ascii="Times New Roman" w:hAnsi="Times New Roman" w:cs="Times New Roman"/>
        </w:rPr>
        <w:t xml:space="preserve">although </w:t>
      </w:r>
      <w:r w:rsidR="00BF7A25">
        <w:rPr>
          <w:rFonts w:ascii="Times New Roman" w:hAnsi="Times New Roman" w:cs="Times New Roman"/>
        </w:rPr>
        <w:t>many</w:t>
      </w:r>
      <w:r w:rsidR="00206CCC">
        <w:rPr>
          <w:rFonts w:ascii="Times New Roman" w:hAnsi="Times New Roman" w:cs="Times New Roman"/>
        </w:rPr>
        <w:t xml:space="preserve"> </w:t>
      </w:r>
      <w:r w:rsidR="00E56575">
        <w:rPr>
          <w:rFonts w:ascii="Times New Roman" w:hAnsi="Times New Roman" w:cs="Times New Roman"/>
        </w:rPr>
        <w:t>existing literature works have achieved good performance,</w:t>
      </w:r>
      <w:r w:rsidR="00E371A4">
        <w:rPr>
          <w:rFonts w:ascii="Times New Roman" w:hAnsi="Times New Roman" w:cs="Times New Roman"/>
        </w:rPr>
        <w:t xml:space="preserve"> </w:t>
      </w:r>
      <w:r w:rsidR="00BF7A25">
        <w:rPr>
          <w:rFonts w:ascii="Times New Roman" w:hAnsi="Times New Roman" w:cs="Times New Roman"/>
        </w:rPr>
        <w:t>mos</w:t>
      </w:r>
      <w:r w:rsidR="004A3534">
        <w:rPr>
          <w:rFonts w:ascii="Times New Roman" w:hAnsi="Times New Roman" w:cs="Times New Roman"/>
        </w:rPr>
        <w:t xml:space="preserve">t of </w:t>
      </w:r>
      <w:r w:rsidR="00FE0884">
        <w:rPr>
          <w:rFonts w:ascii="Times New Roman" w:hAnsi="Times New Roman" w:cs="Times New Roman"/>
        </w:rPr>
        <w:t>the works</w:t>
      </w:r>
      <w:r w:rsidR="00AD28D7">
        <w:rPr>
          <w:rFonts w:ascii="Times New Roman" w:hAnsi="Times New Roman" w:cs="Times New Roman"/>
        </w:rPr>
        <w:t xml:space="preserve"> </w:t>
      </w:r>
      <w:r w:rsidR="0004269E">
        <w:rPr>
          <w:rFonts w:ascii="Times New Roman" w:hAnsi="Times New Roman" w:cs="Times New Roman"/>
        </w:rPr>
        <w:t>are</w:t>
      </w:r>
      <w:r w:rsidR="00175A69">
        <w:rPr>
          <w:rFonts w:ascii="Times New Roman" w:hAnsi="Times New Roman" w:cs="Times New Roman"/>
        </w:rPr>
        <w:t xml:space="preserve"> only</w:t>
      </w:r>
      <w:r w:rsidR="0004269E">
        <w:rPr>
          <w:rFonts w:ascii="Times New Roman" w:hAnsi="Times New Roman" w:cs="Times New Roman"/>
        </w:rPr>
        <w:t xml:space="preserve"> </w:t>
      </w:r>
      <w:r w:rsidR="00175A69">
        <w:rPr>
          <w:rFonts w:ascii="Times New Roman" w:hAnsi="Times New Roman" w:cs="Times New Roman"/>
        </w:rPr>
        <w:t xml:space="preserve">evaluated by </w:t>
      </w:r>
      <w:r w:rsidR="00E875AE">
        <w:rPr>
          <w:rFonts w:ascii="Times New Roman" w:hAnsi="Times New Roman" w:cs="Times New Roman"/>
        </w:rPr>
        <w:t>detection accuracy</w:t>
      </w:r>
      <w:r w:rsidR="00D330D6">
        <w:rPr>
          <w:rFonts w:ascii="Times New Roman" w:hAnsi="Times New Roman" w:cs="Times New Roman"/>
        </w:rPr>
        <w:t>,</w:t>
      </w:r>
      <w:r w:rsidR="00E875AE">
        <w:rPr>
          <w:rFonts w:ascii="Times New Roman" w:hAnsi="Times New Roman" w:cs="Times New Roman"/>
        </w:rPr>
        <w:t xml:space="preserve"> </w:t>
      </w:r>
      <w:r w:rsidR="00E875AE">
        <w:rPr>
          <w:rFonts w:ascii="Times New Roman" w:eastAsiaTheme="minorEastAsia" w:hAnsi="Times New Roman" w:cs="Times New Roman"/>
          <w:lang w:val="en-IE"/>
        </w:rPr>
        <w:t>precision</w:t>
      </w:r>
      <w:r w:rsidR="00D330D6">
        <w:rPr>
          <w:rFonts w:ascii="Times New Roman" w:eastAsiaTheme="minorEastAsia" w:hAnsi="Times New Roman" w:cs="Times New Roman"/>
          <w:lang w:val="en-IE"/>
        </w:rPr>
        <w:t xml:space="preserve"> and response time</w:t>
      </w:r>
      <w:r w:rsidR="0022056D">
        <w:rPr>
          <w:rFonts w:ascii="Times New Roman" w:eastAsiaTheme="minorEastAsia" w:hAnsi="Times New Roman" w:cs="Times New Roman"/>
          <w:lang w:val="en-IE"/>
        </w:rPr>
        <w:t>, which are</w:t>
      </w:r>
      <w:r w:rsidR="0022056D" w:rsidRPr="0022056D">
        <w:t xml:space="preserve"> </w:t>
      </w:r>
      <w:r w:rsidR="0022056D" w:rsidRPr="0022056D">
        <w:rPr>
          <w:rFonts w:ascii="Times New Roman" w:eastAsiaTheme="minorEastAsia" w:hAnsi="Times New Roman" w:cs="Times New Roman"/>
          <w:lang w:val="en-IE"/>
        </w:rPr>
        <w:t>all in the same key</w:t>
      </w:r>
      <w:r w:rsidR="0022056D">
        <w:rPr>
          <w:rFonts w:ascii="Times New Roman" w:eastAsiaTheme="minorEastAsia" w:hAnsi="Times New Roman" w:cs="Times New Roman"/>
          <w:lang w:val="en-IE"/>
        </w:rPr>
        <w:t>.</w:t>
      </w:r>
      <w:r w:rsidR="007074DC">
        <w:rPr>
          <w:rFonts w:ascii="Times New Roman" w:eastAsiaTheme="minorEastAsia" w:hAnsi="Times New Roman" w:cs="Times New Roman"/>
          <w:lang w:val="en-IE"/>
        </w:rPr>
        <w:t xml:space="preserve"> </w:t>
      </w:r>
      <w:r w:rsidR="00922BAE">
        <w:rPr>
          <w:rFonts w:ascii="Times New Roman" w:eastAsiaTheme="minorEastAsia" w:hAnsi="Times New Roman" w:cs="Times New Roman"/>
          <w:lang w:val="en-IE"/>
        </w:rPr>
        <w:t>However, a</w:t>
      </w:r>
      <w:r w:rsidR="007F006C">
        <w:rPr>
          <w:rFonts w:ascii="Times New Roman" w:eastAsiaTheme="minorEastAsia" w:hAnsi="Times New Roman" w:cs="Times New Roman"/>
          <w:lang w:val="en-IE"/>
        </w:rPr>
        <w:t xml:space="preserve"> more </w:t>
      </w:r>
      <w:r w:rsidR="00485131">
        <w:rPr>
          <w:rFonts w:ascii="Times New Roman" w:eastAsiaTheme="minorEastAsia" w:hAnsi="Times New Roman" w:cs="Times New Roman"/>
          <w:lang w:val="en-IE"/>
        </w:rPr>
        <w:t xml:space="preserve">reasonable </w:t>
      </w:r>
      <w:r w:rsidR="00004B6D">
        <w:rPr>
          <w:rFonts w:ascii="Times New Roman" w:eastAsiaTheme="minorEastAsia" w:hAnsi="Times New Roman" w:cs="Times New Roman"/>
          <w:lang w:val="en-IE"/>
        </w:rPr>
        <w:t xml:space="preserve">and </w:t>
      </w:r>
      <w:r w:rsidR="00004B6D" w:rsidRPr="00004B6D">
        <w:rPr>
          <w:rFonts w:ascii="Times New Roman" w:eastAsiaTheme="minorEastAsia" w:hAnsi="Times New Roman" w:cs="Times New Roman"/>
          <w:lang w:val="en-IE"/>
        </w:rPr>
        <w:t>systematic</w:t>
      </w:r>
      <w:r w:rsidR="00004B6D">
        <w:rPr>
          <w:rFonts w:ascii="Times New Roman" w:eastAsiaTheme="minorEastAsia" w:hAnsi="Times New Roman" w:cs="Times New Roman"/>
          <w:lang w:val="en-IE"/>
        </w:rPr>
        <w:t xml:space="preserve"> evaluation </w:t>
      </w:r>
      <w:r w:rsidR="004713D8">
        <w:rPr>
          <w:rFonts w:ascii="Times New Roman" w:eastAsiaTheme="minorEastAsia" w:hAnsi="Times New Roman" w:cs="Times New Roman"/>
          <w:lang w:val="en-IE"/>
        </w:rPr>
        <w:t xml:space="preserve">methodology </w:t>
      </w:r>
      <w:r w:rsidR="00C64B30">
        <w:rPr>
          <w:rFonts w:ascii="Times New Roman" w:eastAsiaTheme="minorEastAsia" w:hAnsi="Times New Roman" w:cs="Times New Roman"/>
          <w:lang w:val="en-IE"/>
        </w:rPr>
        <w:t xml:space="preserve">is absent </w:t>
      </w:r>
      <w:r w:rsidR="00C64B30" w:rsidRPr="00C64B30">
        <w:rPr>
          <w:rFonts w:ascii="Times New Roman" w:eastAsiaTheme="minorEastAsia" w:hAnsi="Times New Roman" w:cs="Times New Roman"/>
          <w:lang w:val="en-IE"/>
        </w:rPr>
        <w:t>in most of the</w:t>
      </w:r>
      <w:r w:rsidR="00C64B30">
        <w:rPr>
          <w:rFonts w:ascii="Times New Roman" w:eastAsiaTheme="minorEastAsia" w:hAnsi="Times New Roman" w:cs="Times New Roman"/>
          <w:lang w:val="en-IE"/>
        </w:rPr>
        <w:t xml:space="preserve"> </w:t>
      </w:r>
      <w:bookmarkStart w:id="310" w:name="OLE_LINK635"/>
      <w:bookmarkStart w:id="311" w:name="OLE_LINK636"/>
      <w:r w:rsidR="00316A8F">
        <w:rPr>
          <w:rFonts w:ascii="Times New Roman" w:eastAsiaTheme="minorEastAsia" w:hAnsi="Times New Roman" w:cs="Times New Roman"/>
          <w:lang w:val="en-IE"/>
        </w:rPr>
        <w:t xml:space="preserve">measurement </w:t>
      </w:r>
      <w:bookmarkEnd w:id="310"/>
      <w:bookmarkEnd w:id="311"/>
      <w:r w:rsidR="00316A8F">
        <w:rPr>
          <w:rFonts w:ascii="Times New Roman" w:eastAsiaTheme="minorEastAsia" w:hAnsi="Times New Roman" w:cs="Times New Roman"/>
          <w:lang w:val="en-IE"/>
        </w:rPr>
        <w:t>process.</w:t>
      </w:r>
      <w:r w:rsidR="007843CA">
        <w:rPr>
          <w:rFonts w:ascii="Times New Roman" w:eastAsiaTheme="minorEastAsia" w:hAnsi="Times New Roman" w:cs="Times New Roman"/>
          <w:lang w:val="en-IE"/>
        </w:rPr>
        <w:t xml:space="preserve"> T</w:t>
      </w:r>
      <w:r w:rsidR="00271CE2">
        <w:rPr>
          <w:rFonts w:ascii="Times New Roman" w:eastAsiaTheme="minorEastAsia" w:hAnsi="Times New Roman" w:cs="Times New Roman"/>
          <w:lang w:val="en-IE"/>
        </w:rPr>
        <w:t xml:space="preserve">herefore, this paper suggests </w:t>
      </w:r>
      <w:r w:rsidR="0033108B">
        <w:rPr>
          <w:rFonts w:ascii="Times New Roman" w:hAnsi="Times New Roman" w:cs="Times New Roman"/>
          <w:lang w:val="en-IE"/>
        </w:rPr>
        <w:t xml:space="preserve">a new </w:t>
      </w:r>
      <w:bookmarkStart w:id="312" w:name="OLE_LINK713"/>
      <w:bookmarkStart w:id="313" w:name="OLE_LINK714"/>
      <w:bookmarkStart w:id="314" w:name="OLE_LINK643"/>
      <w:bookmarkStart w:id="315" w:name="OLE_LINK644"/>
      <w:bookmarkStart w:id="316" w:name="OLE_LINK645"/>
      <w:r w:rsidR="00AA490A" w:rsidRPr="00AA490A">
        <w:rPr>
          <w:rFonts w:ascii="Times New Roman" w:hAnsi="Times New Roman" w:cs="Times New Roman"/>
          <w:lang w:val="en-IE"/>
        </w:rPr>
        <w:t>analytic hierarchy</w:t>
      </w:r>
      <w:r w:rsidR="00AA490A">
        <w:rPr>
          <w:rFonts w:ascii="Times New Roman" w:hAnsi="Times New Roman" w:cs="Times New Roman"/>
          <w:lang w:val="en-IE"/>
        </w:rPr>
        <w:t xml:space="preserve"> </w:t>
      </w:r>
      <w:r w:rsidR="00857705">
        <w:rPr>
          <w:rFonts w:ascii="Times New Roman" w:hAnsi="Times New Roman" w:cs="Times New Roman"/>
          <w:lang w:val="en-IE"/>
        </w:rPr>
        <w:t>process</w:t>
      </w:r>
      <w:bookmarkEnd w:id="312"/>
      <w:bookmarkEnd w:id="313"/>
      <w:r w:rsidR="00857705">
        <w:rPr>
          <w:rFonts w:ascii="Times New Roman" w:hAnsi="Times New Roman" w:cs="Times New Roman"/>
          <w:lang w:val="en-IE"/>
        </w:rPr>
        <w:t xml:space="preserve"> (AHP)</w:t>
      </w:r>
      <w:r w:rsidR="0033108B">
        <w:rPr>
          <w:rFonts w:ascii="Times New Roman" w:hAnsi="Times New Roman" w:cs="Times New Roman"/>
          <w:lang w:val="en-IE"/>
        </w:rPr>
        <w:t xml:space="preserve"> method</w:t>
      </w:r>
      <w:bookmarkEnd w:id="314"/>
      <w:bookmarkEnd w:id="315"/>
      <w:bookmarkEnd w:id="316"/>
      <w:r w:rsidR="0033108B">
        <w:rPr>
          <w:rFonts w:ascii="Times New Roman" w:hAnsi="Times New Roman" w:cs="Times New Roman"/>
          <w:lang w:val="en-IE"/>
        </w:rPr>
        <w:t xml:space="preserve"> for </w:t>
      </w:r>
      <w:r w:rsidR="0033108B">
        <w:rPr>
          <w:rFonts w:ascii="Times New Roman" w:hAnsi="Times New Roman" w:cs="Times New Roman"/>
        </w:rPr>
        <w:t>residual neural</w:t>
      </w:r>
      <w:r w:rsidR="0033108B">
        <w:rPr>
          <w:rFonts w:ascii="Times New Roman" w:hAnsi="Times New Roman" w:cs="Times New Roman"/>
          <w:lang w:val="en-IE"/>
        </w:rPr>
        <w:t xml:space="preserve"> with different parameters and </w:t>
      </w:r>
      <w:r w:rsidR="0033108B" w:rsidRPr="006B08AA">
        <w:rPr>
          <w:rFonts w:ascii="Times New Roman" w:hAnsi="Times New Roman" w:cs="Times New Roman"/>
          <w:lang w:val="en-IE"/>
        </w:rPr>
        <w:t>optimize</w:t>
      </w:r>
      <w:r w:rsidR="0033108B">
        <w:rPr>
          <w:rFonts w:ascii="Times New Roman" w:hAnsi="Times New Roman" w:cs="Times New Roman"/>
          <w:lang w:val="en-IE"/>
        </w:rPr>
        <w:t>rs</w:t>
      </w:r>
      <w:r w:rsidR="00630F36">
        <w:rPr>
          <w:rFonts w:ascii="Times New Roman" w:hAnsi="Times New Roman" w:cs="Times New Roman"/>
          <w:lang w:val="en-IE"/>
        </w:rPr>
        <w:t xml:space="preserve">, which </w:t>
      </w:r>
      <w:r w:rsidR="00377B07">
        <w:rPr>
          <w:rFonts w:ascii="Times New Roman" w:hAnsi="Times New Roman" w:cs="Times New Roman"/>
          <w:lang w:val="en-IE"/>
        </w:rPr>
        <w:t xml:space="preserve">is sufficient </w:t>
      </w:r>
      <w:r w:rsidR="00860E64">
        <w:rPr>
          <w:rFonts w:ascii="Times New Roman" w:hAnsi="Times New Roman" w:cs="Times New Roman"/>
          <w:lang w:val="en-IE"/>
        </w:rPr>
        <w:t xml:space="preserve">for </w:t>
      </w:r>
      <w:r w:rsidR="00031228">
        <w:rPr>
          <w:rFonts w:ascii="Times New Roman" w:hAnsi="Times New Roman" w:cs="Times New Roman"/>
          <w:lang w:val="en-IE"/>
        </w:rPr>
        <w:t xml:space="preserve">deployment </w:t>
      </w:r>
      <w:r w:rsidR="004359EA">
        <w:rPr>
          <w:rFonts w:ascii="Times New Roman" w:hAnsi="Times New Roman" w:cs="Times New Roman"/>
          <w:lang w:val="en-IE"/>
        </w:rPr>
        <w:t>in</w:t>
      </w:r>
      <w:r w:rsidR="00296FD6">
        <w:rPr>
          <w:rFonts w:ascii="Times New Roman" w:hAnsi="Times New Roman" w:cs="Times New Roman"/>
          <w:lang w:val="en-IE"/>
        </w:rPr>
        <w:t xml:space="preserve"> the</w:t>
      </w:r>
      <w:r w:rsidR="004359EA">
        <w:rPr>
          <w:rFonts w:ascii="Times New Roman" w:hAnsi="Times New Roman" w:cs="Times New Roman"/>
          <w:lang w:val="en-IE"/>
        </w:rPr>
        <w:t xml:space="preserve"> </w:t>
      </w:r>
      <w:r w:rsidR="00A4096D">
        <w:rPr>
          <w:rFonts w:ascii="Times New Roman" w:hAnsi="Times New Roman" w:cs="Times New Roman"/>
          <w:lang w:val="en-IE"/>
        </w:rPr>
        <w:t>practical</w:t>
      </w:r>
      <w:r w:rsidR="00B443BA">
        <w:rPr>
          <w:rFonts w:ascii="Times New Roman" w:hAnsi="Times New Roman" w:cs="Times New Roman"/>
          <w:lang w:val="en-IE"/>
        </w:rPr>
        <w:t xml:space="preserve"> performance</w:t>
      </w:r>
      <w:r w:rsidR="004359EA">
        <w:rPr>
          <w:rFonts w:ascii="Times New Roman" w:hAnsi="Times New Roman" w:cs="Times New Roman"/>
          <w:lang w:val="en-IE"/>
        </w:rPr>
        <w:t xml:space="preserve"> </w:t>
      </w:r>
      <w:r w:rsidR="00B443BA">
        <w:rPr>
          <w:rFonts w:ascii="Times New Roman" w:eastAsiaTheme="minorEastAsia" w:hAnsi="Times New Roman" w:cs="Times New Roman"/>
          <w:lang w:val="en-IE"/>
        </w:rPr>
        <w:t>measurement</w:t>
      </w:r>
      <w:r w:rsidR="00B443BA">
        <w:rPr>
          <w:rFonts w:ascii="Times New Roman" w:hAnsi="Times New Roman" w:cs="Times New Roman"/>
          <w:lang w:val="en-IE"/>
        </w:rPr>
        <w:t xml:space="preserve"> </w:t>
      </w:r>
      <w:r w:rsidR="00676A6C">
        <w:rPr>
          <w:rFonts w:ascii="Times New Roman" w:hAnsi="Times New Roman" w:cs="Times New Roman"/>
          <w:lang w:val="en-IE"/>
        </w:rPr>
        <w:t>of</w:t>
      </w:r>
      <w:r w:rsidR="00840FEB">
        <w:rPr>
          <w:rFonts w:ascii="Times New Roman" w:hAnsi="Times New Roman" w:cs="Times New Roman"/>
          <w:lang w:val="en-IE"/>
        </w:rPr>
        <w:t xml:space="preserve"> deep learning</w:t>
      </w:r>
      <w:r w:rsidR="00B83E29">
        <w:rPr>
          <w:rFonts w:ascii="Times New Roman" w:hAnsi="Times New Roman" w:cs="Times New Roman"/>
          <w:lang w:val="en-IE"/>
        </w:rPr>
        <w:t xml:space="preserve"> </w:t>
      </w:r>
      <w:r w:rsidR="001C37E4">
        <w:rPr>
          <w:rFonts w:ascii="Times New Roman" w:hAnsi="Times New Roman" w:cs="Times New Roman"/>
          <w:lang w:val="en-IE"/>
        </w:rPr>
        <w:t>model</w:t>
      </w:r>
      <w:r w:rsidR="000B3C46">
        <w:rPr>
          <w:rFonts w:ascii="Times New Roman" w:eastAsiaTheme="minorEastAsia" w:hAnsi="Times New Roman" w:cs="Times New Roman"/>
          <w:lang w:val="en-IE"/>
        </w:rPr>
        <w:t>.</w:t>
      </w:r>
    </w:p>
    <w:bookmarkEnd w:id="4"/>
    <w:bookmarkEnd w:id="5"/>
    <w:bookmarkEnd w:id="6"/>
    <w:bookmarkEnd w:id="193"/>
    <w:bookmarkEnd w:id="194"/>
    <w:bookmarkEnd w:id="195"/>
    <w:bookmarkEnd w:id="196"/>
    <w:bookmarkEnd w:id="197"/>
    <w:bookmarkEnd w:id="198"/>
    <w:bookmarkEnd w:id="199"/>
    <w:bookmarkEnd w:id="200"/>
    <w:bookmarkEnd w:id="201"/>
    <w:bookmarkEnd w:id="301"/>
    <w:bookmarkEnd w:id="302"/>
    <w:bookmarkEnd w:id="307"/>
    <w:bookmarkEnd w:id="308"/>
    <w:bookmarkEnd w:id="309"/>
    <w:p w14:paraId="663A49BC" w14:textId="652BACDA" w:rsidR="00582593" w:rsidRPr="009E43D7" w:rsidRDefault="00A6424E" w:rsidP="00DF31D1">
      <w:pPr>
        <w:spacing w:after="0" w:line="240" w:lineRule="auto"/>
        <w:ind w:right="0" w:firstLine="0"/>
        <w:jc w:val="left"/>
        <w:rPr>
          <w:rFonts w:ascii="Times New Roman" w:hAnsi="Times New Roman" w:cs="Times New Roman" w:hint="eastAsia"/>
          <w:lang w:val="en-IE"/>
        </w:rPr>
      </w:pPr>
      <w:r>
        <w:rPr>
          <w:rFonts w:ascii="Times New Roman" w:hAnsi="Times New Roman" w:cs="Times New Roman"/>
          <w:lang w:val="en-IE"/>
        </w:rPr>
        <w:br w:type="page"/>
      </w:r>
    </w:p>
    <w:p w14:paraId="599FB7AA" w14:textId="47D08039" w:rsidR="009F0635" w:rsidRPr="0000400A" w:rsidRDefault="00AD561C" w:rsidP="003B6E49">
      <w:pPr>
        <w:spacing w:after="134" w:line="265" w:lineRule="auto"/>
        <w:ind w:left="10" w:right="0" w:hanging="10"/>
        <w:jc w:val="center"/>
        <w:rPr>
          <w:rFonts w:ascii="Times New Roman" w:hAnsi="Times New Roman" w:cs="Times New Roman"/>
          <w:sz w:val="21"/>
          <w:szCs w:val="24"/>
          <w:lang w:val="en-IE"/>
        </w:rPr>
      </w:pPr>
      <w:r w:rsidRPr="0000400A">
        <w:rPr>
          <w:rFonts w:ascii="Times New Roman" w:hAnsi="Times New Roman" w:cs="Times New Roman"/>
          <w:sz w:val="21"/>
          <w:szCs w:val="21"/>
          <w:lang w:val="en-IE"/>
        </w:rPr>
        <w:lastRenderedPageBreak/>
        <w:t>REFERENCES</w:t>
      </w:r>
    </w:p>
    <w:p w14:paraId="3A68862A" w14:textId="77777777" w:rsidR="008748D9" w:rsidRPr="004531CB" w:rsidRDefault="009F0635" w:rsidP="004531CB">
      <w:pPr>
        <w:spacing w:line="234" w:lineRule="auto"/>
        <w:ind w:left="285" w:right="-15" w:hanging="285"/>
        <w:rPr>
          <w:rFonts w:ascii="Times New Roman" w:hAnsi="Times New Roman" w:cs="Times New Roman"/>
          <w:sz w:val="16"/>
          <w:lang w:val="en-IE"/>
        </w:rPr>
      </w:pPr>
      <w:r>
        <w:rPr>
          <w:rFonts w:ascii="Times New Roman" w:hAnsi="Times New Roman" w:cs="Times New Roman"/>
          <w:sz w:val="16"/>
          <w:lang w:val="en-IE"/>
        </w:rPr>
        <w:fldChar w:fldCharType="begin"/>
      </w:r>
      <w:r>
        <w:rPr>
          <w:rFonts w:ascii="Times New Roman" w:hAnsi="Times New Roman" w:cs="Times New Roman"/>
          <w:sz w:val="16"/>
          <w:lang w:val="en-IE"/>
        </w:rPr>
        <w:instrText xml:space="preserve"> ADDIN EN.REFLIST </w:instrText>
      </w:r>
      <w:r>
        <w:rPr>
          <w:rFonts w:ascii="Times New Roman" w:hAnsi="Times New Roman" w:cs="Times New Roman"/>
          <w:sz w:val="16"/>
          <w:lang w:val="en-IE"/>
        </w:rPr>
        <w:fldChar w:fldCharType="separate"/>
      </w:r>
      <w:r w:rsidR="008748D9" w:rsidRPr="004531CB">
        <w:rPr>
          <w:rFonts w:ascii="Times New Roman" w:hAnsi="Times New Roman" w:cs="Times New Roman"/>
          <w:sz w:val="16"/>
          <w:lang w:val="en-IE"/>
        </w:rPr>
        <w:t>[1]</w:t>
      </w:r>
      <w:r w:rsidR="008748D9" w:rsidRPr="004531CB">
        <w:rPr>
          <w:rFonts w:ascii="Times New Roman" w:hAnsi="Times New Roman" w:cs="Times New Roman"/>
          <w:sz w:val="16"/>
          <w:lang w:val="en-IE"/>
        </w:rPr>
        <w:tab/>
        <w:t xml:space="preserve"> H. Fleyeh and M. Dougherty, "Road and traffic sign detection and recognition," in Proceedings of the 16th Mini-EURO Conference and 10th Meeting of EWGT, 2005, pp. 644-653. </w:t>
      </w:r>
    </w:p>
    <w:p w14:paraId="217CA23A"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2]</w:t>
      </w:r>
      <w:r w:rsidRPr="004531CB">
        <w:rPr>
          <w:rFonts w:ascii="Times New Roman" w:hAnsi="Times New Roman" w:cs="Times New Roman"/>
          <w:sz w:val="16"/>
          <w:lang w:val="en-IE"/>
        </w:rPr>
        <w:tab/>
        <w:t>M. Pak and S. Kim, "A review of deep learning in image recognition," presented at the 2017 4th international conference on computer applications and information processing technology (CAIPT), 2017.</w:t>
      </w:r>
    </w:p>
    <w:p w14:paraId="4EBDC9CB"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3]</w:t>
      </w:r>
      <w:r w:rsidRPr="004531CB">
        <w:rPr>
          <w:rFonts w:ascii="Times New Roman" w:hAnsi="Times New Roman" w:cs="Times New Roman"/>
          <w:sz w:val="16"/>
          <w:lang w:val="en-IE"/>
        </w:rPr>
        <w:tab/>
        <w:t>V. Feng. "An overview of resnet and its variants." (accessed 2).</w:t>
      </w:r>
    </w:p>
    <w:p w14:paraId="1B02B43B"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4]</w:t>
      </w:r>
      <w:r w:rsidRPr="004531CB">
        <w:rPr>
          <w:rFonts w:ascii="Times New Roman" w:hAnsi="Times New Roman" w:cs="Times New Roman"/>
          <w:sz w:val="16"/>
          <w:lang w:val="en-IE"/>
        </w:rPr>
        <w:tab/>
        <w:t>A. Suriya Prakash, D. Vigneshwaran, R. Seenivasaga Ayyalu, and S. Jayanthi Sree, "Traffic Sign Recognition using Deeplearning for Autonomous Driverless Vehicles," presented at the 2021 5th International Conference on Computing Methodologies and Communication (ICCMC), 2021.</w:t>
      </w:r>
    </w:p>
    <w:p w14:paraId="451449AB"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5]</w:t>
      </w:r>
      <w:r w:rsidRPr="004531CB">
        <w:rPr>
          <w:rFonts w:ascii="Times New Roman" w:hAnsi="Times New Roman" w:cs="Times New Roman"/>
          <w:sz w:val="16"/>
          <w:lang w:val="en-IE"/>
        </w:rPr>
        <w:tab/>
        <w:t xml:space="preserve"> X. Changzhen, W. Cong, M. Weixin, and S. Yanmei, "A traffic sign detection algorithm based on deep convolutional neural network," in 2016 IEEE International Conference on Signal and Image Processing (ICSIP), 2016: IEEE, pp. 676-679. </w:t>
      </w:r>
    </w:p>
    <w:p w14:paraId="3B125B32"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6]</w:t>
      </w:r>
      <w:r w:rsidRPr="004531CB">
        <w:rPr>
          <w:rFonts w:ascii="Times New Roman" w:hAnsi="Times New Roman" w:cs="Times New Roman"/>
          <w:sz w:val="16"/>
          <w:lang w:val="en-IE"/>
        </w:rPr>
        <w:tab/>
        <w:t xml:space="preserve"> K. He, X. Zhang, S. Ren, and J. Sun, "Deep residual learning for image recognition," in Proceedings of the IEEE conference on computer vision and pattern recognition, 2016, pp. 770-778. </w:t>
      </w:r>
    </w:p>
    <w:p w14:paraId="10751277"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7]</w:t>
      </w:r>
      <w:r w:rsidRPr="004531CB">
        <w:rPr>
          <w:rFonts w:ascii="Times New Roman" w:hAnsi="Times New Roman" w:cs="Times New Roman"/>
          <w:sz w:val="16"/>
          <w:lang w:val="en-IE"/>
        </w:rPr>
        <w:tab/>
        <w:t>N. Zakaria, F. Mohamed, R. Abdelghani, and K. Sundaraj, "Three ResNet Deep Learning Architectures Applied in Pulmonary Pathologies Classification," presented at the 2021 International Conference on Artificial Intelligence for Cyber Security Systems and Privacy (AI-CSP), 2021.</w:t>
      </w:r>
    </w:p>
    <w:p w14:paraId="0F64A514"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8]</w:t>
      </w:r>
      <w:r w:rsidRPr="004531CB">
        <w:rPr>
          <w:rFonts w:ascii="Times New Roman" w:hAnsi="Times New Roman" w:cs="Times New Roman"/>
          <w:sz w:val="16"/>
          <w:lang w:val="en-IE"/>
        </w:rPr>
        <w:tab/>
        <w:t>X. Li and L. Rai, "Apple Leaf Disease Identification and Classification using ResNet Models," presented at the 2020 IEEE 3rd International Conference on Electronic Information and Communication Technology (ICEICT), 2020.</w:t>
      </w:r>
    </w:p>
    <w:p w14:paraId="34DD68E9"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9]</w:t>
      </w:r>
      <w:r w:rsidRPr="004531CB">
        <w:rPr>
          <w:rFonts w:ascii="Times New Roman" w:hAnsi="Times New Roman" w:cs="Times New Roman"/>
          <w:sz w:val="16"/>
          <w:lang w:val="en-IE"/>
        </w:rPr>
        <w:tab/>
        <w:t>Y. Lu, J. Lu, S. Zhang, and P. Hall, "Traffic signal detection and classification in street views using an attention model," Computational Visual Media, vol. 4, no. 3, pp. 253-266, 2018, doi: 10.1007/s41095-018-0116-x.</w:t>
      </w:r>
    </w:p>
    <w:p w14:paraId="2B442E79"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10]</w:t>
      </w:r>
      <w:r w:rsidRPr="004531CB">
        <w:rPr>
          <w:rFonts w:ascii="Times New Roman" w:hAnsi="Times New Roman" w:cs="Times New Roman"/>
          <w:sz w:val="16"/>
          <w:lang w:val="en-IE"/>
        </w:rPr>
        <w:tab/>
        <w:t>S. B. Wali et al., "Vision-Based Traffic Sign Detection and Recognition Systems: Current Trends and Challenges," Sensors (Basel), vol. 19, no. 9, May 6 2019, doi: 10.3390/s19092093.</w:t>
      </w:r>
    </w:p>
    <w:p w14:paraId="2846E64F"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11]</w:t>
      </w:r>
      <w:r w:rsidRPr="004531CB">
        <w:rPr>
          <w:rFonts w:ascii="Times New Roman" w:hAnsi="Times New Roman" w:cs="Times New Roman"/>
          <w:sz w:val="16"/>
          <w:lang w:val="en-IE"/>
        </w:rPr>
        <w:tab/>
        <w:t>Á. Arcos-García, J. A. Álvarez-García, and L. M. Soria-Morillo, "Evaluation of deep neural networks for traffic sign detection systems," Neurocomputing, vol. 316, pp. 332-344, 2018, doi: 10.1016/j.neucom.2018.08.009.</w:t>
      </w:r>
    </w:p>
    <w:p w14:paraId="2B39CDC5"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12]</w:t>
      </w:r>
      <w:r w:rsidRPr="004531CB">
        <w:rPr>
          <w:rFonts w:ascii="Times New Roman" w:hAnsi="Times New Roman" w:cs="Times New Roman"/>
          <w:sz w:val="16"/>
          <w:lang w:val="en-IE"/>
        </w:rPr>
        <w:tab/>
        <w:t xml:space="preserve"> A. Ruta, Y. Li, and X. Liu, "Detection, tracking and recognition of traffic signs from video input," in 2008 11th International IEEE Conference on Intelligent Transportation Systems, 2008: IEEE, pp. 55-60. </w:t>
      </w:r>
    </w:p>
    <w:p w14:paraId="410670AC"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13]</w:t>
      </w:r>
      <w:r w:rsidRPr="004531CB">
        <w:rPr>
          <w:rFonts w:ascii="Times New Roman" w:hAnsi="Times New Roman" w:cs="Times New Roman"/>
          <w:sz w:val="16"/>
          <w:lang w:val="en-IE"/>
        </w:rPr>
        <w:tab/>
        <w:t xml:space="preserve"> S. Varun, S. Singh, R. S. Kunte, R. S. Samuel, and B. Philip, "A road traffic signal recognition system based on template matching employing tree classifier," in International Conference on Computational Intelligence and Multimedia Applications (ICCIMA 2007), 2007, vol. 3: IEEE, pp. 360-365. </w:t>
      </w:r>
    </w:p>
    <w:p w14:paraId="132C2B7E"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14]</w:t>
      </w:r>
      <w:r w:rsidRPr="004531CB">
        <w:rPr>
          <w:rFonts w:ascii="Times New Roman" w:hAnsi="Times New Roman" w:cs="Times New Roman"/>
          <w:sz w:val="16"/>
          <w:lang w:val="en-IE"/>
        </w:rPr>
        <w:tab/>
        <w:t xml:space="preserve"> H. Fleyeh, "Color detection and segmentation for road and traffic signs," in IEEE Conference on Cybernetics and Intelligent Systems, 2004., 2004, vol. 2: IEEE, pp. 809-814. </w:t>
      </w:r>
    </w:p>
    <w:p w14:paraId="233D808B"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15]</w:t>
      </w:r>
      <w:r w:rsidRPr="004531CB">
        <w:rPr>
          <w:rFonts w:ascii="Times New Roman" w:hAnsi="Times New Roman" w:cs="Times New Roman"/>
          <w:sz w:val="16"/>
          <w:lang w:val="en-IE"/>
        </w:rPr>
        <w:tab/>
        <w:t xml:space="preserve"> M. Sridharan and P. Stone, "Towards on-board color constancy on mobile robots," in First Canadian Conference on Computer and Robot Vision, 2004. Proceedings., 2004: IEEE, pp. 130-137. </w:t>
      </w:r>
    </w:p>
    <w:p w14:paraId="15A17A73"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16]</w:t>
      </w:r>
      <w:r w:rsidRPr="004531CB">
        <w:rPr>
          <w:rFonts w:ascii="Times New Roman" w:hAnsi="Times New Roman" w:cs="Times New Roman"/>
          <w:sz w:val="16"/>
          <w:lang w:val="en-IE"/>
        </w:rPr>
        <w:tab/>
        <w:t>S. Xu, "Robust traffic sign shape recognition using geometric matching," IET Intelligent Transport Systems, vol. 3, no. 1, pp. 10-18, 2009.</w:t>
      </w:r>
    </w:p>
    <w:p w14:paraId="2102F880"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17]</w:t>
      </w:r>
      <w:r w:rsidRPr="004531CB">
        <w:rPr>
          <w:rFonts w:ascii="Times New Roman" w:hAnsi="Times New Roman" w:cs="Times New Roman"/>
          <w:sz w:val="16"/>
          <w:lang w:val="en-IE"/>
        </w:rPr>
        <w:tab/>
        <w:t>N. Barnes, A. Zelinsky, and L. S. Fletcher, "Real-time speed sign detection using the radial symmetry detector," IEEE Transactions on Intelligent Transportation Systems, vol. 9, no. 2, pp. 322-332, 2008.</w:t>
      </w:r>
    </w:p>
    <w:p w14:paraId="0D436712"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18]</w:t>
      </w:r>
      <w:r w:rsidRPr="004531CB">
        <w:rPr>
          <w:rFonts w:ascii="Times New Roman" w:hAnsi="Times New Roman" w:cs="Times New Roman"/>
          <w:sz w:val="16"/>
          <w:lang w:val="en-IE"/>
        </w:rPr>
        <w:tab/>
        <w:t>S. Maldonado-Bascon, S. Lafuente-Arroyo, P. Gil-Jimenez, H. Gomez-Moreno, and F. Lopez-Ferreras, "Road-Sign Detection and Recognition Based on Support Vector Machines," IEEE Transactions on Intelligent Transportation Systems, vol. 8, no. 2, pp. 264-278, 2007, doi: 10.1109/tits.2007.895311.</w:t>
      </w:r>
    </w:p>
    <w:p w14:paraId="41FC32E1"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19]</w:t>
      </w:r>
      <w:r w:rsidRPr="004531CB">
        <w:rPr>
          <w:rFonts w:ascii="Times New Roman" w:hAnsi="Times New Roman" w:cs="Times New Roman"/>
          <w:sz w:val="16"/>
          <w:lang w:val="en-IE"/>
        </w:rPr>
        <w:tab/>
        <w:t xml:space="preserve"> W.-J. Kuo and C.-C. Lin, "Two-stage road sign detection and recognition," in 2007 IEEE international conference on multimedia and expo, 2007: IEEE, pp. 1427-1430. </w:t>
      </w:r>
    </w:p>
    <w:p w14:paraId="26FBAD05"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20]</w:t>
      </w:r>
      <w:r w:rsidRPr="004531CB">
        <w:rPr>
          <w:rFonts w:ascii="Times New Roman" w:hAnsi="Times New Roman" w:cs="Times New Roman"/>
          <w:sz w:val="16"/>
          <w:lang w:val="en-IE"/>
        </w:rPr>
        <w:tab/>
        <w:t>S. K R, D. M, and V. D. R S, "Traffic Sign Recognition with Faster RCNN and RPN for Advanced Driver Assistance Systems," presented at the 2021 5th International Conference on Electronics, Communication and Aerospace Technology (ICECA), 2021.</w:t>
      </w:r>
    </w:p>
    <w:p w14:paraId="3EDA9AD6" w14:textId="77777777" w:rsidR="008748D9" w:rsidRPr="004531CB" w:rsidRDefault="008748D9" w:rsidP="004531CB">
      <w:pPr>
        <w:spacing w:line="234" w:lineRule="auto"/>
        <w:ind w:left="285" w:right="-15" w:hanging="285"/>
        <w:rPr>
          <w:rFonts w:ascii="Times New Roman" w:hAnsi="Times New Roman" w:cs="Times New Roman"/>
          <w:sz w:val="16"/>
          <w:lang w:val="en-IE"/>
        </w:rPr>
      </w:pPr>
      <w:r w:rsidRPr="004531CB">
        <w:rPr>
          <w:rFonts w:ascii="Times New Roman" w:hAnsi="Times New Roman" w:cs="Times New Roman"/>
          <w:sz w:val="16"/>
          <w:lang w:val="en-IE"/>
        </w:rPr>
        <w:t>[21]</w:t>
      </w:r>
      <w:r w:rsidRPr="004531CB">
        <w:rPr>
          <w:rFonts w:ascii="Times New Roman" w:hAnsi="Times New Roman" w:cs="Times New Roman"/>
          <w:sz w:val="16"/>
          <w:lang w:val="en-IE"/>
        </w:rPr>
        <w:tab/>
        <w:t>D. Tabernik and D. Skocaj, "Deep Learning for Large-Scale Traffic-Sign Detection and Recognition," IEEE Transactions on Intelligent Transportation Systems, vol. 21, no. 4, pp. 1427-1440, 2020, doi: 10.1109/tits.2019.2913588.</w:t>
      </w:r>
    </w:p>
    <w:p w14:paraId="11D96B80" w14:textId="6EA80527" w:rsidR="00375EE0" w:rsidRPr="004D660B" w:rsidRDefault="009F0635" w:rsidP="004D660B">
      <w:pPr>
        <w:spacing w:line="234" w:lineRule="auto"/>
        <w:ind w:left="285" w:right="-15" w:hanging="285"/>
        <w:rPr>
          <w:rFonts w:ascii="Times New Roman" w:hAnsi="Times New Roman" w:cs="Times New Roman"/>
          <w:sz w:val="16"/>
          <w:lang w:val="en-IE"/>
        </w:rPr>
      </w:pPr>
      <w:r>
        <w:rPr>
          <w:rFonts w:ascii="Times New Roman" w:hAnsi="Times New Roman" w:cs="Times New Roman"/>
          <w:sz w:val="16"/>
          <w:lang w:val="en-IE"/>
        </w:rPr>
        <w:fldChar w:fldCharType="end"/>
      </w:r>
    </w:p>
    <w:sectPr w:rsidR="00375EE0" w:rsidRPr="004D660B" w:rsidSect="00CB23BD">
      <w:type w:val="continuous"/>
      <w:pgSz w:w="11906" w:h="16838" w:code="9"/>
      <w:pgMar w:top="1011" w:right="979" w:bottom="1468" w:left="979" w:header="720" w:footer="720" w:gutter="0"/>
      <w:cols w:num="2" w:space="239"/>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C4CC8D" w14:textId="77777777" w:rsidR="00C14797" w:rsidRDefault="00C14797" w:rsidP="00740F06">
      <w:pPr>
        <w:spacing w:after="0" w:line="240" w:lineRule="auto"/>
      </w:pPr>
      <w:r>
        <w:separator/>
      </w:r>
    </w:p>
  </w:endnote>
  <w:endnote w:type="continuationSeparator" w:id="0">
    <w:p w14:paraId="008AAC5B" w14:textId="77777777" w:rsidR="00C14797" w:rsidRDefault="00C14797" w:rsidP="00740F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微软雅黑">
    <w:altName w:val="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D130F" w14:textId="77777777" w:rsidR="0026388F" w:rsidRDefault="0026388F">
    <w:pPr>
      <w:pStyle w:val="ab"/>
      <w:jc w:val="center"/>
    </w:pPr>
  </w:p>
  <w:p w14:paraId="0030F248" w14:textId="77777777" w:rsidR="0026388F" w:rsidRDefault="0026388F">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6077D9" w14:textId="77777777" w:rsidR="00C14797" w:rsidRDefault="00C14797" w:rsidP="00740F06">
      <w:pPr>
        <w:spacing w:after="0" w:line="240" w:lineRule="auto"/>
      </w:pPr>
      <w:r>
        <w:separator/>
      </w:r>
    </w:p>
  </w:footnote>
  <w:footnote w:type="continuationSeparator" w:id="0">
    <w:p w14:paraId="5753B6FC" w14:textId="77777777" w:rsidR="00C14797" w:rsidRDefault="00C14797" w:rsidP="00740F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1F4AB1"/>
    <w:multiLevelType w:val="hybridMultilevel"/>
    <w:tmpl w:val="9550C79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189603E"/>
    <w:multiLevelType w:val="multilevel"/>
    <w:tmpl w:val="0AB06E12"/>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B0955A8"/>
    <w:multiLevelType w:val="hybridMultilevel"/>
    <w:tmpl w:val="A3209BE4"/>
    <w:lvl w:ilvl="0" w:tplc="245AFB5E">
      <w:start w:val="1"/>
      <w:numFmt w:val="decimal"/>
      <w:lvlText w:val="[%1]"/>
      <w:lvlJc w:val="left"/>
      <w:pPr>
        <w:ind w:left="285"/>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1" w:tplc="C9BA70F8">
      <w:start w:val="1"/>
      <w:numFmt w:val="lowerLetter"/>
      <w:lvlText w:val="%2"/>
      <w:lvlJc w:val="left"/>
      <w:pPr>
        <w:ind w:left="108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2" w:tplc="6A44481C">
      <w:start w:val="1"/>
      <w:numFmt w:val="lowerRoman"/>
      <w:lvlText w:val="%3"/>
      <w:lvlJc w:val="left"/>
      <w:pPr>
        <w:ind w:left="180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3" w:tplc="E4308CB8">
      <w:start w:val="1"/>
      <w:numFmt w:val="decimal"/>
      <w:lvlText w:val="%4"/>
      <w:lvlJc w:val="left"/>
      <w:pPr>
        <w:ind w:left="252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4" w:tplc="048816AC">
      <w:start w:val="1"/>
      <w:numFmt w:val="lowerLetter"/>
      <w:lvlText w:val="%5"/>
      <w:lvlJc w:val="left"/>
      <w:pPr>
        <w:ind w:left="324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5" w:tplc="38A68CA8">
      <w:start w:val="1"/>
      <w:numFmt w:val="lowerRoman"/>
      <w:lvlText w:val="%6"/>
      <w:lvlJc w:val="left"/>
      <w:pPr>
        <w:ind w:left="396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6" w:tplc="AF8AF76A">
      <w:start w:val="1"/>
      <w:numFmt w:val="decimal"/>
      <w:lvlText w:val="%7"/>
      <w:lvlJc w:val="left"/>
      <w:pPr>
        <w:ind w:left="468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7" w:tplc="53D457B0">
      <w:start w:val="1"/>
      <w:numFmt w:val="lowerLetter"/>
      <w:lvlText w:val="%8"/>
      <w:lvlJc w:val="left"/>
      <w:pPr>
        <w:ind w:left="540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8" w:tplc="7400A37C">
      <w:start w:val="1"/>
      <w:numFmt w:val="lowerRoman"/>
      <w:lvlText w:val="%9"/>
      <w:lvlJc w:val="left"/>
      <w:pPr>
        <w:ind w:left="612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abstractNum>
  <w:num w:numId="1" w16cid:durableId="823009594">
    <w:abstractNumId w:val="2"/>
  </w:num>
  <w:num w:numId="2" w16cid:durableId="1419017860">
    <w:abstractNumId w:val="1"/>
  </w:num>
  <w:num w:numId="3" w16cid:durableId="670182094">
    <w:abstractNumId w:val="1"/>
  </w:num>
  <w:num w:numId="4" w16cid:durableId="1404983176">
    <w:abstractNumId w:val="1"/>
  </w:num>
  <w:num w:numId="5" w16cid:durableId="1562256535">
    <w:abstractNumId w:val="1"/>
  </w:num>
  <w:num w:numId="6" w16cid:durableId="342971469">
    <w:abstractNumId w:val="1"/>
  </w:num>
  <w:num w:numId="7" w16cid:durableId="18348360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1188990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020741441">
    <w:abstractNumId w:val="0"/>
  </w:num>
  <w:num w:numId="10" w16cid:durableId="7939077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861255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3"/>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0ttwtsnxa9x5esrx5psv9sstaad0zaxe9r&quot;&gt;TSDetect-ML&lt;record-ids&gt;&lt;item&gt;2&lt;/item&gt;&lt;item&gt;4&lt;/item&gt;&lt;item&gt;5&lt;/item&gt;&lt;item&gt;6&lt;/item&gt;&lt;item&gt;8&lt;/item&gt;&lt;item&gt;10&lt;/item&gt;&lt;item&gt;11&lt;/item&gt;&lt;item&gt;12&lt;/item&gt;&lt;item&gt;14&lt;/item&gt;&lt;item&gt;15&lt;/item&gt;&lt;item&gt;16&lt;/item&gt;&lt;item&gt;25&lt;/item&gt;&lt;item&gt;26&lt;/item&gt;&lt;item&gt;28&lt;/item&gt;&lt;item&gt;29&lt;/item&gt;&lt;item&gt;31&lt;/item&gt;&lt;item&gt;32&lt;/item&gt;&lt;item&gt;33&lt;/item&gt;&lt;item&gt;34&lt;/item&gt;&lt;item&gt;35&lt;/item&gt;&lt;item&gt;36&lt;/item&gt;&lt;/record-ids&gt;&lt;/item&gt;&lt;/Libraries&gt;"/>
  </w:docVars>
  <w:rsids>
    <w:rsidRoot w:val="00AD561C"/>
    <w:rsid w:val="000005BB"/>
    <w:rsid w:val="00000763"/>
    <w:rsid w:val="0000087C"/>
    <w:rsid w:val="00000EA3"/>
    <w:rsid w:val="000011A4"/>
    <w:rsid w:val="000014D9"/>
    <w:rsid w:val="000024C2"/>
    <w:rsid w:val="00002D59"/>
    <w:rsid w:val="00003070"/>
    <w:rsid w:val="00003212"/>
    <w:rsid w:val="00003D2B"/>
    <w:rsid w:val="0000400A"/>
    <w:rsid w:val="00004B6D"/>
    <w:rsid w:val="00004BED"/>
    <w:rsid w:val="00004C65"/>
    <w:rsid w:val="00004D6F"/>
    <w:rsid w:val="000051EB"/>
    <w:rsid w:val="0000528B"/>
    <w:rsid w:val="00005B63"/>
    <w:rsid w:val="00006726"/>
    <w:rsid w:val="000079D3"/>
    <w:rsid w:val="00007B56"/>
    <w:rsid w:val="00007D70"/>
    <w:rsid w:val="000100EC"/>
    <w:rsid w:val="00010145"/>
    <w:rsid w:val="00010B9A"/>
    <w:rsid w:val="00010D03"/>
    <w:rsid w:val="00010F0B"/>
    <w:rsid w:val="000116F0"/>
    <w:rsid w:val="000119E3"/>
    <w:rsid w:val="00011DAA"/>
    <w:rsid w:val="000128A6"/>
    <w:rsid w:val="00013D72"/>
    <w:rsid w:val="00014337"/>
    <w:rsid w:val="000153DD"/>
    <w:rsid w:val="00015CC4"/>
    <w:rsid w:val="00017522"/>
    <w:rsid w:val="00017572"/>
    <w:rsid w:val="000175A5"/>
    <w:rsid w:val="00017B73"/>
    <w:rsid w:val="00017E82"/>
    <w:rsid w:val="00020089"/>
    <w:rsid w:val="00021677"/>
    <w:rsid w:val="00021B56"/>
    <w:rsid w:val="00021C83"/>
    <w:rsid w:val="000227ED"/>
    <w:rsid w:val="00022F2A"/>
    <w:rsid w:val="000236BA"/>
    <w:rsid w:val="00023BC6"/>
    <w:rsid w:val="00023D32"/>
    <w:rsid w:val="000240E2"/>
    <w:rsid w:val="00024153"/>
    <w:rsid w:val="0002417F"/>
    <w:rsid w:val="000244F2"/>
    <w:rsid w:val="00024588"/>
    <w:rsid w:val="00024DFE"/>
    <w:rsid w:val="00024E95"/>
    <w:rsid w:val="00025D40"/>
    <w:rsid w:val="000262BE"/>
    <w:rsid w:val="0002637F"/>
    <w:rsid w:val="00026648"/>
    <w:rsid w:val="00026C6E"/>
    <w:rsid w:val="00026F6B"/>
    <w:rsid w:val="000272B2"/>
    <w:rsid w:val="0002762D"/>
    <w:rsid w:val="000277BD"/>
    <w:rsid w:val="00027A43"/>
    <w:rsid w:val="00027B00"/>
    <w:rsid w:val="00030138"/>
    <w:rsid w:val="00031228"/>
    <w:rsid w:val="00031CCA"/>
    <w:rsid w:val="0003220E"/>
    <w:rsid w:val="00032267"/>
    <w:rsid w:val="00032588"/>
    <w:rsid w:val="00032ECF"/>
    <w:rsid w:val="00033880"/>
    <w:rsid w:val="000346F0"/>
    <w:rsid w:val="00034D39"/>
    <w:rsid w:val="00034D5D"/>
    <w:rsid w:val="000351C8"/>
    <w:rsid w:val="00035F36"/>
    <w:rsid w:val="00036137"/>
    <w:rsid w:val="000362DF"/>
    <w:rsid w:val="00036436"/>
    <w:rsid w:val="00037A54"/>
    <w:rsid w:val="00040126"/>
    <w:rsid w:val="00040468"/>
    <w:rsid w:val="000409D4"/>
    <w:rsid w:val="000412B3"/>
    <w:rsid w:val="00041D78"/>
    <w:rsid w:val="000423BD"/>
    <w:rsid w:val="000425E9"/>
    <w:rsid w:val="00042629"/>
    <w:rsid w:val="0004269E"/>
    <w:rsid w:val="00042706"/>
    <w:rsid w:val="00042A3A"/>
    <w:rsid w:val="00042AEB"/>
    <w:rsid w:val="00042B2E"/>
    <w:rsid w:val="00042C19"/>
    <w:rsid w:val="00042F60"/>
    <w:rsid w:val="00043897"/>
    <w:rsid w:val="00043A04"/>
    <w:rsid w:val="00044346"/>
    <w:rsid w:val="00044849"/>
    <w:rsid w:val="0004564D"/>
    <w:rsid w:val="00045810"/>
    <w:rsid w:val="000468DB"/>
    <w:rsid w:val="000468EC"/>
    <w:rsid w:val="00046BBB"/>
    <w:rsid w:val="00046BF9"/>
    <w:rsid w:val="00046EAB"/>
    <w:rsid w:val="0004747D"/>
    <w:rsid w:val="00047534"/>
    <w:rsid w:val="00047AFB"/>
    <w:rsid w:val="00047BDD"/>
    <w:rsid w:val="000500AC"/>
    <w:rsid w:val="000503E0"/>
    <w:rsid w:val="0005089C"/>
    <w:rsid w:val="00050CEF"/>
    <w:rsid w:val="00051159"/>
    <w:rsid w:val="000511E8"/>
    <w:rsid w:val="0005190A"/>
    <w:rsid w:val="000519BD"/>
    <w:rsid w:val="00051B62"/>
    <w:rsid w:val="00052745"/>
    <w:rsid w:val="00052801"/>
    <w:rsid w:val="00052C10"/>
    <w:rsid w:val="00052DD9"/>
    <w:rsid w:val="00053307"/>
    <w:rsid w:val="00053BC0"/>
    <w:rsid w:val="0005429F"/>
    <w:rsid w:val="00055274"/>
    <w:rsid w:val="0005589D"/>
    <w:rsid w:val="00055C53"/>
    <w:rsid w:val="00055E1C"/>
    <w:rsid w:val="00056BB6"/>
    <w:rsid w:val="00056C49"/>
    <w:rsid w:val="00056FD2"/>
    <w:rsid w:val="00057045"/>
    <w:rsid w:val="00057B93"/>
    <w:rsid w:val="0006004A"/>
    <w:rsid w:val="000600C2"/>
    <w:rsid w:val="00060B20"/>
    <w:rsid w:val="000610EB"/>
    <w:rsid w:val="00061FDF"/>
    <w:rsid w:val="00062312"/>
    <w:rsid w:val="00062318"/>
    <w:rsid w:val="00062678"/>
    <w:rsid w:val="00062CFE"/>
    <w:rsid w:val="000630D3"/>
    <w:rsid w:val="000632AB"/>
    <w:rsid w:val="00063F52"/>
    <w:rsid w:val="00063FAF"/>
    <w:rsid w:val="00064383"/>
    <w:rsid w:val="00064623"/>
    <w:rsid w:val="00064900"/>
    <w:rsid w:val="00064EEB"/>
    <w:rsid w:val="00065891"/>
    <w:rsid w:val="00065F25"/>
    <w:rsid w:val="000665F7"/>
    <w:rsid w:val="00066807"/>
    <w:rsid w:val="00066FAF"/>
    <w:rsid w:val="00067309"/>
    <w:rsid w:val="000677B2"/>
    <w:rsid w:val="00067C19"/>
    <w:rsid w:val="00067EEF"/>
    <w:rsid w:val="00070433"/>
    <w:rsid w:val="000708F1"/>
    <w:rsid w:val="0007095D"/>
    <w:rsid w:val="000714D3"/>
    <w:rsid w:val="00071BA6"/>
    <w:rsid w:val="00071C4D"/>
    <w:rsid w:val="00071D21"/>
    <w:rsid w:val="0007259B"/>
    <w:rsid w:val="000734C2"/>
    <w:rsid w:val="00073646"/>
    <w:rsid w:val="00074150"/>
    <w:rsid w:val="0007460B"/>
    <w:rsid w:val="00075170"/>
    <w:rsid w:val="00075BD0"/>
    <w:rsid w:val="00075BD7"/>
    <w:rsid w:val="00075E04"/>
    <w:rsid w:val="00076394"/>
    <w:rsid w:val="000764EB"/>
    <w:rsid w:val="000767CD"/>
    <w:rsid w:val="0007692C"/>
    <w:rsid w:val="00076A7A"/>
    <w:rsid w:val="00077095"/>
    <w:rsid w:val="0007732B"/>
    <w:rsid w:val="00077442"/>
    <w:rsid w:val="00077468"/>
    <w:rsid w:val="000774B7"/>
    <w:rsid w:val="000774DD"/>
    <w:rsid w:val="00077A3C"/>
    <w:rsid w:val="00077B22"/>
    <w:rsid w:val="0008000F"/>
    <w:rsid w:val="00080024"/>
    <w:rsid w:val="0008026D"/>
    <w:rsid w:val="00080B4B"/>
    <w:rsid w:val="00080CF3"/>
    <w:rsid w:val="00080CFA"/>
    <w:rsid w:val="00081986"/>
    <w:rsid w:val="00081C2D"/>
    <w:rsid w:val="000823BD"/>
    <w:rsid w:val="000825C6"/>
    <w:rsid w:val="00082665"/>
    <w:rsid w:val="00082FD3"/>
    <w:rsid w:val="00083111"/>
    <w:rsid w:val="0008354B"/>
    <w:rsid w:val="00083D7F"/>
    <w:rsid w:val="00084417"/>
    <w:rsid w:val="0008509E"/>
    <w:rsid w:val="000852FC"/>
    <w:rsid w:val="000854C8"/>
    <w:rsid w:val="000854F0"/>
    <w:rsid w:val="000856C6"/>
    <w:rsid w:val="00085700"/>
    <w:rsid w:val="000858E2"/>
    <w:rsid w:val="00085C27"/>
    <w:rsid w:val="00085EB3"/>
    <w:rsid w:val="00085EB5"/>
    <w:rsid w:val="0008611C"/>
    <w:rsid w:val="000868B4"/>
    <w:rsid w:val="00086949"/>
    <w:rsid w:val="00086B96"/>
    <w:rsid w:val="00086BDA"/>
    <w:rsid w:val="000874A9"/>
    <w:rsid w:val="000875C9"/>
    <w:rsid w:val="000876BA"/>
    <w:rsid w:val="00087F16"/>
    <w:rsid w:val="00090161"/>
    <w:rsid w:val="00090B9F"/>
    <w:rsid w:val="00090E03"/>
    <w:rsid w:val="00091BEA"/>
    <w:rsid w:val="00091CAF"/>
    <w:rsid w:val="00091DB7"/>
    <w:rsid w:val="00091E10"/>
    <w:rsid w:val="00092507"/>
    <w:rsid w:val="000928B4"/>
    <w:rsid w:val="0009291D"/>
    <w:rsid w:val="00092B75"/>
    <w:rsid w:val="00092C8D"/>
    <w:rsid w:val="00092FFB"/>
    <w:rsid w:val="0009346C"/>
    <w:rsid w:val="00094752"/>
    <w:rsid w:val="00094AD0"/>
    <w:rsid w:val="00094DEA"/>
    <w:rsid w:val="00094E10"/>
    <w:rsid w:val="00095478"/>
    <w:rsid w:val="000959C8"/>
    <w:rsid w:val="00095B91"/>
    <w:rsid w:val="00095F85"/>
    <w:rsid w:val="00096618"/>
    <w:rsid w:val="00096F28"/>
    <w:rsid w:val="00096F75"/>
    <w:rsid w:val="00097531"/>
    <w:rsid w:val="00097CFE"/>
    <w:rsid w:val="000A0614"/>
    <w:rsid w:val="000A08C4"/>
    <w:rsid w:val="000A0FBA"/>
    <w:rsid w:val="000A1201"/>
    <w:rsid w:val="000A1F1D"/>
    <w:rsid w:val="000A2AFE"/>
    <w:rsid w:val="000A2B1D"/>
    <w:rsid w:val="000A2B21"/>
    <w:rsid w:val="000A2EF8"/>
    <w:rsid w:val="000A31BC"/>
    <w:rsid w:val="000A4185"/>
    <w:rsid w:val="000A4944"/>
    <w:rsid w:val="000A4ADC"/>
    <w:rsid w:val="000A535E"/>
    <w:rsid w:val="000A5477"/>
    <w:rsid w:val="000A5D30"/>
    <w:rsid w:val="000A5EC1"/>
    <w:rsid w:val="000A5F45"/>
    <w:rsid w:val="000A5FA3"/>
    <w:rsid w:val="000A5FB4"/>
    <w:rsid w:val="000A63E1"/>
    <w:rsid w:val="000A689D"/>
    <w:rsid w:val="000A6EB3"/>
    <w:rsid w:val="000A6F39"/>
    <w:rsid w:val="000A712E"/>
    <w:rsid w:val="000A7208"/>
    <w:rsid w:val="000A7C10"/>
    <w:rsid w:val="000B00A4"/>
    <w:rsid w:val="000B05E2"/>
    <w:rsid w:val="000B05F2"/>
    <w:rsid w:val="000B070A"/>
    <w:rsid w:val="000B09B6"/>
    <w:rsid w:val="000B0D91"/>
    <w:rsid w:val="000B0F31"/>
    <w:rsid w:val="000B11D1"/>
    <w:rsid w:val="000B14D8"/>
    <w:rsid w:val="000B2188"/>
    <w:rsid w:val="000B2C78"/>
    <w:rsid w:val="000B2E0D"/>
    <w:rsid w:val="000B336A"/>
    <w:rsid w:val="000B3C46"/>
    <w:rsid w:val="000B3E91"/>
    <w:rsid w:val="000B4308"/>
    <w:rsid w:val="000B4ADB"/>
    <w:rsid w:val="000B53C7"/>
    <w:rsid w:val="000B567A"/>
    <w:rsid w:val="000B5BE1"/>
    <w:rsid w:val="000B65E4"/>
    <w:rsid w:val="000B6D47"/>
    <w:rsid w:val="000B7363"/>
    <w:rsid w:val="000B7E14"/>
    <w:rsid w:val="000C0338"/>
    <w:rsid w:val="000C035F"/>
    <w:rsid w:val="000C0CEE"/>
    <w:rsid w:val="000C1021"/>
    <w:rsid w:val="000C1179"/>
    <w:rsid w:val="000C1B3F"/>
    <w:rsid w:val="000C1B7D"/>
    <w:rsid w:val="000C2F0D"/>
    <w:rsid w:val="000C3657"/>
    <w:rsid w:val="000C3671"/>
    <w:rsid w:val="000C394C"/>
    <w:rsid w:val="000C40AF"/>
    <w:rsid w:val="000C4248"/>
    <w:rsid w:val="000C48AB"/>
    <w:rsid w:val="000C4BCD"/>
    <w:rsid w:val="000C4F71"/>
    <w:rsid w:val="000C5512"/>
    <w:rsid w:val="000C5C31"/>
    <w:rsid w:val="000C689F"/>
    <w:rsid w:val="000C694E"/>
    <w:rsid w:val="000C6D06"/>
    <w:rsid w:val="000C72C1"/>
    <w:rsid w:val="000C78CE"/>
    <w:rsid w:val="000C792E"/>
    <w:rsid w:val="000C7C33"/>
    <w:rsid w:val="000C7F11"/>
    <w:rsid w:val="000D005C"/>
    <w:rsid w:val="000D04D4"/>
    <w:rsid w:val="000D09A7"/>
    <w:rsid w:val="000D0BE9"/>
    <w:rsid w:val="000D101A"/>
    <w:rsid w:val="000D1026"/>
    <w:rsid w:val="000D1378"/>
    <w:rsid w:val="000D1505"/>
    <w:rsid w:val="000D151B"/>
    <w:rsid w:val="000D171A"/>
    <w:rsid w:val="000D183D"/>
    <w:rsid w:val="000D1CB8"/>
    <w:rsid w:val="000D1DAF"/>
    <w:rsid w:val="000D1FE0"/>
    <w:rsid w:val="000D22EA"/>
    <w:rsid w:val="000D2AEB"/>
    <w:rsid w:val="000D2CFF"/>
    <w:rsid w:val="000D2E7B"/>
    <w:rsid w:val="000D2F14"/>
    <w:rsid w:val="000D35E3"/>
    <w:rsid w:val="000D3BFC"/>
    <w:rsid w:val="000D3CA3"/>
    <w:rsid w:val="000D3FCC"/>
    <w:rsid w:val="000D4762"/>
    <w:rsid w:val="000D47F6"/>
    <w:rsid w:val="000D4C07"/>
    <w:rsid w:val="000D4C0A"/>
    <w:rsid w:val="000D595B"/>
    <w:rsid w:val="000D5A1C"/>
    <w:rsid w:val="000D5B76"/>
    <w:rsid w:val="000D6157"/>
    <w:rsid w:val="000D6744"/>
    <w:rsid w:val="000D6789"/>
    <w:rsid w:val="000D6AF0"/>
    <w:rsid w:val="000D7428"/>
    <w:rsid w:val="000D7C46"/>
    <w:rsid w:val="000E015F"/>
    <w:rsid w:val="000E057C"/>
    <w:rsid w:val="000E099E"/>
    <w:rsid w:val="000E24F4"/>
    <w:rsid w:val="000E31F2"/>
    <w:rsid w:val="000E3D0E"/>
    <w:rsid w:val="000E3EB3"/>
    <w:rsid w:val="000E4677"/>
    <w:rsid w:val="000E4861"/>
    <w:rsid w:val="000E494B"/>
    <w:rsid w:val="000E4F90"/>
    <w:rsid w:val="000E5052"/>
    <w:rsid w:val="000E5A0B"/>
    <w:rsid w:val="000E5BAF"/>
    <w:rsid w:val="000E5C9B"/>
    <w:rsid w:val="000E622B"/>
    <w:rsid w:val="000E6B7D"/>
    <w:rsid w:val="000E6C28"/>
    <w:rsid w:val="000E6C43"/>
    <w:rsid w:val="000E7135"/>
    <w:rsid w:val="000E76B6"/>
    <w:rsid w:val="000E7EE6"/>
    <w:rsid w:val="000E7FA7"/>
    <w:rsid w:val="000F0A25"/>
    <w:rsid w:val="000F0ADA"/>
    <w:rsid w:val="000F0C88"/>
    <w:rsid w:val="000F13C5"/>
    <w:rsid w:val="000F241E"/>
    <w:rsid w:val="000F2A03"/>
    <w:rsid w:val="000F2CAD"/>
    <w:rsid w:val="000F2EA4"/>
    <w:rsid w:val="000F2FA3"/>
    <w:rsid w:val="000F31B1"/>
    <w:rsid w:val="000F3353"/>
    <w:rsid w:val="000F3356"/>
    <w:rsid w:val="000F36CD"/>
    <w:rsid w:val="000F3FEF"/>
    <w:rsid w:val="000F3FFE"/>
    <w:rsid w:val="000F4296"/>
    <w:rsid w:val="000F46E6"/>
    <w:rsid w:val="000F4A73"/>
    <w:rsid w:val="000F502E"/>
    <w:rsid w:val="000F512B"/>
    <w:rsid w:val="000F56E1"/>
    <w:rsid w:val="000F5A04"/>
    <w:rsid w:val="000F621C"/>
    <w:rsid w:val="000F724E"/>
    <w:rsid w:val="000F78C5"/>
    <w:rsid w:val="000F7998"/>
    <w:rsid w:val="0010083D"/>
    <w:rsid w:val="00100E9C"/>
    <w:rsid w:val="001011FF"/>
    <w:rsid w:val="00101C6B"/>
    <w:rsid w:val="00101DA4"/>
    <w:rsid w:val="00101ED8"/>
    <w:rsid w:val="001021FB"/>
    <w:rsid w:val="00102BAD"/>
    <w:rsid w:val="00102D61"/>
    <w:rsid w:val="00103258"/>
    <w:rsid w:val="001032EA"/>
    <w:rsid w:val="00103524"/>
    <w:rsid w:val="00103DD2"/>
    <w:rsid w:val="00103F93"/>
    <w:rsid w:val="001040CA"/>
    <w:rsid w:val="00104214"/>
    <w:rsid w:val="0010422B"/>
    <w:rsid w:val="0010424B"/>
    <w:rsid w:val="00104534"/>
    <w:rsid w:val="00104582"/>
    <w:rsid w:val="0010519D"/>
    <w:rsid w:val="0010573F"/>
    <w:rsid w:val="00105B8F"/>
    <w:rsid w:val="00105C09"/>
    <w:rsid w:val="001062D3"/>
    <w:rsid w:val="001063DD"/>
    <w:rsid w:val="00106723"/>
    <w:rsid w:val="001069DF"/>
    <w:rsid w:val="00106AA3"/>
    <w:rsid w:val="00106E51"/>
    <w:rsid w:val="00106E5E"/>
    <w:rsid w:val="00107207"/>
    <w:rsid w:val="00107EA0"/>
    <w:rsid w:val="00107EE0"/>
    <w:rsid w:val="00110F60"/>
    <w:rsid w:val="00111B4C"/>
    <w:rsid w:val="001124B2"/>
    <w:rsid w:val="001129A3"/>
    <w:rsid w:val="00112AD1"/>
    <w:rsid w:val="00112C53"/>
    <w:rsid w:val="00112CDB"/>
    <w:rsid w:val="001131BC"/>
    <w:rsid w:val="00113231"/>
    <w:rsid w:val="001134C2"/>
    <w:rsid w:val="001137BB"/>
    <w:rsid w:val="001137EC"/>
    <w:rsid w:val="00113C47"/>
    <w:rsid w:val="00113FEC"/>
    <w:rsid w:val="00114597"/>
    <w:rsid w:val="001159CA"/>
    <w:rsid w:val="00116161"/>
    <w:rsid w:val="00116F29"/>
    <w:rsid w:val="00117A68"/>
    <w:rsid w:val="00117A86"/>
    <w:rsid w:val="00117AD8"/>
    <w:rsid w:val="001200DF"/>
    <w:rsid w:val="00120131"/>
    <w:rsid w:val="00121108"/>
    <w:rsid w:val="001211AE"/>
    <w:rsid w:val="00121E3E"/>
    <w:rsid w:val="00121E5E"/>
    <w:rsid w:val="001220B2"/>
    <w:rsid w:val="00122FD4"/>
    <w:rsid w:val="00123AB6"/>
    <w:rsid w:val="0012452A"/>
    <w:rsid w:val="001245D3"/>
    <w:rsid w:val="0012463E"/>
    <w:rsid w:val="00126472"/>
    <w:rsid w:val="001265F9"/>
    <w:rsid w:val="001269D6"/>
    <w:rsid w:val="00126B9B"/>
    <w:rsid w:val="00127938"/>
    <w:rsid w:val="00127B20"/>
    <w:rsid w:val="00127FDD"/>
    <w:rsid w:val="00130037"/>
    <w:rsid w:val="00130730"/>
    <w:rsid w:val="001308CB"/>
    <w:rsid w:val="00130922"/>
    <w:rsid w:val="00130D73"/>
    <w:rsid w:val="00131601"/>
    <w:rsid w:val="0013169A"/>
    <w:rsid w:val="00131840"/>
    <w:rsid w:val="00131A71"/>
    <w:rsid w:val="00131C45"/>
    <w:rsid w:val="00131D34"/>
    <w:rsid w:val="0013202D"/>
    <w:rsid w:val="0013211F"/>
    <w:rsid w:val="001325FF"/>
    <w:rsid w:val="0013319D"/>
    <w:rsid w:val="0013327B"/>
    <w:rsid w:val="001332D4"/>
    <w:rsid w:val="00133D8F"/>
    <w:rsid w:val="00133DED"/>
    <w:rsid w:val="001341BC"/>
    <w:rsid w:val="00134654"/>
    <w:rsid w:val="001352BF"/>
    <w:rsid w:val="0013549D"/>
    <w:rsid w:val="00135A14"/>
    <w:rsid w:val="00135C37"/>
    <w:rsid w:val="00135E86"/>
    <w:rsid w:val="001362F1"/>
    <w:rsid w:val="00136417"/>
    <w:rsid w:val="00136667"/>
    <w:rsid w:val="001378A4"/>
    <w:rsid w:val="00137A4F"/>
    <w:rsid w:val="00140296"/>
    <w:rsid w:val="00141047"/>
    <w:rsid w:val="00141416"/>
    <w:rsid w:val="001419B5"/>
    <w:rsid w:val="00141B1A"/>
    <w:rsid w:val="00141F93"/>
    <w:rsid w:val="001421E2"/>
    <w:rsid w:val="001421FC"/>
    <w:rsid w:val="00142ACC"/>
    <w:rsid w:val="00142ADE"/>
    <w:rsid w:val="00142DF9"/>
    <w:rsid w:val="001431ED"/>
    <w:rsid w:val="001434D4"/>
    <w:rsid w:val="00143866"/>
    <w:rsid w:val="00143F3B"/>
    <w:rsid w:val="0014401B"/>
    <w:rsid w:val="001440BA"/>
    <w:rsid w:val="001447EF"/>
    <w:rsid w:val="001449E6"/>
    <w:rsid w:val="00144A15"/>
    <w:rsid w:val="00145AF9"/>
    <w:rsid w:val="00146555"/>
    <w:rsid w:val="00146902"/>
    <w:rsid w:val="001469DE"/>
    <w:rsid w:val="001476BC"/>
    <w:rsid w:val="0014783E"/>
    <w:rsid w:val="00147ED4"/>
    <w:rsid w:val="00151DA2"/>
    <w:rsid w:val="00151FA6"/>
    <w:rsid w:val="00152214"/>
    <w:rsid w:val="0015223E"/>
    <w:rsid w:val="0015227C"/>
    <w:rsid w:val="0015245E"/>
    <w:rsid w:val="001526B5"/>
    <w:rsid w:val="00152999"/>
    <w:rsid w:val="0015344E"/>
    <w:rsid w:val="0015352A"/>
    <w:rsid w:val="00153558"/>
    <w:rsid w:val="00153BC3"/>
    <w:rsid w:val="00153DC2"/>
    <w:rsid w:val="001547CE"/>
    <w:rsid w:val="00154FBD"/>
    <w:rsid w:val="0015536B"/>
    <w:rsid w:val="00155439"/>
    <w:rsid w:val="00155C65"/>
    <w:rsid w:val="00156069"/>
    <w:rsid w:val="001564F6"/>
    <w:rsid w:val="0015652C"/>
    <w:rsid w:val="0015667C"/>
    <w:rsid w:val="001567C5"/>
    <w:rsid w:val="00156876"/>
    <w:rsid w:val="00156A24"/>
    <w:rsid w:val="00156E4D"/>
    <w:rsid w:val="001571D4"/>
    <w:rsid w:val="00160129"/>
    <w:rsid w:val="0016030D"/>
    <w:rsid w:val="00160683"/>
    <w:rsid w:val="0016081C"/>
    <w:rsid w:val="00161258"/>
    <w:rsid w:val="0016242F"/>
    <w:rsid w:val="00162588"/>
    <w:rsid w:val="00162ABC"/>
    <w:rsid w:val="00162C53"/>
    <w:rsid w:val="00162F23"/>
    <w:rsid w:val="00162FE8"/>
    <w:rsid w:val="00163197"/>
    <w:rsid w:val="001631EA"/>
    <w:rsid w:val="00163C89"/>
    <w:rsid w:val="00163CFB"/>
    <w:rsid w:val="0016420E"/>
    <w:rsid w:val="0016427C"/>
    <w:rsid w:val="00165F43"/>
    <w:rsid w:val="00166287"/>
    <w:rsid w:val="001663F5"/>
    <w:rsid w:val="00166B6C"/>
    <w:rsid w:val="00166E46"/>
    <w:rsid w:val="00167614"/>
    <w:rsid w:val="00167B31"/>
    <w:rsid w:val="00170077"/>
    <w:rsid w:val="0017010B"/>
    <w:rsid w:val="001706F4"/>
    <w:rsid w:val="00170DDE"/>
    <w:rsid w:val="0017116A"/>
    <w:rsid w:val="001713A5"/>
    <w:rsid w:val="001715F1"/>
    <w:rsid w:val="00171BD8"/>
    <w:rsid w:val="00171C19"/>
    <w:rsid w:val="00171C99"/>
    <w:rsid w:val="00171DAD"/>
    <w:rsid w:val="0017203F"/>
    <w:rsid w:val="00172057"/>
    <w:rsid w:val="001727F5"/>
    <w:rsid w:val="00173000"/>
    <w:rsid w:val="0017482A"/>
    <w:rsid w:val="00174864"/>
    <w:rsid w:val="0017531F"/>
    <w:rsid w:val="0017570F"/>
    <w:rsid w:val="00175A69"/>
    <w:rsid w:val="00175B72"/>
    <w:rsid w:val="00175C48"/>
    <w:rsid w:val="00175F88"/>
    <w:rsid w:val="001766A5"/>
    <w:rsid w:val="00176934"/>
    <w:rsid w:val="001777A7"/>
    <w:rsid w:val="00177B03"/>
    <w:rsid w:val="00177F9A"/>
    <w:rsid w:val="00180856"/>
    <w:rsid w:val="00180A7C"/>
    <w:rsid w:val="00180FC7"/>
    <w:rsid w:val="001815E9"/>
    <w:rsid w:val="00182431"/>
    <w:rsid w:val="00182CA8"/>
    <w:rsid w:val="00182E9C"/>
    <w:rsid w:val="001834FA"/>
    <w:rsid w:val="00183B63"/>
    <w:rsid w:val="00183FC6"/>
    <w:rsid w:val="00184040"/>
    <w:rsid w:val="00184140"/>
    <w:rsid w:val="00184C69"/>
    <w:rsid w:val="00184D1E"/>
    <w:rsid w:val="0018514B"/>
    <w:rsid w:val="00185200"/>
    <w:rsid w:val="00185B75"/>
    <w:rsid w:val="001866AB"/>
    <w:rsid w:val="00186AE8"/>
    <w:rsid w:val="00187B21"/>
    <w:rsid w:val="00187B69"/>
    <w:rsid w:val="001904EF"/>
    <w:rsid w:val="001908F9"/>
    <w:rsid w:val="00190A42"/>
    <w:rsid w:val="00190F9E"/>
    <w:rsid w:val="0019128E"/>
    <w:rsid w:val="0019175C"/>
    <w:rsid w:val="00191785"/>
    <w:rsid w:val="001919D5"/>
    <w:rsid w:val="0019252D"/>
    <w:rsid w:val="001925C6"/>
    <w:rsid w:val="00192AE9"/>
    <w:rsid w:val="00192B85"/>
    <w:rsid w:val="001931EC"/>
    <w:rsid w:val="001939D2"/>
    <w:rsid w:val="00193EFC"/>
    <w:rsid w:val="00194444"/>
    <w:rsid w:val="001947EE"/>
    <w:rsid w:val="00195406"/>
    <w:rsid w:val="0019543A"/>
    <w:rsid w:val="0019585E"/>
    <w:rsid w:val="0019622E"/>
    <w:rsid w:val="00197D41"/>
    <w:rsid w:val="001A01D7"/>
    <w:rsid w:val="001A0C5F"/>
    <w:rsid w:val="001A1597"/>
    <w:rsid w:val="001A15D2"/>
    <w:rsid w:val="001A1BC3"/>
    <w:rsid w:val="001A1E59"/>
    <w:rsid w:val="001A1F2D"/>
    <w:rsid w:val="001A2D64"/>
    <w:rsid w:val="001A3C04"/>
    <w:rsid w:val="001A3C79"/>
    <w:rsid w:val="001A44A2"/>
    <w:rsid w:val="001A4560"/>
    <w:rsid w:val="001A45B9"/>
    <w:rsid w:val="001A493A"/>
    <w:rsid w:val="001A540B"/>
    <w:rsid w:val="001A5878"/>
    <w:rsid w:val="001A5B81"/>
    <w:rsid w:val="001A63D3"/>
    <w:rsid w:val="001A6AD5"/>
    <w:rsid w:val="001A6BE1"/>
    <w:rsid w:val="001A6FE6"/>
    <w:rsid w:val="001A7239"/>
    <w:rsid w:val="001A753F"/>
    <w:rsid w:val="001A7604"/>
    <w:rsid w:val="001A76DC"/>
    <w:rsid w:val="001B062C"/>
    <w:rsid w:val="001B07D8"/>
    <w:rsid w:val="001B0B1A"/>
    <w:rsid w:val="001B0D81"/>
    <w:rsid w:val="001B1154"/>
    <w:rsid w:val="001B1593"/>
    <w:rsid w:val="001B1956"/>
    <w:rsid w:val="001B2102"/>
    <w:rsid w:val="001B2442"/>
    <w:rsid w:val="001B2C96"/>
    <w:rsid w:val="001B3478"/>
    <w:rsid w:val="001B43C5"/>
    <w:rsid w:val="001B44F6"/>
    <w:rsid w:val="001B55E8"/>
    <w:rsid w:val="001B5ACE"/>
    <w:rsid w:val="001B5B66"/>
    <w:rsid w:val="001B5C57"/>
    <w:rsid w:val="001B5E18"/>
    <w:rsid w:val="001B61BC"/>
    <w:rsid w:val="001B6238"/>
    <w:rsid w:val="001B6279"/>
    <w:rsid w:val="001B6ACE"/>
    <w:rsid w:val="001B6B24"/>
    <w:rsid w:val="001B7715"/>
    <w:rsid w:val="001B7F06"/>
    <w:rsid w:val="001C022E"/>
    <w:rsid w:val="001C04C8"/>
    <w:rsid w:val="001C1BE3"/>
    <w:rsid w:val="001C20D8"/>
    <w:rsid w:val="001C2710"/>
    <w:rsid w:val="001C2803"/>
    <w:rsid w:val="001C281E"/>
    <w:rsid w:val="001C3591"/>
    <w:rsid w:val="001C3700"/>
    <w:rsid w:val="001C37E4"/>
    <w:rsid w:val="001C3922"/>
    <w:rsid w:val="001C3CA4"/>
    <w:rsid w:val="001C4BF6"/>
    <w:rsid w:val="001C4F11"/>
    <w:rsid w:val="001C5610"/>
    <w:rsid w:val="001C5C78"/>
    <w:rsid w:val="001C6E8F"/>
    <w:rsid w:val="001C730D"/>
    <w:rsid w:val="001D08B5"/>
    <w:rsid w:val="001D08DC"/>
    <w:rsid w:val="001D091E"/>
    <w:rsid w:val="001D0D95"/>
    <w:rsid w:val="001D137A"/>
    <w:rsid w:val="001D14DA"/>
    <w:rsid w:val="001D18D0"/>
    <w:rsid w:val="001D1916"/>
    <w:rsid w:val="001D23A9"/>
    <w:rsid w:val="001D2F9F"/>
    <w:rsid w:val="001D38F9"/>
    <w:rsid w:val="001D4A8B"/>
    <w:rsid w:val="001D4B14"/>
    <w:rsid w:val="001D514A"/>
    <w:rsid w:val="001D514F"/>
    <w:rsid w:val="001D5419"/>
    <w:rsid w:val="001D579D"/>
    <w:rsid w:val="001D5E65"/>
    <w:rsid w:val="001D6260"/>
    <w:rsid w:val="001D6C3D"/>
    <w:rsid w:val="001D6F2F"/>
    <w:rsid w:val="001D7458"/>
    <w:rsid w:val="001D752E"/>
    <w:rsid w:val="001D7955"/>
    <w:rsid w:val="001E0B0F"/>
    <w:rsid w:val="001E11D3"/>
    <w:rsid w:val="001E12BD"/>
    <w:rsid w:val="001E1B58"/>
    <w:rsid w:val="001E1DF4"/>
    <w:rsid w:val="001E20E4"/>
    <w:rsid w:val="001E21A2"/>
    <w:rsid w:val="001E26A5"/>
    <w:rsid w:val="001E2A5A"/>
    <w:rsid w:val="001E2F15"/>
    <w:rsid w:val="001E3056"/>
    <w:rsid w:val="001E38D2"/>
    <w:rsid w:val="001E3DB5"/>
    <w:rsid w:val="001E3F80"/>
    <w:rsid w:val="001E40D9"/>
    <w:rsid w:val="001E42BF"/>
    <w:rsid w:val="001E5382"/>
    <w:rsid w:val="001E55D8"/>
    <w:rsid w:val="001E6746"/>
    <w:rsid w:val="001E6D2A"/>
    <w:rsid w:val="001E6F06"/>
    <w:rsid w:val="001E756A"/>
    <w:rsid w:val="001E78F9"/>
    <w:rsid w:val="001E7A78"/>
    <w:rsid w:val="001F0ABE"/>
    <w:rsid w:val="001F0AE4"/>
    <w:rsid w:val="001F1210"/>
    <w:rsid w:val="001F12AA"/>
    <w:rsid w:val="001F1509"/>
    <w:rsid w:val="001F1670"/>
    <w:rsid w:val="001F1B68"/>
    <w:rsid w:val="001F2400"/>
    <w:rsid w:val="001F2F36"/>
    <w:rsid w:val="001F3569"/>
    <w:rsid w:val="001F384C"/>
    <w:rsid w:val="001F3AE4"/>
    <w:rsid w:val="001F40B4"/>
    <w:rsid w:val="001F4352"/>
    <w:rsid w:val="001F441C"/>
    <w:rsid w:val="001F4BB1"/>
    <w:rsid w:val="001F4E91"/>
    <w:rsid w:val="001F4F83"/>
    <w:rsid w:val="001F4F90"/>
    <w:rsid w:val="001F54A0"/>
    <w:rsid w:val="001F653F"/>
    <w:rsid w:val="001F657D"/>
    <w:rsid w:val="001F6E5D"/>
    <w:rsid w:val="001F6EB1"/>
    <w:rsid w:val="001F7576"/>
    <w:rsid w:val="001F77A9"/>
    <w:rsid w:val="001F7EF2"/>
    <w:rsid w:val="002000AC"/>
    <w:rsid w:val="00200B08"/>
    <w:rsid w:val="0020110B"/>
    <w:rsid w:val="00201321"/>
    <w:rsid w:val="00201692"/>
    <w:rsid w:val="0020177D"/>
    <w:rsid w:val="00202B76"/>
    <w:rsid w:val="00204428"/>
    <w:rsid w:val="002046CD"/>
    <w:rsid w:val="00204FA1"/>
    <w:rsid w:val="00205324"/>
    <w:rsid w:val="00205B49"/>
    <w:rsid w:val="00205B5F"/>
    <w:rsid w:val="00205D1C"/>
    <w:rsid w:val="00206648"/>
    <w:rsid w:val="00206CCC"/>
    <w:rsid w:val="00207217"/>
    <w:rsid w:val="0020725F"/>
    <w:rsid w:val="00207D05"/>
    <w:rsid w:val="00207F00"/>
    <w:rsid w:val="002105CC"/>
    <w:rsid w:val="00210D43"/>
    <w:rsid w:val="00210E35"/>
    <w:rsid w:val="0021110F"/>
    <w:rsid w:val="002111C2"/>
    <w:rsid w:val="00211697"/>
    <w:rsid w:val="0021211B"/>
    <w:rsid w:val="002126D7"/>
    <w:rsid w:val="002126E0"/>
    <w:rsid w:val="00212B0E"/>
    <w:rsid w:val="00213225"/>
    <w:rsid w:val="00213271"/>
    <w:rsid w:val="002134CB"/>
    <w:rsid w:val="00213FD4"/>
    <w:rsid w:val="00214B6D"/>
    <w:rsid w:val="00214B7D"/>
    <w:rsid w:val="0021552B"/>
    <w:rsid w:val="00215725"/>
    <w:rsid w:val="0021582F"/>
    <w:rsid w:val="00215EBE"/>
    <w:rsid w:val="00216347"/>
    <w:rsid w:val="002165F3"/>
    <w:rsid w:val="00216ABA"/>
    <w:rsid w:val="00216CBB"/>
    <w:rsid w:val="00216E2E"/>
    <w:rsid w:val="002174CF"/>
    <w:rsid w:val="00217590"/>
    <w:rsid w:val="002202CA"/>
    <w:rsid w:val="0022056D"/>
    <w:rsid w:val="002206B5"/>
    <w:rsid w:val="00220974"/>
    <w:rsid w:val="00220BDB"/>
    <w:rsid w:val="002211CB"/>
    <w:rsid w:val="00221351"/>
    <w:rsid w:val="002217D8"/>
    <w:rsid w:val="00221AF6"/>
    <w:rsid w:val="00222139"/>
    <w:rsid w:val="00222957"/>
    <w:rsid w:val="00222EB8"/>
    <w:rsid w:val="00222FB4"/>
    <w:rsid w:val="00223004"/>
    <w:rsid w:val="00223075"/>
    <w:rsid w:val="002230F7"/>
    <w:rsid w:val="002233B2"/>
    <w:rsid w:val="00223660"/>
    <w:rsid w:val="002236EB"/>
    <w:rsid w:val="00224010"/>
    <w:rsid w:val="0022423E"/>
    <w:rsid w:val="00224267"/>
    <w:rsid w:val="00224517"/>
    <w:rsid w:val="0022475C"/>
    <w:rsid w:val="00224A01"/>
    <w:rsid w:val="00224A3F"/>
    <w:rsid w:val="002253D1"/>
    <w:rsid w:val="00225AFE"/>
    <w:rsid w:val="00225B2A"/>
    <w:rsid w:val="002262F6"/>
    <w:rsid w:val="00226B03"/>
    <w:rsid w:val="0023010B"/>
    <w:rsid w:val="00230B4B"/>
    <w:rsid w:val="00230EBB"/>
    <w:rsid w:val="00231387"/>
    <w:rsid w:val="0023181C"/>
    <w:rsid w:val="002319BC"/>
    <w:rsid w:val="00231F60"/>
    <w:rsid w:val="0023206E"/>
    <w:rsid w:val="00232614"/>
    <w:rsid w:val="002335C0"/>
    <w:rsid w:val="00234072"/>
    <w:rsid w:val="00234D3F"/>
    <w:rsid w:val="002352ED"/>
    <w:rsid w:val="00236036"/>
    <w:rsid w:val="0023672A"/>
    <w:rsid w:val="00236B85"/>
    <w:rsid w:val="00236CA5"/>
    <w:rsid w:val="002370B4"/>
    <w:rsid w:val="00237855"/>
    <w:rsid w:val="00237BB7"/>
    <w:rsid w:val="00237C2C"/>
    <w:rsid w:val="00240520"/>
    <w:rsid w:val="00240856"/>
    <w:rsid w:val="002410DE"/>
    <w:rsid w:val="002410E1"/>
    <w:rsid w:val="00241522"/>
    <w:rsid w:val="00241CD0"/>
    <w:rsid w:val="00242184"/>
    <w:rsid w:val="002421CB"/>
    <w:rsid w:val="0024270A"/>
    <w:rsid w:val="002438A0"/>
    <w:rsid w:val="002440C3"/>
    <w:rsid w:val="00244191"/>
    <w:rsid w:val="002443B4"/>
    <w:rsid w:val="002449B5"/>
    <w:rsid w:val="00244B19"/>
    <w:rsid w:val="002457EF"/>
    <w:rsid w:val="00245DF3"/>
    <w:rsid w:val="00245FA7"/>
    <w:rsid w:val="0024651B"/>
    <w:rsid w:val="002465C3"/>
    <w:rsid w:val="00246A01"/>
    <w:rsid w:val="002470B2"/>
    <w:rsid w:val="00247615"/>
    <w:rsid w:val="002479E8"/>
    <w:rsid w:val="002501A4"/>
    <w:rsid w:val="002501FF"/>
    <w:rsid w:val="002504D7"/>
    <w:rsid w:val="00251049"/>
    <w:rsid w:val="00251965"/>
    <w:rsid w:val="002536D3"/>
    <w:rsid w:val="00254101"/>
    <w:rsid w:val="002542FC"/>
    <w:rsid w:val="0025491E"/>
    <w:rsid w:val="00254942"/>
    <w:rsid w:val="00254CD6"/>
    <w:rsid w:val="00254D8E"/>
    <w:rsid w:val="0025595D"/>
    <w:rsid w:val="002564C7"/>
    <w:rsid w:val="002568C6"/>
    <w:rsid w:val="00256EC6"/>
    <w:rsid w:val="002577DB"/>
    <w:rsid w:val="00257804"/>
    <w:rsid w:val="00260235"/>
    <w:rsid w:val="0026072F"/>
    <w:rsid w:val="00260778"/>
    <w:rsid w:val="00260E1B"/>
    <w:rsid w:val="00261598"/>
    <w:rsid w:val="002619D4"/>
    <w:rsid w:val="00261DBA"/>
    <w:rsid w:val="0026222E"/>
    <w:rsid w:val="0026240D"/>
    <w:rsid w:val="0026250A"/>
    <w:rsid w:val="00262878"/>
    <w:rsid w:val="00262D7E"/>
    <w:rsid w:val="00262E89"/>
    <w:rsid w:val="002631AB"/>
    <w:rsid w:val="0026331F"/>
    <w:rsid w:val="0026388F"/>
    <w:rsid w:val="00263C20"/>
    <w:rsid w:val="0026433E"/>
    <w:rsid w:val="0026468E"/>
    <w:rsid w:val="00264DEF"/>
    <w:rsid w:val="00264FDB"/>
    <w:rsid w:val="002654A8"/>
    <w:rsid w:val="002655A9"/>
    <w:rsid w:val="00266273"/>
    <w:rsid w:val="00266723"/>
    <w:rsid w:val="00266DCD"/>
    <w:rsid w:val="00267701"/>
    <w:rsid w:val="00267C98"/>
    <w:rsid w:val="002701AC"/>
    <w:rsid w:val="00270371"/>
    <w:rsid w:val="0027037E"/>
    <w:rsid w:val="00270B9D"/>
    <w:rsid w:val="00270D09"/>
    <w:rsid w:val="0027114C"/>
    <w:rsid w:val="00271246"/>
    <w:rsid w:val="00271548"/>
    <w:rsid w:val="002716FE"/>
    <w:rsid w:val="00271CAA"/>
    <w:rsid w:val="00271CE2"/>
    <w:rsid w:val="002720B2"/>
    <w:rsid w:val="002722E5"/>
    <w:rsid w:val="002729FA"/>
    <w:rsid w:val="00272A66"/>
    <w:rsid w:val="0027301D"/>
    <w:rsid w:val="00273923"/>
    <w:rsid w:val="002739A2"/>
    <w:rsid w:val="00273C15"/>
    <w:rsid w:val="00273DF2"/>
    <w:rsid w:val="00274273"/>
    <w:rsid w:val="00274491"/>
    <w:rsid w:val="00274B8B"/>
    <w:rsid w:val="00274C50"/>
    <w:rsid w:val="002751E4"/>
    <w:rsid w:val="0027530D"/>
    <w:rsid w:val="00275397"/>
    <w:rsid w:val="00275615"/>
    <w:rsid w:val="0027563E"/>
    <w:rsid w:val="00275B35"/>
    <w:rsid w:val="00276297"/>
    <w:rsid w:val="002762F2"/>
    <w:rsid w:val="0027636E"/>
    <w:rsid w:val="002766A7"/>
    <w:rsid w:val="00277411"/>
    <w:rsid w:val="00277887"/>
    <w:rsid w:val="00280228"/>
    <w:rsid w:val="00280C80"/>
    <w:rsid w:val="00281038"/>
    <w:rsid w:val="00281791"/>
    <w:rsid w:val="0028210D"/>
    <w:rsid w:val="002830B9"/>
    <w:rsid w:val="002836E8"/>
    <w:rsid w:val="002839ED"/>
    <w:rsid w:val="00283BF5"/>
    <w:rsid w:val="00283C06"/>
    <w:rsid w:val="00283C65"/>
    <w:rsid w:val="00283C86"/>
    <w:rsid w:val="00284775"/>
    <w:rsid w:val="00284C88"/>
    <w:rsid w:val="00284CD7"/>
    <w:rsid w:val="00285421"/>
    <w:rsid w:val="002855B1"/>
    <w:rsid w:val="002861CE"/>
    <w:rsid w:val="0028622D"/>
    <w:rsid w:val="0028624C"/>
    <w:rsid w:val="002866D4"/>
    <w:rsid w:val="00286C07"/>
    <w:rsid w:val="00287193"/>
    <w:rsid w:val="0028726C"/>
    <w:rsid w:val="002874EC"/>
    <w:rsid w:val="00287A6B"/>
    <w:rsid w:val="00290E0D"/>
    <w:rsid w:val="00290E19"/>
    <w:rsid w:val="0029244C"/>
    <w:rsid w:val="00292612"/>
    <w:rsid w:val="00292F88"/>
    <w:rsid w:val="00293922"/>
    <w:rsid w:val="00293DE0"/>
    <w:rsid w:val="00294195"/>
    <w:rsid w:val="00294AE7"/>
    <w:rsid w:val="0029507E"/>
    <w:rsid w:val="00295767"/>
    <w:rsid w:val="00295769"/>
    <w:rsid w:val="0029580C"/>
    <w:rsid w:val="00295846"/>
    <w:rsid w:val="00295BBB"/>
    <w:rsid w:val="00295C9B"/>
    <w:rsid w:val="00296073"/>
    <w:rsid w:val="00296233"/>
    <w:rsid w:val="0029656E"/>
    <w:rsid w:val="0029673E"/>
    <w:rsid w:val="00296895"/>
    <w:rsid w:val="00296A92"/>
    <w:rsid w:val="00296C36"/>
    <w:rsid w:val="00296FD6"/>
    <w:rsid w:val="002971F2"/>
    <w:rsid w:val="00297867"/>
    <w:rsid w:val="00297A22"/>
    <w:rsid w:val="00297BFB"/>
    <w:rsid w:val="00297CB7"/>
    <w:rsid w:val="002A0683"/>
    <w:rsid w:val="002A1045"/>
    <w:rsid w:val="002A17E0"/>
    <w:rsid w:val="002A1A3A"/>
    <w:rsid w:val="002A2048"/>
    <w:rsid w:val="002A24C0"/>
    <w:rsid w:val="002A299A"/>
    <w:rsid w:val="002A2B53"/>
    <w:rsid w:val="002A34E5"/>
    <w:rsid w:val="002A3706"/>
    <w:rsid w:val="002A38A6"/>
    <w:rsid w:val="002A3ED3"/>
    <w:rsid w:val="002A439D"/>
    <w:rsid w:val="002A4408"/>
    <w:rsid w:val="002A484A"/>
    <w:rsid w:val="002A4E1C"/>
    <w:rsid w:val="002A540A"/>
    <w:rsid w:val="002A54E6"/>
    <w:rsid w:val="002A6064"/>
    <w:rsid w:val="002A6741"/>
    <w:rsid w:val="002A680F"/>
    <w:rsid w:val="002A6ABB"/>
    <w:rsid w:val="002A7035"/>
    <w:rsid w:val="002A7E9E"/>
    <w:rsid w:val="002A7F69"/>
    <w:rsid w:val="002B0281"/>
    <w:rsid w:val="002B029B"/>
    <w:rsid w:val="002B0ABD"/>
    <w:rsid w:val="002B0DA3"/>
    <w:rsid w:val="002B1100"/>
    <w:rsid w:val="002B11A7"/>
    <w:rsid w:val="002B1CE1"/>
    <w:rsid w:val="002B24F4"/>
    <w:rsid w:val="002B2692"/>
    <w:rsid w:val="002B2765"/>
    <w:rsid w:val="002B2E6C"/>
    <w:rsid w:val="002B3535"/>
    <w:rsid w:val="002B3588"/>
    <w:rsid w:val="002B374B"/>
    <w:rsid w:val="002B3A9E"/>
    <w:rsid w:val="002B3CD0"/>
    <w:rsid w:val="002B44AF"/>
    <w:rsid w:val="002B50C5"/>
    <w:rsid w:val="002B535E"/>
    <w:rsid w:val="002B54E8"/>
    <w:rsid w:val="002B5556"/>
    <w:rsid w:val="002B5785"/>
    <w:rsid w:val="002B5C5F"/>
    <w:rsid w:val="002B60C1"/>
    <w:rsid w:val="002B6B9E"/>
    <w:rsid w:val="002B7067"/>
    <w:rsid w:val="002B7263"/>
    <w:rsid w:val="002B729F"/>
    <w:rsid w:val="002B7705"/>
    <w:rsid w:val="002B78FB"/>
    <w:rsid w:val="002B7E4F"/>
    <w:rsid w:val="002C055F"/>
    <w:rsid w:val="002C125A"/>
    <w:rsid w:val="002C1C84"/>
    <w:rsid w:val="002C1F44"/>
    <w:rsid w:val="002C3027"/>
    <w:rsid w:val="002C30E0"/>
    <w:rsid w:val="002C33AB"/>
    <w:rsid w:val="002C36FC"/>
    <w:rsid w:val="002C3997"/>
    <w:rsid w:val="002C3CE1"/>
    <w:rsid w:val="002C3CE8"/>
    <w:rsid w:val="002C4037"/>
    <w:rsid w:val="002C4599"/>
    <w:rsid w:val="002C4BA8"/>
    <w:rsid w:val="002C4EF5"/>
    <w:rsid w:val="002C57FA"/>
    <w:rsid w:val="002C6504"/>
    <w:rsid w:val="002C6C4F"/>
    <w:rsid w:val="002C7791"/>
    <w:rsid w:val="002C7920"/>
    <w:rsid w:val="002C7952"/>
    <w:rsid w:val="002D0261"/>
    <w:rsid w:val="002D10DF"/>
    <w:rsid w:val="002D1A1D"/>
    <w:rsid w:val="002D20C8"/>
    <w:rsid w:val="002D270E"/>
    <w:rsid w:val="002D27F2"/>
    <w:rsid w:val="002D320C"/>
    <w:rsid w:val="002D3C8B"/>
    <w:rsid w:val="002D3E56"/>
    <w:rsid w:val="002D445F"/>
    <w:rsid w:val="002D46F5"/>
    <w:rsid w:val="002D46F8"/>
    <w:rsid w:val="002D4744"/>
    <w:rsid w:val="002D4D80"/>
    <w:rsid w:val="002D5528"/>
    <w:rsid w:val="002D5E20"/>
    <w:rsid w:val="002D633A"/>
    <w:rsid w:val="002D6689"/>
    <w:rsid w:val="002D6D27"/>
    <w:rsid w:val="002D6EB0"/>
    <w:rsid w:val="002D7569"/>
    <w:rsid w:val="002D7B90"/>
    <w:rsid w:val="002E0119"/>
    <w:rsid w:val="002E0550"/>
    <w:rsid w:val="002E0820"/>
    <w:rsid w:val="002E0953"/>
    <w:rsid w:val="002E1005"/>
    <w:rsid w:val="002E12A4"/>
    <w:rsid w:val="002E12EB"/>
    <w:rsid w:val="002E1A76"/>
    <w:rsid w:val="002E1BE7"/>
    <w:rsid w:val="002E1FB7"/>
    <w:rsid w:val="002E2E80"/>
    <w:rsid w:val="002E3290"/>
    <w:rsid w:val="002E3B0A"/>
    <w:rsid w:val="002E3BE7"/>
    <w:rsid w:val="002E4E18"/>
    <w:rsid w:val="002E5CDE"/>
    <w:rsid w:val="002E62D9"/>
    <w:rsid w:val="002E6B43"/>
    <w:rsid w:val="002F00DA"/>
    <w:rsid w:val="002F0A9A"/>
    <w:rsid w:val="002F0ECD"/>
    <w:rsid w:val="002F11AD"/>
    <w:rsid w:val="002F1590"/>
    <w:rsid w:val="002F1738"/>
    <w:rsid w:val="002F200D"/>
    <w:rsid w:val="002F25B9"/>
    <w:rsid w:val="002F2D4E"/>
    <w:rsid w:val="002F3156"/>
    <w:rsid w:val="002F3194"/>
    <w:rsid w:val="002F3529"/>
    <w:rsid w:val="002F376F"/>
    <w:rsid w:val="002F390B"/>
    <w:rsid w:val="002F525E"/>
    <w:rsid w:val="002F5987"/>
    <w:rsid w:val="002F65C1"/>
    <w:rsid w:val="002F6982"/>
    <w:rsid w:val="002F791F"/>
    <w:rsid w:val="002F7AE0"/>
    <w:rsid w:val="002F7EAE"/>
    <w:rsid w:val="003005F5"/>
    <w:rsid w:val="00300ADF"/>
    <w:rsid w:val="0030165B"/>
    <w:rsid w:val="00301D2B"/>
    <w:rsid w:val="00302E85"/>
    <w:rsid w:val="0030327B"/>
    <w:rsid w:val="00303B26"/>
    <w:rsid w:val="00303C3E"/>
    <w:rsid w:val="00304FF1"/>
    <w:rsid w:val="00305C04"/>
    <w:rsid w:val="00305D22"/>
    <w:rsid w:val="00305F62"/>
    <w:rsid w:val="0030606E"/>
    <w:rsid w:val="00306A73"/>
    <w:rsid w:val="00306E84"/>
    <w:rsid w:val="003070CB"/>
    <w:rsid w:val="003078F3"/>
    <w:rsid w:val="00307BE8"/>
    <w:rsid w:val="00307D85"/>
    <w:rsid w:val="0031043E"/>
    <w:rsid w:val="00310734"/>
    <w:rsid w:val="003108C1"/>
    <w:rsid w:val="00310E0D"/>
    <w:rsid w:val="00311115"/>
    <w:rsid w:val="0031119F"/>
    <w:rsid w:val="0031131C"/>
    <w:rsid w:val="0031194D"/>
    <w:rsid w:val="00312865"/>
    <w:rsid w:val="00312DE9"/>
    <w:rsid w:val="003133F4"/>
    <w:rsid w:val="00313AFC"/>
    <w:rsid w:val="00313D23"/>
    <w:rsid w:val="00313E5E"/>
    <w:rsid w:val="00314118"/>
    <w:rsid w:val="0031477C"/>
    <w:rsid w:val="00314AFA"/>
    <w:rsid w:val="003150D6"/>
    <w:rsid w:val="0031518C"/>
    <w:rsid w:val="00315D54"/>
    <w:rsid w:val="003161AF"/>
    <w:rsid w:val="003167C5"/>
    <w:rsid w:val="003167CF"/>
    <w:rsid w:val="00316866"/>
    <w:rsid w:val="00316868"/>
    <w:rsid w:val="00316A8F"/>
    <w:rsid w:val="003174E1"/>
    <w:rsid w:val="003177DB"/>
    <w:rsid w:val="00317B28"/>
    <w:rsid w:val="003202FE"/>
    <w:rsid w:val="003203B7"/>
    <w:rsid w:val="00320E1E"/>
    <w:rsid w:val="00320F66"/>
    <w:rsid w:val="0032131F"/>
    <w:rsid w:val="00322654"/>
    <w:rsid w:val="00322FA9"/>
    <w:rsid w:val="00322FBE"/>
    <w:rsid w:val="00324104"/>
    <w:rsid w:val="00324794"/>
    <w:rsid w:val="0032486A"/>
    <w:rsid w:val="00324A18"/>
    <w:rsid w:val="00324CDB"/>
    <w:rsid w:val="003252F8"/>
    <w:rsid w:val="00325784"/>
    <w:rsid w:val="00325D9A"/>
    <w:rsid w:val="00326E93"/>
    <w:rsid w:val="0032713D"/>
    <w:rsid w:val="003278E9"/>
    <w:rsid w:val="0033023F"/>
    <w:rsid w:val="00330459"/>
    <w:rsid w:val="00330E10"/>
    <w:rsid w:val="0033108B"/>
    <w:rsid w:val="00331555"/>
    <w:rsid w:val="003317DA"/>
    <w:rsid w:val="00331896"/>
    <w:rsid w:val="00331CA2"/>
    <w:rsid w:val="00331EB3"/>
    <w:rsid w:val="00331FAF"/>
    <w:rsid w:val="00332EEF"/>
    <w:rsid w:val="00333043"/>
    <w:rsid w:val="00333786"/>
    <w:rsid w:val="00333992"/>
    <w:rsid w:val="00333DC2"/>
    <w:rsid w:val="003341D0"/>
    <w:rsid w:val="00334C14"/>
    <w:rsid w:val="00334FCD"/>
    <w:rsid w:val="003351CF"/>
    <w:rsid w:val="0033561C"/>
    <w:rsid w:val="00335E71"/>
    <w:rsid w:val="00335EA0"/>
    <w:rsid w:val="00336142"/>
    <w:rsid w:val="003369B8"/>
    <w:rsid w:val="00337AB7"/>
    <w:rsid w:val="00337F3D"/>
    <w:rsid w:val="00340042"/>
    <w:rsid w:val="003414E3"/>
    <w:rsid w:val="00341563"/>
    <w:rsid w:val="00341D5B"/>
    <w:rsid w:val="00341F5C"/>
    <w:rsid w:val="00341FA1"/>
    <w:rsid w:val="00342522"/>
    <w:rsid w:val="00342616"/>
    <w:rsid w:val="00343775"/>
    <w:rsid w:val="00343993"/>
    <w:rsid w:val="00343E9F"/>
    <w:rsid w:val="003440CA"/>
    <w:rsid w:val="003442DA"/>
    <w:rsid w:val="0034493C"/>
    <w:rsid w:val="00345013"/>
    <w:rsid w:val="0034526D"/>
    <w:rsid w:val="00345B0D"/>
    <w:rsid w:val="00345D65"/>
    <w:rsid w:val="00346A1C"/>
    <w:rsid w:val="00346FBA"/>
    <w:rsid w:val="00347224"/>
    <w:rsid w:val="003473E8"/>
    <w:rsid w:val="003477EC"/>
    <w:rsid w:val="00347F0E"/>
    <w:rsid w:val="00350AA1"/>
    <w:rsid w:val="0035102A"/>
    <w:rsid w:val="00351083"/>
    <w:rsid w:val="00351859"/>
    <w:rsid w:val="00351985"/>
    <w:rsid w:val="00351FD6"/>
    <w:rsid w:val="00352016"/>
    <w:rsid w:val="003524D8"/>
    <w:rsid w:val="0035266F"/>
    <w:rsid w:val="003527D8"/>
    <w:rsid w:val="00352C30"/>
    <w:rsid w:val="00352FBC"/>
    <w:rsid w:val="00353062"/>
    <w:rsid w:val="003536D9"/>
    <w:rsid w:val="00353707"/>
    <w:rsid w:val="00353869"/>
    <w:rsid w:val="00354788"/>
    <w:rsid w:val="00354BA5"/>
    <w:rsid w:val="00354C99"/>
    <w:rsid w:val="00354F59"/>
    <w:rsid w:val="0035573F"/>
    <w:rsid w:val="00355861"/>
    <w:rsid w:val="00355BA9"/>
    <w:rsid w:val="00355D93"/>
    <w:rsid w:val="003564A5"/>
    <w:rsid w:val="00356B4C"/>
    <w:rsid w:val="00356C69"/>
    <w:rsid w:val="00360004"/>
    <w:rsid w:val="003602A8"/>
    <w:rsid w:val="00360448"/>
    <w:rsid w:val="00360557"/>
    <w:rsid w:val="0036064A"/>
    <w:rsid w:val="00360C4B"/>
    <w:rsid w:val="00361091"/>
    <w:rsid w:val="0036149F"/>
    <w:rsid w:val="00361C8A"/>
    <w:rsid w:val="00363513"/>
    <w:rsid w:val="00363527"/>
    <w:rsid w:val="00363579"/>
    <w:rsid w:val="00363CA7"/>
    <w:rsid w:val="00363DBE"/>
    <w:rsid w:val="00364565"/>
    <w:rsid w:val="00364EB6"/>
    <w:rsid w:val="00364EFB"/>
    <w:rsid w:val="003653D0"/>
    <w:rsid w:val="00365413"/>
    <w:rsid w:val="003655B0"/>
    <w:rsid w:val="00365826"/>
    <w:rsid w:val="0036592F"/>
    <w:rsid w:val="00365E0E"/>
    <w:rsid w:val="003662C5"/>
    <w:rsid w:val="003663A5"/>
    <w:rsid w:val="00366561"/>
    <w:rsid w:val="00366815"/>
    <w:rsid w:val="00366EBC"/>
    <w:rsid w:val="0036712E"/>
    <w:rsid w:val="0036719A"/>
    <w:rsid w:val="00367408"/>
    <w:rsid w:val="00370233"/>
    <w:rsid w:val="003707E8"/>
    <w:rsid w:val="00370926"/>
    <w:rsid w:val="00371C7F"/>
    <w:rsid w:val="00372178"/>
    <w:rsid w:val="0037243B"/>
    <w:rsid w:val="0037255C"/>
    <w:rsid w:val="0037266C"/>
    <w:rsid w:val="0037323C"/>
    <w:rsid w:val="0037397E"/>
    <w:rsid w:val="00374081"/>
    <w:rsid w:val="0037454C"/>
    <w:rsid w:val="003748BF"/>
    <w:rsid w:val="003750E7"/>
    <w:rsid w:val="00375A0B"/>
    <w:rsid w:val="00375CDA"/>
    <w:rsid w:val="00375EE0"/>
    <w:rsid w:val="003765A6"/>
    <w:rsid w:val="00376A28"/>
    <w:rsid w:val="00376A33"/>
    <w:rsid w:val="003772E1"/>
    <w:rsid w:val="003774BB"/>
    <w:rsid w:val="00377B07"/>
    <w:rsid w:val="00380143"/>
    <w:rsid w:val="00380247"/>
    <w:rsid w:val="003809D5"/>
    <w:rsid w:val="0038107B"/>
    <w:rsid w:val="00381592"/>
    <w:rsid w:val="0038170E"/>
    <w:rsid w:val="00381B93"/>
    <w:rsid w:val="00382578"/>
    <w:rsid w:val="00383565"/>
    <w:rsid w:val="00383B29"/>
    <w:rsid w:val="003846E8"/>
    <w:rsid w:val="00384757"/>
    <w:rsid w:val="00384BF4"/>
    <w:rsid w:val="00384EA1"/>
    <w:rsid w:val="00384EB6"/>
    <w:rsid w:val="0038503E"/>
    <w:rsid w:val="003853AA"/>
    <w:rsid w:val="003857BA"/>
    <w:rsid w:val="0038588D"/>
    <w:rsid w:val="0038635F"/>
    <w:rsid w:val="003863D9"/>
    <w:rsid w:val="00386A11"/>
    <w:rsid w:val="00387251"/>
    <w:rsid w:val="003875FC"/>
    <w:rsid w:val="00387C25"/>
    <w:rsid w:val="00390029"/>
    <w:rsid w:val="003902CB"/>
    <w:rsid w:val="00390419"/>
    <w:rsid w:val="00390BF8"/>
    <w:rsid w:val="00391177"/>
    <w:rsid w:val="00391338"/>
    <w:rsid w:val="00391B88"/>
    <w:rsid w:val="00391CAC"/>
    <w:rsid w:val="003921B7"/>
    <w:rsid w:val="003921B8"/>
    <w:rsid w:val="00392210"/>
    <w:rsid w:val="00392226"/>
    <w:rsid w:val="003922C8"/>
    <w:rsid w:val="00392706"/>
    <w:rsid w:val="003928C1"/>
    <w:rsid w:val="003929AE"/>
    <w:rsid w:val="00392BC1"/>
    <w:rsid w:val="00392D85"/>
    <w:rsid w:val="00393BD9"/>
    <w:rsid w:val="00394B14"/>
    <w:rsid w:val="003956AB"/>
    <w:rsid w:val="003959CD"/>
    <w:rsid w:val="00395A2B"/>
    <w:rsid w:val="003965E5"/>
    <w:rsid w:val="00396D65"/>
    <w:rsid w:val="00397298"/>
    <w:rsid w:val="003972EC"/>
    <w:rsid w:val="003976FC"/>
    <w:rsid w:val="00397AB0"/>
    <w:rsid w:val="00397E1B"/>
    <w:rsid w:val="00397EA8"/>
    <w:rsid w:val="003A0249"/>
    <w:rsid w:val="003A0BC4"/>
    <w:rsid w:val="003A0D64"/>
    <w:rsid w:val="003A0F64"/>
    <w:rsid w:val="003A11A8"/>
    <w:rsid w:val="003A11C6"/>
    <w:rsid w:val="003A1573"/>
    <w:rsid w:val="003A175A"/>
    <w:rsid w:val="003A1D28"/>
    <w:rsid w:val="003A1F73"/>
    <w:rsid w:val="003A20A6"/>
    <w:rsid w:val="003A2AE9"/>
    <w:rsid w:val="003A2D34"/>
    <w:rsid w:val="003A2FDF"/>
    <w:rsid w:val="003A3A54"/>
    <w:rsid w:val="003A4330"/>
    <w:rsid w:val="003A4453"/>
    <w:rsid w:val="003A4BE4"/>
    <w:rsid w:val="003A5195"/>
    <w:rsid w:val="003A55DB"/>
    <w:rsid w:val="003A567E"/>
    <w:rsid w:val="003A58F5"/>
    <w:rsid w:val="003A5F63"/>
    <w:rsid w:val="003A6204"/>
    <w:rsid w:val="003A6480"/>
    <w:rsid w:val="003A6ABA"/>
    <w:rsid w:val="003A6AD1"/>
    <w:rsid w:val="003A6D4C"/>
    <w:rsid w:val="003A7141"/>
    <w:rsid w:val="003A718A"/>
    <w:rsid w:val="003A7A87"/>
    <w:rsid w:val="003A7C72"/>
    <w:rsid w:val="003B00DF"/>
    <w:rsid w:val="003B0917"/>
    <w:rsid w:val="003B15DF"/>
    <w:rsid w:val="003B1D26"/>
    <w:rsid w:val="003B1E99"/>
    <w:rsid w:val="003B2711"/>
    <w:rsid w:val="003B2C3A"/>
    <w:rsid w:val="003B310D"/>
    <w:rsid w:val="003B3661"/>
    <w:rsid w:val="003B36E2"/>
    <w:rsid w:val="003B3DDB"/>
    <w:rsid w:val="003B4122"/>
    <w:rsid w:val="003B431D"/>
    <w:rsid w:val="003B44AA"/>
    <w:rsid w:val="003B4C9B"/>
    <w:rsid w:val="003B4F05"/>
    <w:rsid w:val="003B5337"/>
    <w:rsid w:val="003B66C0"/>
    <w:rsid w:val="003B6C4F"/>
    <w:rsid w:val="003B6E49"/>
    <w:rsid w:val="003B7181"/>
    <w:rsid w:val="003B7298"/>
    <w:rsid w:val="003B747C"/>
    <w:rsid w:val="003C0600"/>
    <w:rsid w:val="003C0850"/>
    <w:rsid w:val="003C0FFF"/>
    <w:rsid w:val="003C1351"/>
    <w:rsid w:val="003C145C"/>
    <w:rsid w:val="003C146F"/>
    <w:rsid w:val="003C15BD"/>
    <w:rsid w:val="003C184F"/>
    <w:rsid w:val="003C24A1"/>
    <w:rsid w:val="003C26A9"/>
    <w:rsid w:val="003C276B"/>
    <w:rsid w:val="003C2AB0"/>
    <w:rsid w:val="003C3211"/>
    <w:rsid w:val="003C3AEE"/>
    <w:rsid w:val="003C4194"/>
    <w:rsid w:val="003C455A"/>
    <w:rsid w:val="003C5087"/>
    <w:rsid w:val="003C5157"/>
    <w:rsid w:val="003C5283"/>
    <w:rsid w:val="003C5AF8"/>
    <w:rsid w:val="003C5B5C"/>
    <w:rsid w:val="003C644E"/>
    <w:rsid w:val="003C66AB"/>
    <w:rsid w:val="003C7837"/>
    <w:rsid w:val="003C7DD4"/>
    <w:rsid w:val="003D0BE5"/>
    <w:rsid w:val="003D1211"/>
    <w:rsid w:val="003D1512"/>
    <w:rsid w:val="003D2403"/>
    <w:rsid w:val="003D2B75"/>
    <w:rsid w:val="003D319E"/>
    <w:rsid w:val="003D3315"/>
    <w:rsid w:val="003D33A3"/>
    <w:rsid w:val="003D33EA"/>
    <w:rsid w:val="003D3CEC"/>
    <w:rsid w:val="003D4C13"/>
    <w:rsid w:val="003D4EFC"/>
    <w:rsid w:val="003D595E"/>
    <w:rsid w:val="003D6160"/>
    <w:rsid w:val="003D626B"/>
    <w:rsid w:val="003D6460"/>
    <w:rsid w:val="003D728B"/>
    <w:rsid w:val="003D7516"/>
    <w:rsid w:val="003D7A2F"/>
    <w:rsid w:val="003E04ED"/>
    <w:rsid w:val="003E05C5"/>
    <w:rsid w:val="003E0851"/>
    <w:rsid w:val="003E09FB"/>
    <w:rsid w:val="003E0A0D"/>
    <w:rsid w:val="003E0A23"/>
    <w:rsid w:val="003E0B00"/>
    <w:rsid w:val="003E1DB2"/>
    <w:rsid w:val="003E2AA4"/>
    <w:rsid w:val="003E333F"/>
    <w:rsid w:val="003E3595"/>
    <w:rsid w:val="003E371B"/>
    <w:rsid w:val="003E3FCD"/>
    <w:rsid w:val="003E42D5"/>
    <w:rsid w:val="003E4875"/>
    <w:rsid w:val="003E4BB7"/>
    <w:rsid w:val="003E4C80"/>
    <w:rsid w:val="003E5339"/>
    <w:rsid w:val="003E58EF"/>
    <w:rsid w:val="003E662B"/>
    <w:rsid w:val="003E7169"/>
    <w:rsid w:val="003E7567"/>
    <w:rsid w:val="003E7AF9"/>
    <w:rsid w:val="003E7D26"/>
    <w:rsid w:val="003E7E7D"/>
    <w:rsid w:val="003E7FA2"/>
    <w:rsid w:val="003F0702"/>
    <w:rsid w:val="003F0746"/>
    <w:rsid w:val="003F10DD"/>
    <w:rsid w:val="003F155D"/>
    <w:rsid w:val="003F1BC7"/>
    <w:rsid w:val="003F1D9C"/>
    <w:rsid w:val="003F1E2C"/>
    <w:rsid w:val="003F2367"/>
    <w:rsid w:val="003F2611"/>
    <w:rsid w:val="003F2696"/>
    <w:rsid w:val="003F28E7"/>
    <w:rsid w:val="003F2BDB"/>
    <w:rsid w:val="003F343D"/>
    <w:rsid w:val="003F3D70"/>
    <w:rsid w:val="003F44C6"/>
    <w:rsid w:val="003F4F70"/>
    <w:rsid w:val="003F57CF"/>
    <w:rsid w:val="003F5998"/>
    <w:rsid w:val="003F5DC4"/>
    <w:rsid w:val="003F5FA0"/>
    <w:rsid w:val="003F663B"/>
    <w:rsid w:val="003F69FC"/>
    <w:rsid w:val="003F6EBE"/>
    <w:rsid w:val="003F7193"/>
    <w:rsid w:val="003F7250"/>
    <w:rsid w:val="003F7632"/>
    <w:rsid w:val="003F7664"/>
    <w:rsid w:val="004000E6"/>
    <w:rsid w:val="0040035A"/>
    <w:rsid w:val="00400B63"/>
    <w:rsid w:val="00400F36"/>
    <w:rsid w:val="00401A02"/>
    <w:rsid w:val="00401A39"/>
    <w:rsid w:val="0040203F"/>
    <w:rsid w:val="0040204F"/>
    <w:rsid w:val="00402627"/>
    <w:rsid w:val="004029E3"/>
    <w:rsid w:val="00402C7E"/>
    <w:rsid w:val="00402F24"/>
    <w:rsid w:val="00403399"/>
    <w:rsid w:val="00403B6B"/>
    <w:rsid w:val="00403C1E"/>
    <w:rsid w:val="00403D85"/>
    <w:rsid w:val="0040441E"/>
    <w:rsid w:val="00404E80"/>
    <w:rsid w:val="00405A70"/>
    <w:rsid w:val="00405E6F"/>
    <w:rsid w:val="00405F6A"/>
    <w:rsid w:val="00406295"/>
    <w:rsid w:val="00406A35"/>
    <w:rsid w:val="0040726D"/>
    <w:rsid w:val="00407B96"/>
    <w:rsid w:val="00410099"/>
    <w:rsid w:val="004108C3"/>
    <w:rsid w:val="00410A67"/>
    <w:rsid w:val="00410B12"/>
    <w:rsid w:val="00410EE1"/>
    <w:rsid w:val="00410FAB"/>
    <w:rsid w:val="00411377"/>
    <w:rsid w:val="0041203F"/>
    <w:rsid w:val="0041234F"/>
    <w:rsid w:val="00412480"/>
    <w:rsid w:val="004126F7"/>
    <w:rsid w:val="004130BD"/>
    <w:rsid w:val="00413663"/>
    <w:rsid w:val="004139B6"/>
    <w:rsid w:val="004143A7"/>
    <w:rsid w:val="004144A0"/>
    <w:rsid w:val="004146E7"/>
    <w:rsid w:val="00414A3B"/>
    <w:rsid w:val="0041582A"/>
    <w:rsid w:val="00415BF4"/>
    <w:rsid w:val="004162DA"/>
    <w:rsid w:val="00416532"/>
    <w:rsid w:val="004165C6"/>
    <w:rsid w:val="004166AD"/>
    <w:rsid w:val="004168E1"/>
    <w:rsid w:val="004169A0"/>
    <w:rsid w:val="00416C17"/>
    <w:rsid w:val="00416DFD"/>
    <w:rsid w:val="0041721D"/>
    <w:rsid w:val="0041735B"/>
    <w:rsid w:val="00417405"/>
    <w:rsid w:val="004177CF"/>
    <w:rsid w:val="00417A62"/>
    <w:rsid w:val="00417C03"/>
    <w:rsid w:val="00417D54"/>
    <w:rsid w:val="0042047A"/>
    <w:rsid w:val="00421901"/>
    <w:rsid w:val="0042197E"/>
    <w:rsid w:val="00421AEB"/>
    <w:rsid w:val="004229B8"/>
    <w:rsid w:val="00422A56"/>
    <w:rsid w:val="00422F69"/>
    <w:rsid w:val="00423937"/>
    <w:rsid w:val="00423ADF"/>
    <w:rsid w:val="00423BDA"/>
    <w:rsid w:val="00423C8A"/>
    <w:rsid w:val="004240B9"/>
    <w:rsid w:val="00424791"/>
    <w:rsid w:val="00424EAD"/>
    <w:rsid w:val="004250BE"/>
    <w:rsid w:val="004251AC"/>
    <w:rsid w:val="00425B0D"/>
    <w:rsid w:val="00426099"/>
    <w:rsid w:val="00426321"/>
    <w:rsid w:val="004264CB"/>
    <w:rsid w:val="004269FE"/>
    <w:rsid w:val="00426F7F"/>
    <w:rsid w:val="00427108"/>
    <w:rsid w:val="00427293"/>
    <w:rsid w:val="00427506"/>
    <w:rsid w:val="004275DD"/>
    <w:rsid w:val="00427BB2"/>
    <w:rsid w:val="00427D23"/>
    <w:rsid w:val="0043089C"/>
    <w:rsid w:val="004308BB"/>
    <w:rsid w:val="00430DA3"/>
    <w:rsid w:val="00431138"/>
    <w:rsid w:val="004317EF"/>
    <w:rsid w:val="004320C9"/>
    <w:rsid w:val="00432270"/>
    <w:rsid w:val="00432FC1"/>
    <w:rsid w:val="004333C4"/>
    <w:rsid w:val="004335B0"/>
    <w:rsid w:val="004335DE"/>
    <w:rsid w:val="00433F5B"/>
    <w:rsid w:val="0043403B"/>
    <w:rsid w:val="004343A0"/>
    <w:rsid w:val="00434713"/>
    <w:rsid w:val="004348B1"/>
    <w:rsid w:val="00435431"/>
    <w:rsid w:val="004359EA"/>
    <w:rsid w:val="00435DFF"/>
    <w:rsid w:val="0043603D"/>
    <w:rsid w:val="00436509"/>
    <w:rsid w:val="0043711A"/>
    <w:rsid w:val="00437282"/>
    <w:rsid w:val="004374C8"/>
    <w:rsid w:val="004377A3"/>
    <w:rsid w:val="00437DBE"/>
    <w:rsid w:val="004400A3"/>
    <w:rsid w:val="00440449"/>
    <w:rsid w:val="00440622"/>
    <w:rsid w:val="00440FA8"/>
    <w:rsid w:val="00441227"/>
    <w:rsid w:val="004412CA"/>
    <w:rsid w:val="004414A3"/>
    <w:rsid w:val="004414F2"/>
    <w:rsid w:val="004416A4"/>
    <w:rsid w:val="00441736"/>
    <w:rsid w:val="00441848"/>
    <w:rsid w:val="004423CC"/>
    <w:rsid w:val="0044267F"/>
    <w:rsid w:val="0044289D"/>
    <w:rsid w:val="00442D41"/>
    <w:rsid w:val="00442FDC"/>
    <w:rsid w:val="0044364D"/>
    <w:rsid w:val="004437BE"/>
    <w:rsid w:val="00443AF9"/>
    <w:rsid w:val="004441EE"/>
    <w:rsid w:val="00444227"/>
    <w:rsid w:val="0044431C"/>
    <w:rsid w:val="00444BC2"/>
    <w:rsid w:val="0044538B"/>
    <w:rsid w:val="004456D2"/>
    <w:rsid w:val="00445E7E"/>
    <w:rsid w:val="00446C91"/>
    <w:rsid w:val="00447126"/>
    <w:rsid w:val="00447474"/>
    <w:rsid w:val="00447846"/>
    <w:rsid w:val="00447864"/>
    <w:rsid w:val="0044787A"/>
    <w:rsid w:val="00450970"/>
    <w:rsid w:val="00450DAD"/>
    <w:rsid w:val="004512B6"/>
    <w:rsid w:val="0045151C"/>
    <w:rsid w:val="0045159D"/>
    <w:rsid w:val="004516D1"/>
    <w:rsid w:val="0045189E"/>
    <w:rsid w:val="00451F84"/>
    <w:rsid w:val="004521E5"/>
    <w:rsid w:val="00452CAC"/>
    <w:rsid w:val="004531CB"/>
    <w:rsid w:val="004540D5"/>
    <w:rsid w:val="004545F7"/>
    <w:rsid w:val="0045464A"/>
    <w:rsid w:val="004548D3"/>
    <w:rsid w:val="00454B66"/>
    <w:rsid w:val="0045515D"/>
    <w:rsid w:val="00455E01"/>
    <w:rsid w:val="00455FBA"/>
    <w:rsid w:val="004563B3"/>
    <w:rsid w:val="004569E9"/>
    <w:rsid w:val="004573D8"/>
    <w:rsid w:val="0045791E"/>
    <w:rsid w:val="00457E0A"/>
    <w:rsid w:val="00457E72"/>
    <w:rsid w:val="00457FE2"/>
    <w:rsid w:val="00460BBE"/>
    <w:rsid w:val="004612C2"/>
    <w:rsid w:val="0046170B"/>
    <w:rsid w:val="00461BA8"/>
    <w:rsid w:val="00461E6C"/>
    <w:rsid w:val="00461EC8"/>
    <w:rsid w:val="00462807"/>
    <w:rsid w:val="004629B8"/>
    <w:rsid w:val="00463D8E"/>
    <w:rsid w:val="00463E4A"/>
    <w:rsid w:val="00464746"/>
    <w:rsid w:val="004648DB"/>
    <w:rsid w:val="00464C0C"/>
    <w:rsid w:val="00465518"/>
    <w:rsid w:val="004655E0"/>
    <w:rsid w:val="00465B73"/>
    <w:rsid w:val="00465CE6"/>
    <w:rsid w:val="00466056"/>
    <w:rsid w:val="004660D8"/>
    <w:rsid w:val="004672CC"/>
    <w:rsid w:val="004674BF"/>
    <w:rsid w:val="004675AC"/>
    <w:rsid w:val="00467D34"/>
    <w:rsid w:val="00467E59"/>
    <w:rsid w:val="004713D8"/>
    <w:rsid w:val="004717E2"/>
    <w:rsid w:val="00471A5A"/>
    <w:rsid w:val="00472BC1"/>
    <w:rsid w:val="00473598"/>
    <w:rsid w:val="004736D1"/>
    <w:rsid w:val="00473983"/>
    <w:rsid w:val="00473986"/>
    <w:rsid w:val="00473BE3"/>
    <w:rsid w:val="00474602"/>
    <w:rsid w:val="00474FB5"/>
    <w:rsid w:val="00475E5D"/>
    <w:rsid w:val="00476ADA"/>
    <w:rsid w:val="00476B77"/>
    <w:rsid w:val="00476EEC"/>
    <w:rsid w:val="0047709D"/>
    <w:rsid w:val="0047765D"/>
    <w:rsid w:val="004778BE"/>
    <w:rsid w:val="00480073"/>
    <w:rsid w:val="004801D5"/>
    <w:rsid w:val="00480B09"/>
    <w:rsid w:val="00481532"/>
    <w:rsid w:val="00482055"/>
    <w:rsid w:val="00482196"/>
    <w:rsid w:val="004824F1"/>
    <w:rsid w:val="0048275A"/>
    <w:rsid w:val="00482ABE"/>
    <w:rsid w:val="00482D89"/>
    <w:rsid w:val="00483FE6"/>
    <w:rsid w:val="004843D8"/>
    <w:rsid w:val="00484A0C"/>
    <w:rsid w:val="00484AE3"/>
    <w:rsid w:val="00485131"/>
    <w:rsid w:val="00485C64"/>
    <w:rsid w:val="0048637B"/>
    <w:rsid w:val="004866F8"/>
    <w:rsid w:val="0048718C"/>
    <w:rsid w:val="004875C8"/>
    <w:rsid w:val="00487C3B"/>
    <w:rsid w:val="00490604"/>
    <w:rsid w:val="00490954"/>
    <w:rsid w:val="00490A62"/>
    <w:rsid w:val="00491863"/>
    <w:rsid w:val="0049251A"/>
    <w:rsid w:val="004931B8"/>
    <w:rsid w:val="00494495"/>
    <w:rsid w:val="00494590"/>
    <w:rsid w:val="00494A8F"/>
    <w:rsid w:val="00494EEA"/>
    <w:rsid w:val="00495555"/>
    <w:rsid w:val="004956EB"/>
    <w:rsid w:val="004958E5"/>
    <w:rsid w:val="00495970"/>
    <w:rsid w:val="00495B64"/>
    <w:rsid w:val="00495DB1"/>
    <w:rsid w:val="00496036"/>
    <w:rsid w:val="004960B0"/>
    <w:rsid w:val="00496174"/>
    <w:rsid w:val="00496585"/>
    <w:rsid w:val="00496623"/>
    <w:rsid w:val="00496D33"/>
    <w:rsid w:val="0049703F"/>
    <w:rsid w:val="004979B4"/>
    <w:rsid w:val="00497DEF"/>
    <w:rsid w:val="004A00D8"/>
    <w:rsid w:val="004A0345"/>
    <w:rsid w:val="004A053E"/>
    <w:rsid w:val="004A0831"/>
    <w:rsid w:val="004A0FC8"/>
    <w:rsid w:val="004A147B"/>
    <w:rsid w:val="004A15D5"/>
    <w:rsid w:val="004A2C2F"/>
    <w:rsid w:val="004A3534"/>
    <w:rsid w:val="004A3B8E"/>
    <w:rsid w:val="004A3E13"/>
    <w:rsid w:val="004A42FF"/>
    <w:rsid w:val="004A471D"/>
    <w:rsid w:val="004A4981"/>
    <w:rsid w:val="004A5538"/>
    <w:rsid w:val="004A5A05"/>
    <w:rsid w:val="004A5BCF"/>
    <w:rsid w:val="004A677E"/>
    <w:rsid w:val="004A719C"/>
    <w:rsid w:val="004A73B7"/>
    <w:rsid w:val="004A769B"/>
    <w:rsid w:val="004A7717"/>
    <w:rsid w:val="004B03E2"/>
    <w:rsid w:val="004B0E76"/>
    <w:rsid w:val="004B1847"/>
    <w:rsid w:val="004B1C7E"/>
    <w:rsid w:val="004B1EF0"/>
    <w:rsid w:val="004B2009"/>
    <w:rsid w:val="004B31AB"/>
    <w:rsid w:val="004B332A"/>
    <w:rsid w:val="004B349F"/>
    <w:rsid w:val="004B3601"/>
    <w:rsid w:val="004B4466"/>
    <w:rsid w:val="004B4A19"/>
    <w:rsid w:val="004B5AEA"/>
    <w:rsid w:val="004B6394"/>
    <w:rsid w:val="004B6F85"/>
    <w:rsid w:val="004B73BF"/>
    <w:rsid w:val="004B754C"/>
    <w:rsid w:val="004B795B"/>
    <w:rsid w:val="004B7CC5"/>
    <w:rsid w:val="004C041E"/>
    <w:rsid w:val="004C06C9"/>
    <w:rsid w:val="004C0A48"/>
    <w:rsid w:val="004C0BC7"/>
    <w:rsid w:val="004C11BD"/>
    <w:rsid w:val="004C183D"/>
    <w:rsid w:val="004C1A10"/>
    <w:rsid w:val="004C2073"/>
    <w:rsid w:val="004C2437"/>
    <w:rsid w:val="004C3048"/>
    <w:rsid w:val="004C3119"/>
    <w:rsid w:val="004C32D3"/>
    <w:rsid w:val="004C34EE"/>
    <w:rsid w:val="004C3F24"/>
    <w:rsid w:val="004C3FB7"/>
    <w:rsid w:val="004C44AB"/>
    <w:rsid w:val="004C45F4"/>
    <w:rsid w:val="004C4AA0"/>
    <w:rsid w:val="004C4EC0"/>
    <w:rsid w:val="004C547F"/>
    <w:rsid w:val="004C5500"/>
    <w:rsid w:val="004C65DA"/>
    <w:rsid w:val="004C6C27"/>
    <w:rsid w:val="004C6CCC"/>
    <w:rsid w:val="004C6F6F"/>
    <w:rsid w:val="004C7399"/>
    <w:rsid w:val="004C7CC4"/>
    <w:rsid w:val="004D0955"/>
    <w:rsid w:val="004D0E80"/>
    <w:rsid w:val="004D108E"/>
    <w:rsid w:val="004D17F6"/>
    <w:rsid w:val="004D1D4C"/>
    <w:rsid w:val="004D1EBB"/>
    <w:rsid w:val="004D2174"/>
    <w:rsid w:val="004D255D"/>
    <w:rsid w:val="004D267F"/>
    <w:rsid w:val="004D2B75"/>
    <w:rsid w:val="004D3C57"/>
    <w:rsid w:val="004D4128"/>
    <w:rsid w:val="004D4184"/>
    <w:rsid w:val="004D42AE"/>
    <w:rsid w:val="004D4546"/>
    <w:rsid w:val="004D47DC"/>
    <w:rsid w:val="004D4ED8"/>
    <w:rsid w:val="004D4F04"/>
    <w:rsid w:val="004D4F21"/>
    <w:rsid w:val="004D518E"/>
    <w:rsid w:val="004D542A"/>
    <w:rsid w:val="004D5481"/>
    <w:rsid w:val="004D549B"/>
    <w:rsid w:val="004D57F4"/>
    <w:rsid w:val="004D5D12"/>
    <w:rsid w:val="004D6585"/>
    <w:rsid w:val="004D660B"/>
    <w:rsid w:val="004D6C97"/>
    <w:rsid w:val="004D6CA0"/>
    <w:rsid w:val="004D6CEF"/>
    <w:rsid w:val="004D765E"/>
    <w:rsid w:val="004D770E"/>
    <w:rsid w:val="004D77D4"/>
    <w:rsid w:val="004D7CB6"/>
    <w:rsid w:val="004E00CB"/>
    <w:rsid w:val="004E023A"/>
    <w:rsid w:val="004E0D58"/>
    <w:rsid w:val="004E1709"/>
    <w:rsid w:val="004E1C8E"/>
    <w:rsid w:val="004E22D2"/>
    <w:rsid w:val="004E309B"/>
    <w:rsid w:val="004E3B1E"/>
    <w:rsid w:val="004E3C65"/>
    <w:rsid w:val="004E3F4D"/>
    <w:rsid w:val="004E427B"/>
    <w:rsid w:val="004E497E"/>
    <w:rsid w:val="004E4E4F"/>
    <w:rsid w:val="004E5286"/>
    <w:rsid w:val="004E52D5"/>
    <w:rsid w:val="004E55FA"/>
    <w:rsid w:val="004E592C"/>
    <w:rsid w:val="004E61B5"/>
    <w:rsid w:val="004E67E2"/>
    <w:rsid w:val="004E7773"/>
    <w:rsid w:val="004E78C8"/>
    <w:rsid w:val="004E7FE6"/>
    <w:rsid w:val="004F0283"/>
    <w:rsid w:val="004F036A"/>
    <w:rsid w:val="004F05B3"/>
    <w:rsid w:val="004F153B"/>
    <w:rsid w:val="004F1A12"/>
    <w:rsid w:val="004F2432"/>
    <w:rsid w:val="004F2520"/>
    <w:rsid w:val="004F2EF4"/>
    <w:rsid w:val="004F3836"/>
    <w:rsid w:val="004F3F7C"/>
    <w:rsid w:val="004F3FFB"/>
    <w:rsid w:val="004F41D7"/>
    <w:rsid w:val="004F55DD"/>
    <w:rsid w:val="004F5F8B"/>
    <w:rsid w:val="004F63AC"/>
    <w:rsid w:val="004F6537"/>
    <w:rsid w:val="004F65C2"/>
    <w:rsid w:val="004F687B"/>
    <w:rsid w:val="004F7433"/>
    <w:rsid w:val="004F75D1"/>
    <w:rsid w:val="004F7EC2"/>
    <w:rsid w:val="005003DA"/>
    <w:rsid w:val="005009BF"/>
    <w:rsid w:val="00500D52"/>
    <w:rsid w:val="00500E9A"/>
    <w:rsid w:val="00501082"/>
    <w:rsid w:val="00501184"/>
    <w:rsid w:val="00501286"/>
    <w:rsid w:val="005014E5"/>
    <w:rsid w:val="00501699"/>
    <w:rsid w:val="00501AE1"/>
    <w:rsid w:val="00501F3C"/>
    <w:rsid w:val="005021D3"/>
    <w:rsid w:val="005024C4"/>
    <w:rsid w:val="00502DD1"/>
    <w:rsid w:val="00502EB2"/>
    <w:rsid w:val="005036B1"/>
    <w:rsid w:val="005037B4"/>
    <w:rsid w:val="005039BF"/>
    <w:rsid w:val="0050472C"/>
    <w:rsid w:val="005048C4"/>
    <w:rsid w:val="005050B0"/>
    <w:rsid w:val="005050E1"/>
    <w:rsid w:val="005052AE"/>
    <w:rsid w:val="00505824"/>
    <w:rsid w:val="005060B5"/>
    <w:rsid w:val="0050610B"/>
    <w:rsid w:val="00507984"/>
    <w:rsid w:val="00507B88"/>
    <w:rsid w:val="00510BDB"/>
    <w:rsid w:val="005113CE"/>
    <w:rsid w:val="00511D7E"/>
    <w:rsid w:val="005120A8"/>
    <w:rsid w:val="005122C8"/>
    <w:rsid w:val="005130EF"/>
    <w:rsid w:val="00514126"/>
    <w:rsid w:val="005143B7"/>
    <w:rsid w:val="00514678"/>
    <w:rsid w:val="00514C22"/>
    <w:rsid w:val="00514D89"/>
    <w:rsid w:val="005153D8"/>
    <w:rsid w:val="005155D1"/>
    <w:rsid w:val="005159ED"/>
    <w:rsid w:val="0051635D"/>
    <w:rsid w:val="00517062"/>
    <w:rsid w:val="00517EDD"/>
    <w:rsid w:val="00517F23"/>
    <w:rsid w:val="00520AB9"/>
    <w:rsid w:val="00520FFA"/>
    <w:rsid w:val="005219A3"/>
    <w:rsid w:val="00521B5E"/>
    <w:rsid w:val="00521DC4"/>
    <w:rsid w:val="00521E9E"/>
    <w:rsid w:val="00522388"/>
    <w:rsid w:val="00522481"/>
    <w:rsid w:val="00523070"/>
    <w:rsid w:val="0052316D"/>
    <w:rsid w:val="005234AA"/>
    <w:rsid w:val="00523D15"/>
    <w:rsid w:val="00523D91"/>
    <w:rsid w:val="005245F7"/>
    <w:rsid w:val="0052486B"/>
    <w:rsid w:val="005248BF"/>
    <w:rsid w:val="00524B29"/>
    <w:rsid w:val="00524C10"/>
    <w:rsid w:val="00524F3A"/>
    <w:rsid w:val="005251AA"/>
    <w:rsid w:val="005256B7"/>
    <w:rsid w:val="005257D5"/>
    <w:rsid w:val="00526117"/>
    <w:rsid w:val="0052636B"/>
    <w:rsid w:val="0052683F"/>
    <w:rsid w:val="00527BA1"/>
    <w:rsid w:val="00530203"/>
    <w:rsid w:val="00530388"/>
    <w:rsid w:val="00530390"/>
    <w:rsid w:val="005305C0"/>
    <w:rsid w:val="005305FC"/>
    <w:rsid w:val="00531265"/>
    <w:rsid w:val="005316F2"/>
    <w:rsid w:val="0053183E"/>
    <w:rsid w:val="00531C62"/>
    <w:rsid w:val="00531D6B"/>
    <w:rsid w:val="00531E16"/>
    <w:rsid w:val="005321A5"/>
    <w:rsid w:val="005325AD"/>
    <w:rsid w:val="0053350D"/>
    <w:rsid w:val="005348A2"/>
    <w:rsid w:val="00534EC3"/>
    <w:rsid w:val="00534F9D"/>
    <w:rsid w:val="005356D1"/>
    <w:rsid w:val="005367BD"/>
    <w:rsid w:val="00537BAB"/>
    <w:rsid w:val="00540AE7"/>
    <w:rsid w:val="00540B36"/>
    <w:rsid w:val="00540F1E"/>
    <w:rsid w:val="005413C0"/>
    <w:rsid w:val="00541F11"/>
    <w:rsid w:val="0054215C"/>
    <w:rsid w:val="005421E7"/>
    <w:rsid w:val="005423AA"/>
    <w:rsid w:val="00542523"/>
    <w:rsid w:val="00542C94"/>
    <w:rsid w:val="00542F44"/>
    <w:rsid w:val="005446E0"/>
    <w:rsid w:val="005449E5"/>
    <w:rsid w:val="005458DD"/>
    <w:rsid w:val="0054781C"/>
    <w:rsid w:val="00547E05"/>
    <w:rsid w:val="00547F1D"/>
    <w:rsid w:val="005503A8"/>
    <w:rsid w:val="005504C0"/>
    <w:rsid w:val="005515F4"/>
    <w:rsid w:val="00551897"/>
    <w:rsid w:val="00553EE0"/>
    <w:rsid w:val="00554513"/>
    <w:rsid w:val="00554977"/>
    <w:rsid w:val="00554D42"/>
    <w:rsid w:val="005551AE"/>
    <w:rsid w:val="0055571A"/>
    <w:rsid w:val="005557BC"/>
    <w:rsid w:val="00555BA5"/>
    <w:rsid w:val="00555C68"/>
    <w:rsid w:val="00555D67"/>
    <w:rsid w:val="00556100"/>
    <w:rsid w:val="0055661B"/>
    <w:rsid w:val="005566FE"/>
    <w:rsid w:val="00556A6E"/>
    <w:rsid w:val="00557865"/>
    <w:rsid w:val="00557A8F"/>
    <w:rsid w:val="00557AFC"/>
    <w:rsid w:val="00560083"/>
    <w:rsid w:val="005601E0"/>
    <w:rsid w:val="00560285"/>
    <w:rsid w:val="00560CD3"/>
    <w:rsid w:val="005613EC"/>
    <w:rsid w:val="00561826"/>
    <w:rsid w:val="00561B8B"/>
    <w:rsid w:val="00562040"/>
    <w:rsid w:val="00562307"/>
    <w:rsid w:val="005623B2"/>
    <w:rsid w:val="00562AF6"/>
    <w:rsid w:val="00562B74"/>
    <w:rsid w:val="00563067"/>
    <w:rsid w:val="005634A9"/>
    <w:rsid w:val="00563852"/>
    <w:rsid w:val="00563D41"/>
    <w:rsid w:val="005641B2"/>
    <w:rsid w:val="00564331"/>
    <w:rsid w:val="00564E8F"/>
    <w:rsid w:val="00564ED5"/>
    <w:rsid w:val="00565910"/>
    <w:rsid w:val="005668DF"/>
    <w:rsid w:val="00566AF8"/>
    <w:rsid w:val="005678EB"/>
    <w:rsid w:val="00567DDF"/>
    <w:rsid w:val="00570105"/>
    <w:rsid w:val="00570463"/>
    <w:rsid w:val="00570504"/>
    <w:rsid w:val="005707B4"/>
    <w:rsid w:val="005712A4"/>
    <w:rsid w:val="00571754"/>
    <w:rsid w:val="00571A53"/>
    <w:rsid w:val="00571E18"/>
    <w:rsid w:val="00572112"/>
    <w:rsid w:val="005726FE"/>
    <w:rsid w:val="005734A8"/>
    <w:rsid w:val="005735A8"/>
    <w:rsid w:val="0057361E"/>
    <w:rsid w:val="00573EC9"/>
    <w:rsid w:val="00573FC2"/>
    <w:rsid w:val="0057417A"/>
    <w:rsid w:val="00574956"/>
    <w:rsid w:val="00574EF7"/>
    <w:rsid w:val="00575C9D"/>
    <w:rsid w:val="00575E46"/>
    <w:rsid w:val="005763FD"/>
    <w:rsid w:val="00576F4A"/>
    <w:rsid w:val="0057729A"/>
    <w:rsid w:val="00581023"/>
    <w:rsid w:val="00581140"/>
    <w:rsid w:val="00581423"/>
    <w:rsid w:val="00581624"/>
    <w:rsid w:val="00581AF1"/>
    <w:rsid w:val="00582176"/>
    <w:rsid w:val="00582593"/>
    <w:rsid w:val="005825A5"/>
    <w:rsid w:val="00582E1C"/>
    <w:rsid w:val="00582F58"/>
    <w:rsid w:val="00583A31"/>
    <w:rsid w:val="00583F3E"/>
    <w:rsid w:val="00584640"/>
    <w:rsid w:val="00584C6F"/>
    <w:rsid w:val="00584F24"/>
    <w:rsid w:val="005851E9"/>
    <w:rsid w:val="00585581"/>
    <w:rsid w:val="00585BB1"/>
    <w:rsid w:val="0058653B"/>
    <w:rsid w:val="005872B7"/>
    <w:rsid w:val="00590A1F"/>
    <w:rsid w:val="00590C07"/>
    <w:rsid w:val="00590FEE"/>
    <w:rsid w:val="00591079"/>
    <w:rsid w:val="00591490"/>
    <w:rsid w:val="00591959"/>
    <w:rsid w:val="00591D70"/>
    <w:rsid w:val="00591DEC"/>
    <w:rsid w:val="0059250B"/>
    <w:rsid w:val="00592D9F"/>
    <w:rsid w:val="00593C1F"/>
    <w:rsid w:val="00593F99"/>
    <w:rsid w:val="0059484C"/>
    <w:rsid w:val="00594BB4"/>
    <w:rsid w:val="00594D31"/>
    <w:rsid w:val="00595077"/>
    <w:rsid w:val="005959DD"/>
    <w:rsid w:val="00595AA5"/>
    <w:rsid w:val="00595BE4"/>
    <w:rsid w:val="00595F4A"/>
    <w:rsid w:val="0059645B"/>
    <w:rsid w:val="00596477"/>
    <w:rsid w:val="00596C0C"/>
    <w:rsid w:val="00597201"/>
    <w:rsid w:val="00597378"/>
    <w:rsid w:val="005978B0"/>
    <w:rsid w:val="0059797F"/>
    <w:rsid w:val="00597B8E"/>
    <w:rsid w:val="005A0494"/>
    <w:rsid w:val="005A0616"/>
    <w:rsid w:val="005A0E3E"/>
    <w:rsid w:val="005A1126"/>
    <w:rsid w:val="005A204B"/>
    <w:rsid w:val="005A25B3"/>
    <w:rsid w:val="005A28FB"/>
    <w:rsid w:val="005A2AD8"/>
    <w:rsid w:val="005A2D4E"/>
    <w:rsid w:val="005A2E4E"/>
    <w:rsid w:val="005A30C4"/>
    <w:rsid w:val="005A3679"/>
    <w:rsid w:val="005A36B4"/>
    <w:rsid w:val="005A38E0"/>
    <w:rsid w:val="005A398C"/>
    <w:rsid w:val="005A3BCC"/>
    <w:rsid w:val="005A3D81"/>
    <w:rsid w:val="005A3E6C"/>
    <w:rsid w:val="005A411D"/>
    <w:rsid w:val="005A455A"/>
    <w:rsid w:val="005A4A97"/>
    <w:rsid w:val="005A549B"/>
    <w:rsid w:val="005A5670"/>
    <w:rsid w:val="005A5DF9"/>
    <w:rsid w:val="005A5FF3"/>
    <w:rsid w:val="005A6BAD"/>
    <w:rsid w:val="005A6E40"/>
    <w:rsid w:val="005A7527"/>
    <w:rsid w:val="005A75AC"/>
    <w:rsid w:val="005A784C"/>
    <w:rsid w:val="005A7868"/>
    <w:rsid w:val="005A7C48"/>
    <w:rsid w:val="005A7FC9"/>
    <w:rsid w:val="005B05E4"/>
    <w:rsid w:val="005B07B6"/>
    <w:rsid w:val="005B0E84"/>
    <w:rsid w:val="005B0F46"/>
    <w:rsid w:val="005B178D"/>
    <w:rsid w:val="005B1B53"/>
    <w:rsid w:val="005B25F1"/>
    <w:rsid w:val="005B2B14"/>
    <w:rsid w:val="005B2C6B"/>
    <w:rsid w:val="005B2D9C"/>
    <w:rsid w:val="005B2FD2"/>
    <w:rsid w:val="005B3C51"/>
    <w:rsid w:val="005B4104"/>
    <w:rsid w:val="005B5899"/>
    <w:rsid w:val="005B58A5"/>
    <w:rsid w:val="005B5BED"/>
    <w:rsid w:val="005B5DEF"/>
    <w:rsid w:val="005B657E"/>
    <w:rsid w:val="005B6D27"/>
    <w:rsid w:val="005B6D8E"/>
    <w:rsid w:val="005B6E45"/>
    <w:rsid w:val="005B74DE"/>
    <w:rsid w:val="005B7661"/>
    <w:rsid w:val="005C040D"/>
    <w:rsid w:val="005C059B"/>
    <w:rsid w:val="005C0D00"/>
    <w:rsid w:val="005C1192"/>
    <w:rsid w:val="005C15DE"/>
    <w:rsid w:val="005C16A8"/>
    <w:rsid w:val="005C1CBD"/>
    <w:rsid w:val="005C2608"/>
    <w:rsid w:val="005C27FA"/>
    <w:rsid w:val="005C2A6E"/>
    <w:rsid w:val="005C2BFE"/>
    <w:rsid w:val="005C2D22"/>
    <w:rsid w:val="005C326C"/>
    <w:rsid w:val="005C3570"/>
    <w:rsid w:val="005C3825"/>
    <w:rsid w:val="005C39C6"/>
    <w:rsid w:val="005C4170"/>
    <w:rsid w:val="005C43EF"/>
    <w:rsid w:val="005C451E"/>
    <w:rsid w:val="005C48A3"/>
    <w:rsid w:val="005C50BC"/>
    <w:rsid w:val="005C59CE"/>
    <w:rsid w:val="005C64B4"/>
    <w:rsid w:val="005C6D61"/>
    <w:rsid w:val="005C71E5"/>
    <w:rsid w:val="005C7A25"/>
    <w:rsid w:val="005C7AD7"/>
    <w:rsid w:val="005D0307"/>
    <w:rsid w:val="005D1280"/>
    <w:rsid w:val="005D1A37"/>
    <w:rsid w:val="005D1C45"/>
    <w:rsid w:val="005D1E86"/>
    <w:rsid w:val="005D26D2"/>
    <w:rsid w:val="005D2907"/>
    <w:rsid w:val="005D3471"/>
    <w:rsid w:val="005D376F"/>
    <w:rsid w:val="005D3B22"/>
    <w:rsid w:val="005D3D1D"/>
    <w:rsid w:val="005D46A7"/>
    <w:rsid w:val="005D57FB"/>
    <w:rsid w:val="005D5990"/>
    <w:rsid w:val="005D62C2"/>
    <w:rsid w:val="005D687E"/>
    <w:rsid w:val="005D7408"/>
    <w:rsid w:val="005D7736"/>
    <w:rsid w:val="005D7922"/>
    <w:rsid w:val="005E0BE9"/>
    <w:rsid w:val="005E17F9"/>
    <w:rsid w:val="005E1ED6"/>
    <w:rsid w:val="005E25DA"/>
    <w:rsid w:val="005E2824"/>
    <w:rsid w:val="005E2B99"/>
    <w:rsid w:val="005E2D85"/>
    <w:rsid w:val="005E3068"/>
    <w:rsid w:val="005E380A"/>
    <w:rsid w:val="005E3888"/>
    <w:rsid w:val="005E395E"/>
    <w:rsid w:val="005E41D7"/>
    <w:rsid w:val="005E459C"/>
    <w:rsid w:val="005E4867"/>
    <w:rsid w:val="005E4E4A"/>
    <w:rsid w:val="005E54FB"/>
    <w:rsid w:val="005E5E75"/>
    <w:rsid w:val="005E6140"/>
    <w:rsid w:val="005E61CC"/>
    <w:rsid w:val="005E6B6D"/>
    <w:rsid w:val="005E7242"/>
    <w:rsid w:val="005E72E5"/>
    <w:rsid w:val="005E7ED0"/>
    <w:rsid w:val="005F00B2"/>
    <w:rsid w:val="005F05B1"/>
    <w:rsid w:val="005F0D3C"/>
    <w:rsid w:val="005F1763"/>
    <w:rsid w:val="005F186A"/>
    <w:rsid w:val="005F207B"/>
    <w:rsid w:val="005F2287"/>
    <w:rsid w:val="005F229C"/>
    <w:rsid w:val="005F2791"/>
    <w:rsid w:val="005F2856"/>
    <w:rsid w:val="005F2B2F"/>
    <w:rsid w:val="005F2D60"/>
    <w:rsid w:val="005F2E1F"/>
    <w:rsid w:val="005F2E78"/>
    <w:rsid w:val="005F34F1"/>
    <w:rsid w:val="005F3B96"/>
    <w:rsid w:val="005F3C12"/>
    <w:rsid w:val="005F3F4A"/>
    <w:rsid w:val="005F3F4C"/>
    <w:rsid w:val="005F44B5"/>
    <w:rsid w:val="005F5C8D"/>
    <w:rsid w:val="005F652F"/>
    <w:rsid w:val="005F6927"/>
    <w:rsid w:val="005F69C6"/>
    <w:rsid w:val="005F6A71"/>
    <w:rsid w:val="005F6B2B"/>
    <w:rsid w:val="005F6E40"/>
    <w:rsid w:val="005F7161"/>
    <w:rsid w:val="005F72FD"/>
    <w:rsid w:val="005F74C7"/>
    <w:rsid w:val="005F750D"/>
    <w:rsid w:val="005F7BB8"/>
    <w:rsid w:val="005F7C6A"/>
    <w:rsid w:val="00600C30"/>
    <w:rsid w:val="00600C6C"/>
    <w:rsid w:val="00600D52"/>
    <w:rsid w:val="00601513"/>
    <w:rsid w:val="00601CB5"/>
    <w:rsid w:val="00601F7D"/>
    <w:rsid w:val="00601F9D"/>
    <w:rsid w:val="00602606"/>
    <w:rsid w:val="006029BA"/>
    <w:rsid w:val="00602BBE"/>
    <w:rsid w:val="006030AB"/>
    <w:rsid w:val="006036B4"/>
    <w:rsid w:val="006037FE"/>
    <w:rsid w:val="006042D4"/>
    <w:rsid w:val="00604893"/>
    <w:rsid w:val="00604C00"/>
    <w:rsid w:val="00604C9E"/>
    <w:rsid w:val="00605303"/>
    <w:rsid w:val="0060531E"/>
    <w:rsid w:val="00605996"/>
    <w:rsid w:val="0060676C"/>
    <w:rsid w:val="0060677E"/>
    <w:rsid w:val="00606971"/>
    <w:rsid w:val="0060730C"/>
    <w:rsid w:val="00607B6A"/>
    <w:rsid w:val="00607C6F"/>
    <w:rsid w:val="00610967"/>
    <w:rsid w:val="00610D57"/>
    <w:rsid w:val="0061199D"/>
    <w:rsid w:val="006119D2"/>
    <w:rsid w:val="00611AD9"/>
    <w:rsid w:val="00611B6B"/>
    <w:rsid w:val="00612B55"/>
    <w:rsid w:val="0061334A"/>
    <w:rsid w:val="00613611"/>
    <w:rsid w:val="00613956"/>
    <w:rsid w:val="00613E1F"/>
    <w:rsid w:val="006149B3"/>
    <w:rsid w:val="0061525C"/>
    <w:rsid w:val="006154E2"/>
    <w:rsid w:val="0061591B"/>
    <w:rsid w:val="00615B19"/>
    <w:rsid w:val="006161F2"/>
    <w:rsid w:val="006164A6"/>
    <w:rsid w:val="00616B78"/>
    <w:rsid w:val="00617320"/>
    <w:rsid w:val="0061758C"/>
    <w:rsid w:val="0061762C"/>
    <w:rsid w:val="00617A21"/>
    <w:rsid w:val="00617B5E"/>
    <w:rsid w:val="00617B86"/>
    <w:rsid w:val="00617B89"/>
    <w:rsid w:val="006201B2"/>
    <w:rsid w:val="006206AF"/>
    <w:rsid w:val="00620815"/>
    <w:rsid w:val="00620AF1"/>
    <w:rsid w:val="00620B67"/>
    <w:rsid w:val="006217C5"/>
    <w:rsid w:val="00621B6A"/>
    <w:rsid w:val="00621CEB"/>
    <w:rsid w:val="00621D60"/>
    <w:rsid w:val="00622333"/>
    <w:rsid w:val="0062265A"/>
    <w:rsid w:val="00622C8D"/>
    <w:rsid w:val="00622D1C"/>
    <w:rsid w:val="00622EFA"/>
    <w:rsid w:val="00623D42"/>
    <w:rsid w:val="00623F99"/>
    <w:rsid w:val="006242E5"/>
    <w:rsid w:val="00624317"/>
    <w:rsid w:val="006243E1"/>
    <w:rsid w:val="006257CA"/>
    <w:rsid w:val="006263E0"/>
    <w:rsid w:val="00626909"/>
    <w:rsid w:val="006269EF"/>
    <w:rsid w:val="00626A1C"/>
    <w:rsid w:val="00626A94"/>
    <w:rsid w:val="0062712C"/>
    <w:rsid w:val="006275BA"/>
    <w:rsid w:val="00627630"/>
    <w:rsid w:val="00630550"/>
    <w:rsid w:val="00630E59"/>
    <w:rsid w:val="00630F36"/>
    <w:rsid w:val="00630F44"/>
    <w:rsid w:val="0063283E"/>
    <w:rsid w:val="006339AF"/>
    <w:rsid w:val="00633BA2"/>
    <w:rsid w:val="00633C25"/>
    <w:rsid w:val="00633C5A"/>
    <w:rsid w:val="006340C0"/>
    <w:rsid w:val="00634746"/>
    <w:rsid w:val="00634836"/>
    <w:rsid w:val="00634A21"/>
    <w:rsid w:val="00634C4A"/>
    <w:rsid w:val="006352A2"/>
    <w:rsid w:val="00635417"/>
    <w:rsid w:val="006357DE"/>
    <w:rsid w:val="00635999"/>
    <w:rsid w:val="00636A9B"/>
    <w:rsid w:val="00636CA3"/>
    <w:rsid w:val="00636F15"/>
    <w:rsid w:val="00636F78"/>
    <w:rsid w:val="00636FAF"/>
    <w:rsid w:val="0063733A"/>
    <w:rsid w:val="00637A65"/>
    <w:rsid w:val="006407BE"/>
    <w:rsid w:val="00640AC7"/>
    <w:rsid w:val="00640EE5"/>
    <w:rsid w:val="00641195"/>
    <w:rsid w:val="006411CF"/>
    <w:rsid w:val="006418D7"/>
    <w:rsid w:val="00641A3E"/>
    <w:rsid w:val="00641F6B"/>
    <w:rsid w:val="0064240A"/>
    <w:rsid w:val="00642AB0"/>
    <w:rsid w:val="0064319D"/>
    <w:rsid w:val="006431A5"/>
    <w:rsid w:val="00643245"/>
    <w:rsid w:val="00643253"/>
    <w:rsid w:val="00643414"/>
    <w:rsid w:val="00643673"/>
    <w:rsid w:val="00643696"/>
    <w:rsid w:val="00643D03"/>
    <w:rsid w:val="006441C9"/>
    <w:rsid w:val="00644358"/>
    <w:rsid w:val="006444A9"/>
    <w:rsid w:val="0064464C"/>
    <w:rsid w:val="0064492F"/>
    <w:rsid w:val="00644CA8"/>
    <w:rsid w:val="00644E3E"/>
    <w:rsid w:val="00645BD7"/>
    <w:rsid w:val="006464B9"/>
    <w:rsid w:val="006466B6"/>
    <w:rsid w:val="006467DD"/>
    <w:rsid w:val="00647375"/>
    <w:rsid w:val="00650430"/>
    <w:rsid w:val="0065083B"/>
    <w:rsid w:val="00650DB9"/>
    <w:rsid w:val="00651C1F"/>
    <w:rsid w:val="00651C9B"/>
    <w:rsid w:val="00651FDC"/>
    <w:rsid w:val="006524FF"/>
    <w:rsid w:val="006527C0"/>
    <w:rsid w:val="006528D2"/>
    <w:rsid w:val="00652BA0"/>
    <w:rsid w:val="006532AE"/>
    <w:rsid w:val="006542AA"/>
    <w:rsid w:val="00654C26"/>
    <w:rsid w:val="00655341"/>
    <w:rsid w:val="00655FC2"/>
    <w:rsid w:val="0065602F"/>
    <w:rsid w:val="006560C5"/>
    <w:rsid w:val="00656585"/>
    <w:rsid w:val="00656F21"/>
    <w:rsid w:val="006570C8"/>
    <w:rsid w:val="0065736E"/>
    <w:rsid w:val="00657617"/>
    <w:rsid w:val="00657F9B"/>
    <w:rsid w:val="00660A13"/>
    <w:rsid w:val="00660A16"/>
    <w:rsid w:val="006610B5"/>
    <w:rsid w:val="00661114"/>
    <w:rsid w:val="00661882"/>
    <w:rsid w:val="00662903"/>
    <w:rsid w:val="006630C7"/>
    <w:rsid w:val="00663387"/>
    <w:rsid w:val="00663E3C"/>
    <w:rsid w:val="00664187"/>
    <w:rsid w:val="006644E4"/>
    <w:rsid w:val="0066461C"/>
    <w:rsid w:val="006648A2"/>
    <w:rsid w:val="00665087"/>
    <w:rsid w:val="006650AC"/>
    <w:rsid w:val="006652AA"/>
    <w:rsid w:val="0066541C"/>
    <w:rsid w:val="006655A1"/>
    <w:rsid w:val="00666295"/>
    <w:rsid w:val="00667530"/>
    <w:rsid w:val="006678AF"/>
    <w:rsid w:val="00667D07"/>
    <w:rsid w:val="00667F9D"/>
    <w:rsid w:val="00670BE7"/>
    <w:rsid w:val="00670C10"/>
    <w:rsid w:val="00670D15"/>
    <w:rsid w:val="0067127A"/>
    <w:rsid w:val="00671306"/>
    <w:rsid w:val="0067136D"/>
    <w:rsid w:val="00671596"/>
    <w:rsid w:val="00671710"/>
    <w:rsid w:val="00671897"/>
    <w:rsid w:val="00671CD9"/>
    <w:rsid w:val="006728AA"/>
    <w:rsid w:val="00672AC8"/>
    <w:rsid w:val="00672D06"/>
    <w:rsid w:val="006730CE"/>
    <w:rsid w:val="006740D0"/>
    <w:rsid w:val="006747E7"/>
    <w:rsid w:val="0067501A"/>
    <w:rsid w:val="00675553"/>
    <w:rsid w:val="006755AA"/>
    <w:rsid w:val="00675606"/>
    <w:rsid w:val="00675674"/>
    <w:rsid w:val="00676067"/>
    <w:rsid w:val="00676397"/>
    <w:rsid w:val="006765D6"/>
    <w:rsid w:val="006766C5"/>
    <w:rsid w:val="00676A31"/>
    <w:rsid w:val="00676A6C"/>
    <w:rsid w:val="00676C89"/>
    <w:rsid w:val="0067730E"/>
    <w:rsid w:val="006774BD"/>
    <w:rsid w:val="00677677"/>
    <w:rsid w:val="00677AE0"/>
    <w:rsid w:val="00677B8F"/>
    <w:rsid w:val="00677CBF"/>
    <w:rsid w:val="00677F01"/>
    <w:rsid w:val="0068015B"/>
    <w:rsid w:val="006801A4"/>
    <w:rsid w:val="00680B04"/>
    <w:rsid w:val="006811E2"/>
    <w:rsid w:val="00681499"/>
    <w:rsid w:val="00681C9E"/>
    <w:rsid w:val="00681CF5"/>
    <w:rsid w:val="00682902"/>
    <w:rsid w:val="006829CB"/>
    <w:rsid w:val="00682B44"/>
    <w:rsid w:val="00682C85"/>
    <w:rsid w:val="00682F2E"/>
    <w:rsid w:val="00683260"/>
    <w:rsid w:val="006832CC"/>
    <w:rsid w:val="00684160"/>
    <w:rsid w:val="006854EC"/>
    <w:rsid w:val="0068589B"/>
    <w:rsid w:val="00685A2B"/>
    <w:rsid w:val="00685A9A"/>
    <w:rsid w:val="00685DF1"/>
    <w:rsid w:val="00686121"/>
    <w:rsid w:val="006863A9"/>
    <w:rsid w:val="00686706"/>
    <w:rsid w:val="006868CF"/>
    <w:rsid w:val="00686B7E"/>
    <w:rsid w:val="00686EFD"/>
    <w:rsid w:val="006873CF"/>
    <w:rsid w:val="00687561"/>
    <w:rsid w:val="0069047A"/>
    <w:rsid w:val="00690FF6"/>
    <w:rsid w:val="006915F6"/>
    <w:rsid w:val="00691665"/>
    <w:rsid w:val="00691677"/>
    <w:rsid w:val="00691930"/>
    <w:rsid w:val="00691B8E"/>
    <w:rsid w:val="006920B4"/>
    <w:rsid w:val="00692148"/>
    <w:rsid w:val="0069228F"/>
    <w:rsid w:val="00692810"/>
    <w:rsid w:val="006929FA"/>
    <w:rsid w:val="00692D4D"/>
    <w:rsid w:val="006938E7"/>
    <w:rsid w:val="00693AF6"/>
    <w:rsid w:val="00694335"/>
    <w:rsid w:val="00695266"/>
    <w:rsid w:val="0069582E"/>
    <w:rsid w:val="00695BEA"/>
    <w:rsid w:val="00695E0B"/>
    <w:rsid w:val="00695EAC"/>
    <w:rsid w:val="00696183"/>
    <w:rsid w:val="006969D2"/>
    <w:rsid w:val="00696BB1"/>
    <w:rsid w:val="00696C63"/>
    <w:rsid w:val="00696C6C"/>
    <w:rsid w:val="006977FB"/>
    <w:rsid w:val="00697EC6"/>
    <w:rsid w:val="006A089E"/>
    <w:rsid w:val="006A1592"/>
    <w:rsid w:val="006A1F86"/>
    <w:rsid w:val="006A32B2"/>
    <w:rsid w:val="006A39A7"/>
    <w:rsid w:val="006A4089"/>
    <w:rsid w:val="006A573D"/>
    <w:rsid w:val="006A57C0"/>
    <w:rsid w:val="006A5D3A"/>
    <w:rsid w:val="006A5D5E"/>
    <w:rsid w:val="006A6D35"/>
    <w:rsid w:val="006A7162"/>
    <w:rsid w:val="006A74FC"/>
    <w:rsid w:val="006A761A"/>
    <w:rsid w:val="006A791C"/>
    <w:rsid w:val="006B1198"/>
    <w:rsid w:val="006B1326"/>
    <w:rsid w:val="006B13C7"/>
    <w:rsid w:val="006B17A0"/>
    <w:rsid w:val="006B1CFB"/>
    <w:rsid w:val="006B1EB5"/>
    <w:rsid w:val="006B203D"/>
    <w:rsid w:val="006B2CAB"/>
    <w:rsid w:val="006B2F65"/>
    <w:rsid w:val="006B33BD"/>
    <w:rsid w:val="006B36D1"/>
    <w:rsid w:val="006B3837"/>
    <w:rsid w:val="006B3A9B"/>
    <w:rsid w:val="006B3D0C"/>
    <w:rsid w:val="006B47C7"/>
    <w:rsid w:val="006B4969"/>
    <w:rsid w:val="006B49C8"/>
    <w:rsid w:val="006B4A58"/>
    <w:rsid w:val="006B4E76"/>
    <w:rsid w:val="006B51F5"/>
    <w:rsid w:val="006B540E"/>
    <w:rsid w:val="006B59F2"/>
    <w:rsid w:val="006B5B0D"/>
    <w:rsid w:val="006B60C7"/>
    <w:rsid w:val="006B60CA"/>
    <w:rsid w:val="006B6113"/>
    <w:rsid w:val="006B6628"/>
    <w:rsid w:val="006B7679"/>
    <w:rsid w:val="006B7EE2"/>
    <w:rsid w:val="006B7FEA"/>
    <w:rsid w:val="006C021A"/>
    <w:rsid w:val="006C0D76"/>
    <w:rsid w:val="006C1585"/>
    <w:rsid w:val="006C18E3"/>
    <w:rsid w:val="006C1AED"/>
    <w:rsid w:val="006C1D11"/>
    <w:rsid w:val="006C2406"/>
    <w:rsid w:val="006C2538"/>
    <w:rsid w:val="006C2F8B"/>
    <w:rsid w:val="006C30D3"/>
    <w:rsid w:val="006C33E3"/>
    <w:rsid w:val="006C33F3"/>
    <w:rsid w:val="006C3584"/>
    <w:rsid w:val="006C38C3"/>
    <w:rsid w:val="006C3C89"/>
    <w:rsid w:val="006C3DC6"/>
    <w:rsid w:val="006C3E33"/>
    <w:rsid w:val="006C4335"/>
    <w:rsid w:val="006C4B09"/>
    <w:rsid w:val="006C4D76"/>
    <w:rsid w:val="006C554B"/>
    <w:rsid w:val="006C5949"/>
    <w:rsid w:val="006C5EB3"/>
    <w:rsid w:val="006C5FBE"/>
    <w:rsid w:val="006C6D2D"/>
    <w:rsid w:val="006C6E8F"/>
    <w:rsid w:val="006C7055"/>
    <w:rsid w:val="006C713C"/>
    <w:rsid w:val="006C76A6"/>
    <w:rsid w:val="006C7D84"/>
    <w:rsid w:val="006D0000"/>
    <w:rsid w:val="006D0808"/>
    <w:rsid w:val="006D09FE"/>
    <w:rsid w:val="006D0CB6"/>
    <w:rsid w:val="006D15A2"/>
    <w:rsid w:val="006D1C51"/>
    <w:rsid w:val="006D2471"/>
    <w:rsid w:val="006D2D1B"/>
    <w:rsid w:val="006D2ECA"/>
    <w:rsid w:val="006D333E"/>
    <w:rsid w:val="006D389F"/>
    <w:rsid w:val="006D39F5"/>
    <w:rsid w:val="006D5005"/>
    <w:rsid w:val="006D5210"/>
    <w:rsid w:val="006D53A3"/>
    <w:rsid w:val="006D54B4"/>
    <w:rsid w:val="006D5B58"/>
    <w:rsid w:val="006D6184"/>
    <w:rsid w:val="006D7009"/>
    <w:rsid w:val="006D74FD"/>
    <w:rsid w:val="006D7653"/>
    <w:rsid w:val="006D77C1"/>
    <w:rsid w:val="006D7E1E"/>
    <w:rsid w:val="006E0ABF"/>
    <w:rsid w:val="006E0C68"/>
    <w:rsid w:val="006E15BE"/>
    <w:rsid w:val="006E240C"/>
    <w:rsid w:val="006E377D"/>
    <w:rsid w:val="006E3AD2"/>
    <w:rsid w:val="006E4532"/>
    <w:rsid w:val="006E4FCB"/>
    <w:rsid w:val="006E58F8"/>
    <w:rsid w:val="006E5AF2"/>
    <w:rsid w:val="006E6277"/>
    <w:rsid w:val="006E66F3"/>
    <w:rsid w:val="006E6B01"/>
    <w:rsid w:val="006E725C"/>
    <w:rsid w:val="006E7528"/>
    <w:rsid w:val="006E767F"/>
    <w:rsid w:val="006F099F"/>
    <w:rsid w:val="006F12A0"/>
    <w:rsid w:val="006F1BA9"/>
    <w:rsid w:val="006F1BE7"/>
    <w:rsid w:val="006F20B5"/>
    <w:rsid w:val="006F2341"/>
    <w:rsid w:val="006F245D"/>
    <w:rsid w:val="006F2BDF"/>
    <w:rsid w:val="006F42E8"/>
    <w:rsid w:val="006F4641"/>
    <w:rsid w:val="006F482C"/>
    <w:rsid w:val="006F4DE6"/>
    <w:rsid w:val="006F5325"/>
    <w:rsid w:val="006F56D1"/>
    <w:rsid w:val="006F5CFB"/>
    <w:rsid w:val="006F6117"/>
    <w:rsid w:val="006F6AD6"/>
    <w:rsid w:val="006F6BBE"/>
    <w:rsid w:val="006F7983"/>
    <w:rsid w:val="006F7B61"/>
    <w:rsid w:val="006F7C9D"/>
    <w:rsid w:val="006F7EC4"/>
    <w:rsid w:val="006F7EFF"/>
    <w:rsid w:val="007001DD"/>
    <w:rsid w:val="00700793"/>
    <w:rsid w:val="00700FED"/>
    <w:rsid w:val="00701B45"/>
    <w:rsid w:val="00702293"/>
    <w:rsid w:val="0070267D"/>
    <w:rsid w:val="00702999"/>
    <w:rsid w:val="00703009"/>
    <w:rsid w:val="00703D24"/>
    <w:rsid w:val="00703D6C"/>
    <w:rsid w:val="007040F2"/>
    <w:rsid w:val="00704303"/>
    <w:rsid w:val="0070433F"/>
    <w:rsid w:val="00704E11"/>
    <w:rsid w:val="00705881"/>
    <w:rsid w:val="00705E0A"/>
    <w:rsid w:val="0070629C"/>
    <w:rsid w:val="00706C65"/>
    <w:rsid w:val="007074DC"/>
    <w:rsid w:val="00707E85"/>
    <w:rsid w:val="007105CB"/>
    <w:rsid w:val="00710B2B"/>
    <w:rsid w:val="00710E24"/>
    <w:rsid w:val="0071103E"/>
    <w:rsid w:val="00711267"/>
    <w:rsid w:val="0071156D"/>
    <w:rsid w:val="00711635"/>
    <w:rsid w:val="007116FE"/>
    <w:rsid w:val="00711BF6"/>
    <w:rsid w:val="00712041"/>
    <w:rsid w:val="00712160"/>
    <w:rsid w:val="00712279"/>
    <w:rsid w:val="007127CA"/>
    <w:rsid w:val="00712EC9"/>
    <w:rsid w:val="00713087"/>
    <w:rsid w:val="0071371B"/>
    <w:rsid w:val="00714121"/>
    <w:rsid w:val="00714877"/>
    <w:rsid w:val="007149D7"/>
    <w:rsid w:val="00714BC5"/>
    <w:rsid w:val="00714D0C"/>
    <w:rsid w:val="00714D27"/>
    <w:rsid w:val="007156D5"/>
    <w:rsid w:val="0071758B"/>
    <w:rsid w:val="00717A8B"/>
    <w:rsid w:val="00717F7A"/>
    <w:rsid w:val="007202DB"/>
    <w:rsid w:val="00720B00"/>
    <w:rsid w:val="00720D91"/>
    <w:rsid w:val="0072180D"/>
    <w:rsid w:val="00721917"/>
    <w:rsid w:val="00721C2C"/>
    <w:rsid w:val="00721F13"/>
    <w:rsid w:val="007226CC"/>
    <w:rsid w:val="0072282D"/>
    <w:rsid w:val="00722C80"/>
    <w:rsid w:val="00723E2A"/>
    <w:rsid w:val="007245AA"/>
    <w:rsid w:val="007246E7"/>
    <w:rsid w:val="00724823"/>
    <w:rsid w:val="00725052"/>
    <w:rsid w:val="0072552C"/>
    <w:rsid w:val="0072561E"/>
    <w:rsid w:val="00725FF2"/>
    <w:rsid w:val="007265E2"/>
    <w:rsid w:val="00726D3D"/>
    <w:rsid w:val="00726F75"/>
    <w:rsid w:val="00727B39"/>
    <w:rsid w:val="00727F07"/>
    <w:rsid w:val="007300B0"/>
    <w:rsid w:val="007304BC"/>
    <w:rsid w:val="00730A57"/>
    <w:rsid w:val="00730E5D"/>
    <w:rsid w:val="00731037"/>
    <w:rsid w:val="00731572"/>
    <w:rsid w:val="007319AA"/>
    <w:rsid w:val="00731AF2"/>
    <w:rsid w:val="00731C86"/>
    <w:rsid w:val="007322A5"/>
    <w:rsid w:val="007323A3"/>
    <w:rsid w:val="00732506"/>
    <w:rsid w:val="0073280F"/>
    <w:rsid w:val="00732853"/>
    <w:rsid w:val="00732CCA"/>
    <w:rsid w:val="00732DB7"/>
    <w:rsid w:val="00732FCA"/>
    <w:rsid w:val="007331B6"/>
    <w:rsid w:val="0073347C"/>
    <w:rsid w:val="00733E2B"/>
    <w:rsid w:val="0073466C"/>
    <w:rsid w:val="00734DDF"/>
    <w:rsid w:val="0073565D"/>
    <w:rsid w:val="00735731"/>
    <w:rsid w:val="00736912"/>
    <w:rsid w:val="00736A0F"/>
    <w:rsid w:val="007376D8"/>
    <w:rsid w:val="00737AEA"/>
    <w:rsid w:val="00737CB9"/>
    <w:rsid w:val="0074024A"/>
    <w:rsid w:val="0074029B"/>
    <w:rsid w:val="00740835"/>
    <w:rsid w:val="00740EDF"/>
    <w:rsid w:val="00740F06"/>
    <w:rsid w:val="00741A8B"/>
    <w:rsid w:val="00741CD5"/>
    <w:rsid w:val="0074203E"/>
    <w:rsid w:val="00742751"/>
    <w:rsid w:val="00742ED6"/>
    <w:rsid w:val="0074324E"/>
    <w:rsid w:val="0074341A"/>
    <w:rsid w:val="007436F2"/>
    <w:rsid w:val="007439A0"/>
    <w:rsid w:val="0074410A"/>
    <w:rsid w:val="0074468F"/>
    <w:rsid w:val="00744AE8"/>
    <w:rsid w:val="007455FD"/>
    <w:rsid w:val="00745DB7"/>
    <w:rsid w:val="00746393"/>
    <w:rsid w:val="00746622"/>
    <w:rsid w:val="007467AE"/>
    <w:rsid w:val="007468C3"/>
    <w:rsid w:val="00746D22"/>
    <w:rsid w:val="00746D99"/>
    <w:rsid w:val="00747AA3"/>
    <w:rsid w:val="00747BC0"/>
    <w:rsid w:val="007502F9"/>
    <w:rsid w:val="007503E4"/>
    <w:rsid w:val="007509DB"/>
    <w:rsid w:val="00751DC2"/>
    <w:rsid w:val="00751FF1"/>
    <w:rsid w:val="00752075"/>
    <w:rsid w:val="0075208A"/>
    <w:rsid w:val="00752A32"/>
    <w:rsid w:val="0075377D"/>
    <w:rsid w:val="00753E3D"/>
    <w:rsid w:val="00754DEC"/>
    <w:rsid w:val="0075552C"/>
    <w:rsid w:val="007561FE"/>
    <w:rsid w:val="00756D57"/>
    <w:rsid w:val="00756E0F"/>
    <w:rsid w:val="00757942"/>
    <w:rsid w:val="00757D48"/>
    <w:rsid w:val="00757F63"/>
    <w:rsid w:val="0076045A"/>
    <w:rsid w:val="00760E97"/>
    <w:rsid w:val="00762B9C"/>
    <w:rsid w:val="00762BB9"/>
    <w:rsid w:val="007638C6"/>
    <w:rsid w:val="00763CA4"/>
    <w:rsid w:val="00763DD6"/>
    <w:rsid w:val="0076410D"/>
    <w:rsid w:val="00764C08"/>
    <w:rsid w:val="00764C31"/>
    <w:rsid w:val="007666BA"/>
    <w:rsid w:val="007675C3"/>
    <w:rsid w:val="00767E1B"/>
    <w:rsid w:val="00770512"/>
    <w:rsid w:val="00770A09"/>
    <w:rsid w:val="0077108F"/>
    <w:rsid w:val="007714DD"/>
    <w:rsid w:val="00771666"/>
    <w:rsid w:val="007727E9"/>
    <w:rsid w:val="007729F7"/>
    <w:rsid w:val="00772C19"/>
    <w:rsid w:val="007730A6"/>
    <w:rsid w:val="007730B7"/>
    <w:rsid w:val="007737D5"/>
    <w:rsid w:val="007737E0"/>
    <w:rsid w:val="00773B02"/>
    <w:rsid w:val="007741ED"/>
    <w:rsid w:val="00774608"/>
    <w:rsid w:val="0077516C"/>
    <w:rsid w:val="0077542B"/>
    <w:rsid w:val="00775532"/>
    <w:rsid w:val="00775991"/>
    <w:rsid w:val="00775F24"/>
    <w:rsid w:val="00775F4A"/>
    <w:rsid w:val="007765C5"/>
    <w:rsid w:val="00776ADC"/>
    <w:rsid w:val="00776BD3"/>
    <w:rsid w:val="00777008"/>
    <w:rsid w:val="0077749D"/>
    <w:rsid w:val="00777539"/>
    <w:rsid w:val="007807E2"/>
    <w:rsid w:val="00781112"/>
    <w:rsid w:val="00781310"/>
    <w:rsid w:val="0078173F"/>
    <w:rsid w:val="00781AD0"/>
    <w:rsid w:val="00781D42"/>
    <w:rsid w:val="00782EF0"/>
    <w:rsid w:val="007833EF"/>
    <w:rsid w:val="00783A9F"/>
    <w:rsid w:val="00783D8D"/>
    <w:rsid w:val="007840D8"/>
    <w:rsid w:val="007841E7"/>
    <w:rsid w:val="007843CA"/>
    <w:rsid w:val="007849E9"/>
    <w:rsid w:val="007854F4"/>
    <w:rsid w:val="007857D5"/>
    <w:rsid w:val="00785A1E"/>
    <w:rsid w:val="00785DC6"/>
    <w:rsid w:val="00785FDA"/>
    <w:rsid w:val="007860AB"/>
    <w:rsid w:val="00786DCE"/>
    <w:rsid w:val="00787445"/>
    <w:rsid w:val="0078773E"/>
    <w:rsid w:val="00787925"/>
    <w:rsid w:val="007904C0"/>
    <w:rsid w:val="007908AA"/>
    <w:rsid w:val="00790BD6"/>
    <w:rsid w:val="00790EAE"/>
    <w:rsid w:val="007911DC"/>
    <w:rsid w:val="00791A64"/>
    <w:rsid w:val="00791D0F"/>
    <w:rsid w:val="007921A0"/>
    <w:rsid w:val="00792C0A"/>
    <w:rsid w:val="00792D8A"/>
    <w:rsid w:val="00792E5C"/>
    <w:rsid w:val="00793331"/>
    <w:rsid w:val="007933EE"/>
    <w:rsid w:val="00793B26"/>
    <w:rsid w:val="00793F26"/>
    <w:rsid w:val="00794868"/>
    <w:rsid w:val="00794DEA"/>
    <w:rsid w:val="0079510E"/>
    <w:rsid w:val="00795652"/>
    <w:rsid w:val="00795747"/>
    <w:rsid w:val="007958D6"/>
    <w:rsid w:val="00795AD3"/>
    <w:rsid w:val="0079632C"/>
    <w:rsid w:val="0079702A"/>
    <w:rsid w:val="007973EC"/>
    <w:rsid w:val="007976B4"/>
    <w:rsid w:val="007A087B"/>
    <w:rsid w:val="007A0B5D"/>
    <w:rsid w:val="007A1444"/>
    <w:rsid w:val="007A147D"/>
    <w:rsid w:val="007A193C"/>
    <w:rsid w:val="007A1A10"/>
    <w:rsid w:val="007A1E86"/>
    <w:rsid w:val="007A2019"/>
    <w:rsid w:val="007A218A"/>
    <w:rsid w:val="007A2519"/>
    <w:rsid w:val="007A25D5"/>
    <w:rsid w:val="007A30FB"/>
    <w:rsid w:val="007A325F"/>
    <w:rsid w:val="007A3DF5"/>
    <w:rsid w:val="007A3E88"/>
    <w:rsid w:val="007A427A"/>
    <w:rsid w:val="007A53EF"/>
    <w:rsid w:val="007A5ED8"/>
    <w:rsid w:val="007A609E"/>
    <w:rsid w:val="007A6279"/>
    <w:rsid w:val="007A63DE"/>
    <w:rsid w:val="007A6B01"/>
    <w:rsid w:val="007A6CC4"/>
    <w:rsid w:val="007A72EB"/>
    <w:rsid w:val="007A7DBB"/>
    <w:rsid w:val="007B0012"/>
    <w:rsid w:val="007B0277"/>
    <w:rsid w:val="007B05CF"/>
    <w:rsid w:val="007B0AE7"/>
    <w:rsid w:val="007B101B"/>
    <w:rsid w:val="007B1631"/>
    <w:rsid w:val="007B1F7D"/>
    <w:rsid w:val="007B2003"/>
    <w:rsid w:val="007B2114"/>
    <w:rsid w:val="007B2454"/>
    <w:rsid w:val="007B2AC3"/>
    <w:rsid w:val="007B2AD4"/>
    <w:rsid w:val="007B2EC9"/>
    <w:rsid w:val="007B2EE7"/>
    <w:rsid w:val="007B3A69"/>
    <w:rsid w:val="007B3B0F"/>
    <w:rsid w:val="007B3EF8"/>
    <w:rsid w:val="007B433A"/>
    <w:rsid w:val="007B43B5"/>
    <w:rsid w:val="007B49E6"/>
    <w:rsid w:val="007B4A6E"/>
    <w:rsid w:val="007B4AF3"/>
    <w:rsid w:val="007B4D24"/>
    <w:rsid w:val="007B5FF1"/>
    <w:rsid w:val="007B614D"/>
    <w:rsid w:val="007B654B"/>
    <w:rsid w:val="007B6C3A"/>
    <w:rsid w:val="007B6E20"/>
    <w:rsid w:val="007B6E8F"/>
    <w:rsid w:val="007B760F"/>
    <w:rsid w:val="007B77D6"/>
    <w:rsid w:val="007C0407"/>
    <w:rsid w:val="007C05B5"/>
    <w:rsid w:val="007C0D1A"/>
    <w:rsid w:val="007C14A4"/>
    <w:rsid w:val="007C2402"/>
    <w:rsid w:val="007C2735"/>
    <w:rsid w:val="007C2D74"/>
    <w:rsid w:val="007C2DFB"/>
    <w:rsid w:val="007C31B2"/>
    <w:rsid w:val="007C3750"/>
    <w:rsid w:val="007C398C"/>
    <w:rsid w:val="007C3BFB"/>
    <w:rsid w:val="007C40AF"/>
    <w:rsid w:val="007C41AE"/>
    <w:rsid w:val="007C4F3D"/>
    <w:rsid w:val="007C5395"/>
    <w:rsid w:val="007C587A"/>
    <w:rsid w:val="007C5923"/>
    <w:rsid w:val="007C5A97"/>
    <w:rsid w:val="007C5AC6"/>
    <w:rsid w:val="007C5C07"/>
    <w:rsid w:val="007C6699"/>
    <w:rsid w:val="007C69D8"/>
    <w:rsid w:val="007C6BF2"/>
    <w:rsid w:val="007C6BF3"/>
    <w:rsid w:val="007D01FF"/>
    <w:rsid w:val="007D0372"/>
    <w:rsid w:val="007D0530"/>
    <w:rsid w:val="007D0955"/>
    <w:rsid w:val="007D0A05"/>
    <w:rsid w:val="007D1058"/>
    <w:rsid w:val="007D10E4"/>
    <w:rsid w:val="007D11A1"/>
    <w:rsid w:val="007D1A69"/>
    <w:rsid w:val="007D1DB8"/>
    <w:rsid w:val="007D1E46"/>
    <w:rsid w:val="007D2E6A"/>
    <w:rsid w:val="007D2EE1"/>
    <w:rsid w:val="007D2EFB"/>
    <w:rsid w:val="007D31B9"/>
    <w:rsid w:val="007D32E0"/>
    <w:rsid w:val="007D370F"/>
    <w:rsid w:val="007D4877"/>
    <w:rsid w:val="007D4C9A"/>
    <w:rsid w:val="007D5837"/>
    <w:rsid w:val="007D5A43"/>
    <w:rsid w:val="007D6553"/>
    <w:rsid w:val="007D676A"/>
    <w:rsid w:val="007D684D"/>
    <w:rsid w:val="007D6DC9"/>
    <w:rsid w:val="007D70FB"/>
    <w:rsid w:val="007D73B4"/>
    <w:rsid w:val="007D7437"/>
    <w:rsid w:val="007D7495"/>
    <w:rsid w:val="007D7740"/>
    <w:rsid w:val="007D7F25"/>
    <w:rsid w:val="007E072C"/>
    <w:rsid w:val="007E1569"/>
    <w:rsid w:val="007E1776"/>
    <w:rsid w:val="007E21AC"/>
    <w:rsid w:val="007E2243"/>
    <w:rsid w:val="007E2757"/>
    <w:rsid w:val="007E275F"/>
    <w:rsid w:val="007E2DF9"/>
    <w:rsid w:val="007E3304"/>
    <w:rsid w:val="007E35D9"/>
    <w:rsid w:val="007E3B0B"/>
    <w:rsid w:val="007E3C7A"/>
    <w:rsid w:val="007E4052"/>
    <w:rsid w:val="007E46AB"/>
    <w:rsid w:val="007E4A99"/>
    <w:rsid w:val="007E4BE0"/>
    <w:rsid w:val="007E5357"/>
    <w:rsid w:val="007E6077"/>
    <w:rsid w:val="007E635A"/>
    <w:rsid w:val="007E65F1"/>
    <w:rsid w:val="007E6FE6"/>
    <w:rsid w:val="007E76B4"/>
    <w:rsid w:val="007E7ADF"/>
    <w:rsid w:val="007E7B65"/>
    <w:rsid w:val="007F006C"/>
    <w:rsid w:val="007F0333"/>
    <w:rsid w:val="007F03F8"/>
    <w:rsid w:val="007F0B20"/>
    <w:rsid w:val="007F0E30"/>
    <w:rsid w:val="007F104C"/>
    <w:rsid w:val="007F17E1"/>
    <w:rsid w:val="007F1921"/>
    <w:rsid w:val="007F1A9B"/>
    <w:rsid w:val="007F1B3E"/>
    <w:rsid w:val="007F1D43"/>
    <w:rsid w:val="007F31CE"/>
    <w:rsid w:val="007F34D3"/>
    <w:rsid w:val="007F37AB"/>
    <w:rsid w:val="007F3BDB"/>
    <w:rsid w:val="007F40AB"/>
    <w:rsid w:val="007F42FF"/>
    <w:rsid w:val="007F43FC"/>
    <w:rsid w:val="007F4C37"/>
    <w:rsid w:val="007F4E44"/>
    <w:rsid w:val="007F5007"/>
    <w:rsid w:val="007F5767"/>
    <w:rsid w:val="007F5D9C"/>
    <w:rsid w:val="007F6458"/>
    <w:rsid w:val="007F66E3"/>
    <w:rsid w:val="007F6932"/>
    <w:rsid w:val="007F6C08"/>
    <w:rsid w:val="007F6C77"/>
    <w:rsid w:val="007F74B3"/>
    <w:rsid w:val="007F7543"/>
    <w:rsid w:val="007F7B58"/>
    <w:rsid w:val="007F7C6D"/>
    <w:rsid w:val="007F7D0D"/>
    <w:rsid w:val="007F7DF1"/>
    <w:rsid w:val="0080079A"/>
    <w:rsid w:val="00800ABD"/>
    <w:rsid w:val="00800B3F"/>
    <w:rsid w:val="00800C33"/>
    <w:rsid w:val="00800EA7"/>
    <w:rsid w:val="00802234"/>
    <w:rsid w:val="00802595"/>
    <w:rsid w:val="008029F3"/>
    <w:rsid w:val="00802F89"/>
    <w:rsid w:val="00803D90"/>
    <w:rsid w:val="0080401F"/>
    <w:rsid w:val="008042CD"/>
    <w:rsid w:val="0080504A"/>
    <w:rsid w:val="0080527E"/>
    <w:rsid w:val="008053BC"/>
    <w:rsid w:val="00805802"/>
    <w:rsid w:val="008059A0"/>
    <w:rsid w:val="00806AEF"/>
    <w:rsid w:val="00807098"/>
    <w:rsid w:val="008074DE"/>
    <w:rsid w:val="008074FC"/>
    <w:rsid w:val="00807D33"/>
    <w:rsid w:val="00807DAE"/>
    <w:rsid w:val="0081039C"/>
    <w:rsid w:val="008106DC"/>
    <w:rsid w:val="00810A98"/>
    <w:rsid w:val="00810CC9"/>
    <w:rsid w:val="00811260"/>
    <w:rsid w:val="0081143D"/>
    <w:rsid w:val="00812FB8"/>
    <w:rsid w:val="0081355D"/>
    <w:rsid w:val="008135A1"/>
    <w:rsid w:val="00813928"/>
    <w:rsid w:val="00813F76"/>
    <w:rsid w:val="008144C6"/>
    <w:rsid w:val="0081494E"/>
    <w:rsid w:val="00814A1F"/>
    <w:rsid w:val="00814AB8"/>
    <w:rsid w:val="00814E12"/>
    <w:rsid w:val="00815137"/>
    <w:rsid w:val="00815CBD"/>
    <w:rsid w:val="00816353"/>
    <w:rsid w:val="00816C54"/>
    <w:rsid w:val="00816E17"/>
    <w:rsid w:val="00816F27"/>
    <w:rsid w:val="00817610"/>
    <w:rsid w:val="00817B1D"/>
    <w:rsid w:val="00820C54"/>
    <w:rsid w:val="0082164C"/>
    <w:rsid w:val="008216A8"/>
    <w:rsid w:val="0082194C"/>
    <w:rsid w:val="00821FF6"/>
    <w:rsid w:val="00823017"/>
    <w:rsid w:val="00823B51"/>
    <w:rsid w:val="00824726"/>
    <w:rsid w:val="008248D8"/>
    <w:rsid w:val="00825637"/>
    <w:rsid w:val="00825E6C"/>
    <w:rsid w:val="00825EFB"/>
    <w:rsid w:val="00825F10"/>
    <w:rsid w:val="00825F1E"/>
    <w:rsid w:val="0082626A"/>
    <w:rsid w:val="00826492"/>
    <w:rsid w:val="0082668C"/>
    <w:rsid w:val="0082687E"/>
    <w:rsid w:val="00827BD7"/>
    <w:rsid w:val="008300A1"/>
    <w:rsid w:val="00830515"/>
    <w:rsid w:val="00830625"/>
    <w:rsid w:val="008307A1"/>
    <w:rsid w:val="00830CA1"/>
    <w:rsid w:val="00831FC8"/>
    <w:rsid w:val="00832796"/>
    <w:rsid w:val="008334B8"/>
    <w:rsid w:val="008334CD"/>
    <w:rsid w:val="008340E8"/>
    <w:rsid w:val="008346FF"/>
    <w:rsid w:val="00834ABC"/>
    <w:rsid w:val="00834D66"/>
    <w:rsid w:val="00835149"/>
    <w:rsid w:val="008354ED"/>
    <w:rsid w:val="008356DD"/>
    <w:rsid w:val="00835E7F"/>
    <w:rsid w:val="008360F9"/>
    <w:rsid w:val="008369B4"/>
    <w:rsid w:val="00836A80"/>
    <w:rsid w:val="00836FA0"/>
    <w:rsid w:val="0083701C"/>
    <w:rsid w:val="00837216"/>
    <w:rsid w:val="00837D35"/>
    <w:rsid w:val="00837EC5"/>
    <w:rsid w:val="008401CD"/>
    <w:rsid w:val="008404E8"/>
    <w:rsid w:val="008405CF"/>
    <w:rsid w:val="00840704"/>
    <w:rsid w:val="00840FEB"/>
    <w:rsid w:val="0084106E"/>
    <w:rsid w:val="008411C1"/>
    <w:rsid w:val="008411E1"/>
    <w:rsid w:val="0084148C"/>
    <w:rsid w:val="00841FF7"/>
    <w:rsid w:val="0084202B"/>
    <w:rsid w:val="008425D6"/>
    <w:rsid w:val="008440A2"/>
    <w:rsid w:val="00844A65"/>
    <w:rsid w:val="0084503A"/>
    <w:rsid w:val="008453BB"/>
    <w:rsid w:val="0084540D"/>
    <w:rsid w:val="0084572B"/>
    <w:rsid w:val="0084577F"/>
    <w:rsid w:val="00845EB5"/>
    <w:rsid w:val="00846888"/>
    <w:rsid w:val="00846B0C"/>
    <w:rsid w:val="008470DC"/>
    <w:rsid w:val="0084744D"/>
    <w:rsid w:val="008478F3"/>
    <w:rsid w:val="00847B4C"/>
    <w:rsid w:val="008504DC"/>
    <w:rsid w:val="00850F7F"/>
    <w:rsid w:val="00851182"/>
    <w:rsid w:val="0085142A"/>
    <w:rsid w:val="0085287F"/>
    <w:rsid w:val="00853261"/>
    <w:rsid w:val="00853C53"/>
    <w:rsid w:val="00853F12"/>
    <w:rsid w:val="00854462"/>
    <w:rsid w:val="0085465D"/>
    <w:rsid w:val="0085501A"/>
    <w:rsid w:val="0085502E"/>
    <w:rsid w:val="00855234"/>
    <w:rsid w:val="00855242"/>
    <w:rsid w:val="00855458"/>
    <w:rsid w:val="008559D8"/>
    <w:rsid w:val="0085641B"/>
    <w:rsid w:val="00857139"/>
    <w:rsid w:val="008575A7"/>
    <w:rsid w:val="00857699"/>
    <w:rsid w:val="00857705"/>
    <w:rsid w:val="008607D2"/>
    <w:rsid w:val="0086097B"/>
    <w:rsid w:val="00860E64"/>
    <w:rsid w:val="00861B7E"/>
    <w:rsid w:val="00861B8A"/>
    <w:rsid w:val="00863422"/>
    <w:rsid w:val="0086361B"/>
    <w:rsid w:val="0086378A"/>
    <w:rsid w:val="00863859"/>
    <w:rsid w:val="00863FFE"/>
    <w:rsid w:val="008643DE"/>
    <w:rsid w:val="00864946"/>
    <w:rsid w:val="00864C79"/>
    <w:rsid w:val="00865035"/>
    <w:rsid w:val="00865AC3"/>
    <w:rsid w:val="00865C09"/>
    <w:rsid w:val="00865F57"/>
    <w:rsid w:val="00866018"/>
    <w:rsid w:val="0086639F"/>
    <w:rsid w:val="00866486"/>
    <w:rsid w:val="0086695A"/>
    <w:rsid w:val="00866E27"/>
    <w:rsid w:val="00867806"/>
    <w:rsid w:val="00870683"/>
    <w:rsid w:val="008708BE"/>
    <w:rsid w:val="00870D07"/>
    <w:rsid w:val="00870FDA"/>
    <w:rsid w:val="0087135F"/>
    <w:rsid w:val="00871CF2"/>
    <w:rsid w:val="00871EEE"/>
    <w:rsid w:val="00871FEC"/>
    <w:rsid w:val="008723AC"/>
    <w:rsid w:val="00872A69"/>
    <w:rsid w:val="00872E47"/>
    <w:rsid w:val="00872FC7"/>
    <w:rsid w:val="00873393"/>
    <w:rsid w:val="008739E0"/>
    <w:rsid w:val="00873D9C"/>
    <w:rsid w:val="00873EEF"/>
    <w:rsid w:val="0087404D"/>
    <w:rsid w:val="008745DA"/>
    <w:rsid w:val="0087488B"/>
    <w:rsid w:val="008748D9"/>
    <w:rsid w:val="00875C78"/>
    <w:rsid w:val="0087608D"/>
    <w:rsid w:val="008768D1"/>
    <w:rsid w:val="00877625"/>
    <w:rsid w:val="008777B7"/>
    <w:rsid w:val="0088093E"/>
    <w:rsid w:val="00880B8D"/>
    <w:rsid w:val="00881040"/>
    <w:rsid w:val="00881075"/>
    <w:rsid w:val="008814CB"/>
    <w:rsid w:val="0088166E"/>
    <w:rsid w:val="00881929"/>
    <w:rsid w:val="00881A91"/>
    <w:rsid w:val="008820F9"/>
    <w:rsid w:val="00882A96"/>
    <w:rsid w:val="00882CA5"/>
    <w:rsid w:val="00882CE4"/>
    <w:rsid w:val="00883905"/>
    <w:rsid w:val="00883D10"/>
    <w:rsid w:val="00883F4E"/>
    <w:rsid w:val="00883FA3"/>
    <w:rsid w:val="00884056"/>
    <w:rsid w:val="00884888"/>
    <w:rsid w:val="00884BDC"/>
    <w:rsid w:val="00885257"/>
    <w:rsid w:val="00885B86"/>
    <w:rsid w:val="00885EDD"/>
    <w:rsid w:val="00886444"/>
    <w:rsid w:val="008865D9"/>
    <w:rsid w:val="008865E7"/>
    <w:rsid w:val="00886B15"/>
    <w:rsid w:val="00886C19"/>
    <w:rsid w:val="00886DE6"/>
    <w:rsid w:val="00887D05"/>
    <w:rsid w:val="00887DCC"/>
    <w:rsid w:val="00887EAA"/>
    <w:rsid w:val="00890340"/>
    <w:rsid w:val="00890424"/>
    <w:rsid w:val="0089056C"/>
    <w:rsid w:val="00890C6E"/>
    <w:rsid w:val="00890F62"/>
    <w:rsid w:val="008917F3"/>
    <w:rsid w:val="00891BAC"/>
    <w:rsid w:val="00891D75"/>
    <w:rsid w:val="00891E6C"/>
    <w:rsid w:val="0089245E"/>
    <w:rsid w:val="008924D1"/>
    <w:rsid w:val="008929AE"/>
    <w:rsid w:val="008934D2"/>
    <w:rsid w:val="0089379E"/>
    <w:rsid w:val="00893BD9"/>
    <w:rsid w:val="00893DFC"/>
    <w:rsid w:val="008947BB"/>
    <w:rsid w:val="0089485F"/>
    <w:rsid w:val="00894B28"/>
    <w:rsid w:val="00894FDF"/>
    <w:rsid w:val="00896456"/>
    <w:rsid w:val="00896EBB"/>
    <w:rsid w:val="00896EC2"/>
    <w:rsid w:val="0089716B"/>
    <w:rsid w:val="0089764C"/>
    <w:rsid w:val="008977BE"/>
    <w:rsid w:val="00897B09"/>
    <w:rsid w:val="008A0301"/>
    <w:rsid w:val="008A1177"/>
    <w:rsid w:val="008A1D71"/>
    <w:rsid w:val="008A1F1C"/>
    <w:rsid w:val="008A234D"/>
    <w:rsid w:val="008A3623"/>
    <w:rsid w:val="008A3A1D"/>
    <w:rsid w:val="008A3CF9"/>
    <w:rsid w:val="008A4308"/>
    <w:rsid w:val="008A4692"/>
    <w:rsid w:val="008A4B18"/>
    <w:rsid w:val="008A4CA7"/>
    <w:rsid w:val="008A4D0E"/>
    <w:rsid w:val="008A55D1"/>
    <w:rsid w:val="008A56AD"/>
    <w:rsid w:val="008A59D8"/>
    <w:rsid w:val="008A6137"/>
    <w:rsid w:val="008A64EB"/>
    <w:rsid w:val="008A6715"/>
    <w:rsid w:val="008A72A7"/>
    <w:rsid w:val="008A744D"/>
    <w:rsid w:val="008B03DD"/>
    <w:rsid w:val="008B061B"/>
    <w:rsid w:val="008B0A6C"/>
    <w:rsid w:val="008B0CBD"/>
    <w:rsid w:val="008B187C"/>
    <w:rsid w:val="008B18B9"/>
    <w:rsid w:val="008B1CF2"/>
    <w:rsid w:val="008B2011"/>
    <w:rsid w:val="008B2546"/>
    <w:rsid w:val="008B30C5"/>
    <w:rsid w:val="008B462D"/>
    <w:rsid w:val="008B4D9C"/>
    <w:rsid w:val="008B5D2D"/>
    <w:rsid w:val="008B66A6"/>
    <w:rsid w:val="008B6980"/>
    <w:rsid w:val="008B6A26"/>
    <w:rsid w:val="008B7205"/>
    <w:rsid w:val="008B741C"/>
    <w:rsid w:val="008B763A"/>
    <w:rsid w:val="008B79E4"/>
    <w:rsid w:val="008B7BDE"/>
    <w:rsid w:val="008C0E77"/>
    <w:rsid w:val="008C0EF5"/>
    <w:rsid w:val="008C0F12"/>
    <w:rsid w:val="008C1082"/>
    <w:rsid w:val="008C1431"/>
    <w:rsid w:val="008C1F64"/>
    <w:rsid w:val="008C216F"/>
    <w:rsid w:val="008C233F"/>
    <w:rsid w:val="008C234F"/>
    <w:rsid w:val="008C3AAA"/>
    <w:rsid w:val="008C428E"/>
    <w:rsid w:val="008C49C0"/>
    <w:rsid w:val="008C642C"/>
    <w:rsid w:val="008C684B"/>
    <w:rsid w:val="008C6AC5"/>
    <w:rsid w:val="008C712E"/>
    <w:rsid w:val="008C7D66"/>
    <w:rsid w:val="008D0538"/>
    <w:rsid w:val="008D0598"/>
    <w:rsid w:val="008D0A59"/>
    <w:rsid w:val="008D0DD2"/>
    <w:rsid w:val="008D13A6"/>
    <w:rsid w:val="008D13E9"/>
    <w:rsid w:val="008D1941"/>
    <w:rsid w:val="008D196F"/>
    <w:rsid w:val="008D1A3B"/>
    <w:rsid w:val="008D22C9"/>
    <w:rsid w:val="008D3527"/>
    <w:rsid w:val="008D3C60"/>
    <w:rsid w:val="008D3E9A"/>
    <w:rsid w:val="008D3F6A"/>
    <w:rsid w:val="008D409A"/>
    <w:rsid w:val="008D40B5"/>
    <w:rsid w:val="008D425F"/>
    <w:rsid w:val="008D4417"/>
    <w:rsid w:val="008D4459"/>
    <w:rsid w:val="008D45AC"/>
    <w:rsid w:val="008D4705"/>
    <w:rsid w:val="008D48A7"/>
    <w:rsid w:val="008D4BCD"/>
    <w:rsid w:val="008D4C8E"/>
    <w:rsid w:val="008D56D9"/>
    <w:rsid w:val="008D593C"/>
    <w:rsid w:val="008D5D4B"/>
    <w:rsid w:val="008D61FA"/>
    <w:rsid w:val="008D780D"/>
    <w:rsid w:val="008E06C3"/>
    <w:rsid w:val="008E0B68"/>
    <w:rsid w:val="008E11B3"/>
    <w:rsid w:val="008E15D8"/>
    <w:rsid w:val="008E193D"/>
    <w:rsid w:val="008E1DA0"/>
    <w:rsid w:val="008E1E3A"/>
    <w:rsid w:val="008E1EDD"/>
    <w:rsid w:val="008E37BB"/>
    <w:rsid w:val="008E3851"/>
    <w:rsid w:val="008E412F"/>
    <w:rsid w:val="008E42A5"/>
    <w:rsid w:val="008E4D2C"/>
    <w:rsid w:val="008E4F06"/>
    <w:rsid w:val="008E56B5"/>
    <w:rsid w:val="008E62CD"/>
    <w:rsid w:val="008E64FF"/>
    <w:rsid w:val="008E6720"/>
    <w:rsid w:val="008E6837"/>
    <w:rsid w:val="008E6D98"/>
    <w:rsid w:val="008E6EC2"/>
    <w:rsid w:val="008E7077"/>
    <w:rsid w:val="008E7851"/>
    <w:rsid w:val="008E7B2A"/>
    <w:rsid w:val="008F01A1"/>
    <w:rsid w:val="008F0282"/>
    <w:rsid w:val="008F0425"/>
    <w:rsid w:val="008F0568"/>
    <w:rsid w:val="008F0C5D"/>
    <w:rsid w:val="008F0E52"/>
    <w:rsid w:val="008F1710"/>
    <w:rsid w:val="008F18D2"/>
    <w:rsid w:val="008F1973"/>
    <w:rsid w:val="008F1B9B"/>
    <w:rsid w:val="008F2325"/>
    <w:rsid w:val="008F2B99"/>
    <w:rsid w:val="008F3B57"/>
    <w:rsid w:val="008F3E7D"/>
    <w:rsid w:val="008F4C59"/>
    <w:rsid w:val="008F572D"/>
    <w:rsid w:val="008F5DCC"/>
    <w:rsid w:val="008F5E51"/>
    <w:rsid w:val="008F64B8"/>
    <w:rsid w:val="008F7262"/>
    <w:rsid w:val="008F72A8"/>
    <w:rsid w:val="008F76CA"/>
    <w:rsid w:val="008F76DB"/>
    <w:rsid w:val="008F7B63"/>
    <w:rsid w:val="0090041A"/>
    <w:rsid w:val="00900D75"/>
    <w:rsid w:val="00900DC4"/>
    <w:rsid w:val="00900ED4"/>
    <w:rsid w:val="0090109B"/>
    <w:rsid w:val="00901761"/>
    <w:rsid w:val="009028A2"/>
    <w:rsid w:val="0090348B"/>
    <w:rsid w:val="0090351F"/>
    <w:rsid w:val="00904898"/>
    <w:rsid w:val="00904AE9"/>
    <w:rsid w:val="00905CC1"/>
    <w:rsid w:val="00905F1F"/>
    <w:rsid w:val="009070A8"/>
    <w:rsid w:val="0090735F"/>
    <w:rsid w:val="009077B3"/>
    <w:rsid w:val="009105DC"/>
    <w:rsid w:val="00910E90"/>
    <w:rsid w:val="009116D6"/>
    <w:rsid w:val="009117AD"/>
    <w:rsid w:val="009120CA"/>
    <w:rsid w:val="0091236C"/>
    <w:rsid w:val="00912375"/>
    <w:rsid w:val="00912CE7"/>
    <w:rsid w:val="009130BE"/>
    <w:rsid w:val="00913466"/>
    <w:rsid w:val="009135A2"/>
    <w:rsid w:val="0091376D"/>
    <w:rsid w:val="009139CD"/>
    <w:rsid w:val="00913CB3"/>
    <w:rsid w:val="0091425A"/>
    <w:rsid w:val="00914DD9"/>
    <w:rsid w:val="00914FA7"/>
    <w:rsid w:val="009164B0"/>
    <w:rsid w:val="009165C6"/>
    <w:rsid w:val="00916B41"/>
    <w:rsid w:val="00917285"/>
    <w:rsid w:val="00917AD7"/>
    <w:rsid w:val="00917D30"/>
    <w:rsid w:val="009204EF"/>
    <w:rsid w:val="00920575"/>
    <w:rsid w:val="0092061B"/>
    <w:rsid w:val="009206ED"/>
    <w:rsid w:val="00920934"/>
    <w:rsid w:val="00920E55"/>
    <w:rsid w:val="00920EF9"/>
    <w:rsid w:val="00920FC7"/>
    <w:rsid w:val="009215A2"/>
    <w:rsid w:val="0092185D"/>
    <w:rsid w:val="00922348"/>
    <w:rsid w:val="0092262B"/>
    <w:rsid w:val="009227C2"/>
    <w:rsid w:val="009229E9"/>
    <w:rsid w:val="00922BAE"/>
    <w:rsid w:val="00922CE8"/>
    <w:rsid w:val="00923277"/>
    <w:rsid w:val="009233CC"/>
    <w:rsid w:val="00923BD9"/>
    <w:rsid w:val="00923FC8"/>
    <w:rsid w:val="0092407F"/>
    <w:rsid w:val="00924DDD"/>
    <w:rsid w:val="009252B0"/>
    <w:rsid w:val="0092695B"/>
    <w:rsid w:val="00926AF9"/>
    <w:rsid w:val="0092735D"/>
    <w:rsid w:val="00927D3F"/>
    <w:rsid w:val="00930848"/>
    <w:rsid w:val="00930C3F"/>
    <w:rsid w:val="00930E7A"/>
    <w:rsid w:val="0093147F"/>
    <w:rsid w:val="009315CC"/>
    <w:rsid w:val="00931839"/>
    <w:rsid w:val="00931D27"/>
    <w:rsid w:val="0093212E"/>
    <w:rsid w:val="0093273E"/>
    <w:rsid w:val="009329D9"/>
    <w:rsid w:val="00932C62"/>
    <w:rsid w:val="00932CE3"/>
    <w:rsid w:val="00932D95"/>
    <w:rsid w:val="009331D2"/>
    <w:rsid w:val="00933F6F"/>
    <w:rsid w:val="00933FF8"/>
    <w:rsid w:val="00934CA2"/>
    <w:rsid w:val="0093539E"/>
    <w:rsid w:val="00935447"/>
    <w:rsid w:val="0093595A"/>
    <w:rsid w:val="00935996"/>
    <w:rsid w:val="00935FC5"/>
    <w:rsid w:val="009366D3"/>
    <w:rsid w:val="009367F7"/>
    <w:rsid w:val="00936963"/>
    <w:rsid w:val="00936B39"/>
    <w:rsid w:val="00936DCB"/>
    <w:rsid w:val="00937483"/>
    <w:rsid w:val="00937667"/>
    <w:rsid w:val="00937D84"/>
    <w:rsid w:val="00940017"/>
    <w:rsid w:val="0094084E"/>
    <w:rsid w:val="00941876"/>
    <w:rsid w:val="00941F4B"/>
    <w:rsid w:val="009421E3"/>
    <w:rsid w:val="00942646"/>
    <w:rsid w:val="00943223"/>
    <w:rsid w:val="00943B11"/>
    <w:rsid w:val="00944431"/>
    <w:rsid w:val="00944A0D"/>
    <w:rsid w:val="00944DBB"/>
    <w:rsid w:val="00944F62"/>
    <w:rsid w:val="00945AAF"/>
    <w:rsid w:val="00945F9A"/>
    <w:rsid w:val="00947019"/>
    <w:rsid w:val="00947D81"/>
    <w:rsid w:val="009501E2"/>
    <w:rsid w:val="009504B2"/>
    <w:rsid w:val="00950541"/>
    <w:rsid w:val="00950694"/>
    <w:rsid w:val="00950ACF"/>
    <w:rsid w:val="00951274"/>
    <w:rsid w:val="00951C34"/>
    <w:rsid w:val="00952103"/>
    <w:rsid w:val="009528E8"/>
    <w:rsid w:val="00952917"/>
    <w:rsid w:val="00952AD0"/>
    <w:rsid w:val="00952F2A"/>
    <w:rsid w:val="00952F53"/>
    <w:rsid w:val="00953234"/>
    <w:rsid w:val="00953425"/>
    <w:rsid w:val="009534FF"/>
    <w:rsid w:val="00953C6C"/>
    <w:rsid w:val="00954BAB"/>
    <w:rsid w:val="009551B1"/>
    <w:rsid w:val="00955621"/>
    <w:rsid w:val="00955C14"/>
    <w:rsid w:val="00955C65"/>
    <w:rsid w:val="00955EBC"/>
    <w:rsid w:val="009569BB"/>
    <w:rsid w:val="00957049"/>
    <w:rsid w:val="00960B42"/>
    <w:rsid w:val="009611D5"/>
    <w:rsid w:val="009616F9"/>
    <w:rsid w:val="00961965"/>
    <w:rsid w:val="009622FC"/>
    <w:rsid w:val="00962980"/>
    <w:rsid w:val="00962F5F"/>
    <w:rsid w:val="00963838"/>
    <w:rsid w:val="00963DF4"/>
    <w:rsid w:val="00964071"/>
    <w:rsid w:val="0096458C"/>
    <w:rsid w:val="009645B0"/>
    <w:rsid w:val="009646C3"/>
    <w:rsid w:val="009648CA"/>
    <w:rsid w:val="00964BA9"/>
    <w:rsid w:val="00964D67"/>
    <w:rsid w:val="00964EC0"/>
    <w:rsid w:val="009656BF"/>
    <w:rsid w:val="00966F9F"/>
    <w:rsid w:val="009670C3"/>
    <w:rsid w:val="00967186"/>
    <w:rsid w:val="00967372"/>
    <w:rsid w:val="00967465"/>
    <w:rsid w:val="009677A4"/>
    <w:rsid w:val="009679C6"/>
    <w:rsid w:val="009702DD"/>
    <w:rsid w:val="009703A6"/>
    <w:rsid w:val="00970E9A"/>
    <w:rsid w:val="009712A2"/>
    <w:rsid w:val="00971335"/>
    <w:rsid w:val="00971933"/>
    <w:rsid w:val="009719BA"/>
    <w:rsid w:val="009721D3"/>
    <w:rsid w:val="00972519"/>
    <w:rsid w:val="009725D6"/>
    <w:rsid w:val="009735B9"/>
    <w:rsid w:val="00973876"/>
    <w:rsid w:val="00973B10"/>
    <w:rsid w:val="00973BB2"/>
    <w:rsid w:val="00973C0C"/>
    <w:rsid w:val="00973C36"/>
    <w:rsid w:val="00973EB2"/>
    <w:rsid w:val="00974711"/>
    <w:rsid w:val="0097561D"/>
    <w:rsid w:val="00975EFE"/>
    <w:rsid w:val="00976349"/>
    <w:rsid w:val="0097678A"/>
    <w:rsid w:val="009768DD"/>
    <w:rsid w:val="00976E97"/>
    <w:rsid w:val="00976EC1"/>
    <w:rsid w:val="0097711C"/>
    <w:rsid w:val="0097760E"/>
    <w:rsid w:val="00977753"/>
    <w:rsid w:val="00980E36"/>
    <w:rsid w:val="0098133C"/>
    <w:rsid w:val="00981857"/>
    <w:rsid w:val="00981E78"/>
    <w:rsid w:val="0098290F"/>
    <w:rsid w:val="009834A4"/>
    <w:rsid w:val="00983833"/>
    <w:rsid w:val="00983865"/>
    <w:rsid w:val="00983D5E"/>
    <w:rsid w:val="00983FA5"/>
    <w:rsid w:val="00983FB4"/>
    <w:rsid w:val="009845D9"/>
    <w:rsid w:val="009846D2"/>
    <w:rsid w:val="009854EE"/>
    <w:rsid w:val="00985C4F"/>
    <w:rsid w:val="00985DC6"/>
    <w:rsid w:val="00985EE9"/>
    <w:rsid w:val="009864AD"/>
    <w:rsid w:val="0098667B"/>
    <w:rsid w:val="00986B5F"/>
    <w:rsid w:val="00987051"/>
    <w:rsid w:val="00987237"/>
    <w:rsid w:val="009873D6"/>
    <w:rsid w:val="0098747D"/>
    <w:rsid w:val="009875DC"/>
    <w:rsid w:val="009909AA"/>
    <w:rsid w:val="00990EAA"/>
    <w:rsid w:val="00990F2E"/>
    <w:rsid w:val="009916E2"/>
    <w:rsid w:val="009923B1"/>
    <w:rsid w:val="0099254D"/>
    <w:rsid w:val="009928EF"/>
    <w:rsid w:val="00992CA9"/>
    <w:rsid w:val="00992D0F"/>
    <w:rsid w:val="00993358"/>
    <w:rsid w:val="009939C5"/>
    <w:rsid w:val="00993AB8"/>
    <w:rsid w:val="00993B15"/>
    <w:rsid w:val="00993F13"/>
    <w:rsid w:val="00993FCA"/>
    <w:rsid w:val="00994148"/>
    <w:rsid w:val="00994B1A"/>
    <w:rsid w:val="00994B34"/>
    <w:rsid w:val="00994B60"/>
    <w:rsid w:val="0099508D"/>
    <w:rsid w:val="00995352"/>
    <w:rsid w:val="0099641B"/>
    <w:rsid w:val="00996A28"/>
    <w:rsid w:val="00996C30"/>
    <w:rsid w:val="0099766C"/>
    <w:rsid w:val="0099770F"/>
    <w:rsid w:val="00997DFA"/>
    <w:rsid w:val="00997E2D"/>
    <w:rsid w:val="009A1595"/>
    <w:rsid w:val="009A1805"/>
    <w:rsid w:val="009A1A9F"/>
    <w:rsid w:val="009A1B80"/>
    <w:rsid w:val="009A2000"/>
    <w:rsid w:val="009A20E9"/>
    <w:rsid w:val="009A2708"/>
    <w:rsid w:val="009A2C4E"/>
    <w:rsid w:val="009A2D01"/>
    <w:rsid w:val="009A3162"/>
    <w:rsid w:val="009A3268"/>
    <w:rsid w:val="009A32DA"/>
    <w:rsid w:val="009A3C32"/>
    <w:rsid w:val="009A4673"/>
    <w:rsid w:val="009A4C07"/>
    <w:rsid w:val="009A4DD6"/>
    <w:rsid w:val="009A4FA8"/>
    <w:rsid w:val="009A5B92"/>
    <w:rsid w:val="009A61B3"/>
    <w:rsid w:val="009A66D1"/>
    <w:rsid w:val="009A6ABC"/>
    <w:rsid w:val="009A6C8B"/>
    <w:rsid w:val="009A735D"/>
    <w:rsid w:val="009A7F1B"/>
    <w:rsid w:val="009B05EC"/>
    <w:rsid w:val="009B0805"/>
    <w:rsid w:val="009B08E7"/>
    <w:rsid w:val="009B0BA1"/>
    <w:rsid w:val="009B16C1"/>
    <w:rsid w:val="009B17D6"/>
    <w:rsid w:val="009B1BD8"/>
    <w:rsid w:val="009B1D73"/>
    <w:rsid w:val="009B1F91"/>
    <w:rsid w:val="009B23E7"/>
    <w:rsid w:val="009B2554"/>
    <w:rsid w:val="009B2586"/>
    <w:rsid w:val="009B35B4"/>
    <w:rsid w:val="009B3681"/>
    <w:rsid w:val="009B3688"/>
    <w:rsid w:val="009B3799"/>
    <w:rsid w:val="009B3878"/>
    <w:rsid w:val="009B39A1"/>
    <w:rsid w:val="009B3D4F"/>
    <w:rsid w:val="009B3D83"/>
    <w:rsid w:val="009B415A"/>
    <w:rsid w:val="009B48A6"/>
    <w:rsid w:val="009B4B42"/>
    <w:rsid w:val="009B52B2"/>
    <w:rsid w:val="009B557B"/>
    <w:rsid w:val="009B573A"/>
    <w:rsid w:val="009B5BC1"/>
    <w:rsid w:val="009B6BCD"/>
    <w:rsid w:val="009B6EBF"/>
    <w:rsid w:val="009B7F83"/>
    <w:rsid w:val="009C032F"/>
    <w:rsid w:val="009C0668"/>
    <w:rsid w:val="009C0D0E"/>
    <w:rsid w:val="009C0D52"/>
    <w:rsid w:val="009C0FEF"/>
    <w:rsid w:val="009C18C1"/>
    <w:rsid w:val="009C1C25"/>
    <w:rsid w:val="009C1C82"/>
    <w:rsid w:val="009C1F47"/>
    <w:rsid w:val="009C1F95"/>
    <w:rsid w:val="009C21F8"/>
    <w:rsid w:val="009C2707"/>
    <w:rsid w:val="009C2B04"/>
    <w:rsid w:val="009C2B52"/>
    <w:rsid w:val="009C2F23"/>
    <w:rsid w:val="009C33B1"/>
    <w:rsid w:val="009C36BD"/>
    <w:rsid w:val="009C4895"/>
    <w:rsid w:val="009C4E1A"/>
    <w:rsid w:val="009C53F1"/>
    <w:rsid w:val="009C6146"/>
    <w:rsid w:val="009C6888"/>
    <w:rsid w:val="009C6BAD"/>
    <w:rsid w:val="009C6C2F"/>
    <w:rsid w:val="009C6CED"/>
    <w:rsid w:val="009C6EFC"/>
    <w:rsid w:val="009C710A"/>
    <w:rsid w:val="009C7515"/>
    <w:rsid w:val="009C78F0"/>
    <w:rsid w:val="009C7E6D"/>
    <w:rsid w:val="009C7FA4"/>
    <w:rsid w:val="009D0207"/>
    <w:rsid w:val="009D039E"/>
    <w:rsid w:val="009D13D0"/>
    <w:rsid w:val="009D2025"/>
    <w:rsid w:val="009D21C1"/>
    <w:rsid w:val="009D221A"/>
    <w:rsid w:val="009D32DD"/>
    <w:rsid w:val="009D330F"/>
    <w:rsid w:val="009D3403"/>
    <w:rsid w:val="009D48E9"/>
    <w:rsid w:val="009D4A6D"/>
    <w:rsid w:val="009D4AA5"/>
    <w:rsid w:val="009D56B2"/>
    <w:rsid w:val="009D58AC"/>
    <w:rsid w:val="009D663F"/>
    <w:rsid w:val="009D692A"/>
    <w:rsid w:val="009D693F"/>
    <w:rsid w:val="009D7373"/>
    <w:rsid w:val="009D7668"/>
    <w:rsid w:val="009D77F1"/>
    <w:rsid w:val="009E030B"/>
    <w:rsid w:val="009E03D7"/>
    <w:rsid w:val="009E06B0"/>
    <w:rsid w:val="009E152C"/>
    <w:rsid w:val="009E187A"/>
    <w:rsid w:val="009E1994"/>
    <w:rsid w:val="009E1D46"/>
    <w:rsid w:val="009E1F7F"/>
    <w:rsid w:val="009E28E6"/>
    <w:rsid w:val="009E2CFE"/>
    <w:rsid w:val="009E2ED6"/>
    <w:rsid w:val="009E3186"/>
    <w:rsid w:val="009E3534"/>
    <w:rsid w:val="009E3926"/>
    <w:rsid w:val="009E3C40"/>
    <w:rsid w:val="009E43D7"/>
    <w:rsid w:val="009E46C9"/>
    <w:rsid w:val="009E474A"/>
    <w:rsid w:val="009E4AC0"/>
    <w:rsid w:val="009E4D8C"/>
    <w:rsid w:val="009E52C5"/>
    <w:rsid w:val="009E548A"/>
    <w:rsid w:val="009E5B34"/>
    <w:rsid w:val="009E646F"/>
    <w:rsid w:val="009E650F"/>
    <w:rsid w:val="009E6B7B"/>
    <w:rsid w:val="009E785A"/>
    <w:rsid w:val="009E7E3A"/>
    <w:rsid w:val="009E7FF1"/>
    <w:rsid w:val="009F0635"/>
    <w:rsid w:val="009F0BA2"/>
    <w:rsid w:val="009F162D"/>
    <w:rsid w:val="009F162F"/>
    <w:rsid w:val="009F1CB1"/>
    <w:rsid w:val="009F20C0"/>
    <w:rsid w:val="009F2AFC"/>
    <w:rsid w:val="009F2D90"/>
    <w:rsid w:val="009F2F48"/>
    <w:rsid w:val="009F2F60"/>
    <w:rsid w:val="009F34E9"/>
    <w:rsid w:val="009F3AB1"/>
    <w:rsid w:val="009F3F41"/>
    <w:rsid w:val="009F58E8"/>
    <w:rsid w:val="009F6D7D"/>
    <w:rsid w:val="009F6FB4"/>
    <w:rsid w:val="009F70CD"/>
    <w:rsid w:val="009F724E"/>
    <w:rsid w:val="009F7598"/>
    <w:rsid w:val="009F79CE"/>
    <w:rsid w:val="00A000CA"/>
    <w:rsid w:val="00A008EB"/>
    <w:rsid w:val="00A00AE4"/>
    <w:rsid w:val="00A00CAD"/>
    <w:rsid w:val="00A01F85"/>
    <w:rsid w:val="00A02C87"/>
    <w:rsid w:val="00A04BBC"/>
    <w:rsid w:val="00A056C8"/>
    <w:rsid w:val="00A06B3D"/>
    <w:rsid w:val="00A06F66"/>
    <w:rsid w:val="00A0705D"/>
    <w:rsid w:val="00A07339"/>
    <w:rsid w:val="00A074EE"/>
    <w:rsid w:val="00A07C06"/>
    <w:rsid w:val="00A07E5F"/>
    <w:rsid w:val="00A10D0C"/>
    <w:rsid w:val="00A117B2"/>
    <w:rsid w:val="00A11984"/>
    <w:rsid w:val="00A11FD8"/>
    <w:rsid w:val="00A12198"/>
    <w:rsid w:val="00A12B5D"/>
    <w:rsid w:val="00A12E79"/>
    <w:rsid w:val="00A134DA"/>
    <w:rsid w:val="00A142BA"/>
    <w:rsid w:val="00A148FB"/>
    <w:rsid w:val="00A14EF3"/>
    <w:rsid w:val="00A1517E"/>
    <w:rsid w:val="00A15C2C"/>
    <w:rsid w:val="00A15EA9"/>
    <w:rsid w:val="00A15FE4"/>
    <w:rsid w:val="00A16647"/>
    <w:rsid w:val="00A16BD2"/>
    <w:rsid w:val="00A16DCF"/>
    <w:rsid w:val="00A17465"/>
    <w:rsid w:val="00A1763C"/>
    <w:rsid w:val="00A17708"/>
    <w:rsid w:val="00A17773"/>
    <w:rsid w:val="00A1791F"/>
    <w:rsid w:val="00A20332"/>
    <w:rsid w:val="00A20920"/>
    <w:rsid w:val="00A20D8A"/>
    <w:rsid w:val="00A21557"/>
    <w:rsid w:val="00A21B9D"/>
    <w:rsid w:val="00A21E29"/>
    <w:rsid w:val="00A21EE9"/>
    <w:rsid w:val="00A225B3"/>
    <w:rsid w:val="00A226D2"/>
    <w:rsid w:val="00A22844"/>
    <w:rsid w:val="00A22DAC"/>
    <w:rsid w:val="00A22F5A"/>
    <w:rsid w:val="00A22FC9"/>
    <w:rsid w:val="00A23113"/>
    <w:rsid w:val="00A2327B"/>
    <w:rsid w:val="00A233F7"/>
    <w:rsid w:val="00A23C12"/>
    <w:rsid w:val="00A23E5D"/>
    <w:rsid w:val="00A24046"/>
    <w:rsid w:val="00A2410F"/>
    <w:rsid w:val="00A244CB"/>
    <w:rsid w:val="00A246BA"/>
    <w:rsid w:val="00A248E0"/>
    <w:rsid w:val="00A24A15"/>
    <w:rsid w:val="00A24C5E"/>
    <w:rsid w:val="00A25479"/>
    <w:rsid w:val="00A2548E"/>
    <w:rsid w:val="00A25819"/>
    <w:rsid w:val="00A25B1C"/>
    <w:rsid w:val="00A25E99"/>
    <w:rsid w:val="00A26602"/>
    <w:rsid w:val="00A26873"/>
    <w:rsid w:val="00A26A6C"/>
    <w:rsid w:val="00A27F1F"/>
    <w:rsid w:val="00A303CA"/>
    <w:rsid w:val="00A3089C"/>
    <w:rsid w:val="00A30A53"/>
    <w:rsid w:val="00A31B0E"/>
    <w:rsid w:val="00A31F2D"/>
    <w:rsid w:val="00A32183"/>
    <w:rsid w:val="00A323E6"/>
    <w:rsid w:val="00A325C5"/>
    <w:rsid w:val="00A3299E"/>
    <w:rsid w:val="00A32B75"/>
    <w:rsid w:val="00A331D6"/>
    <w:rsid w:val="00A33F28"/>
    <w:rsid w:val="00A349E3"/>
    <w:rsid w:val="00A3543A"/>
    <w:rsid w:val="00A35572"/>
    <w:rsid w:val="00A35C16"/>
    <w:rsid w:val="00A35CA1"/>
    <w:rsid w:val="00A35DA8"/>
    <w:rsid w:val="00A36889"/>
    <w:rsid w:val="00A369FD"/>
    <w:rsid w:val="00A3739E"/>
    <w:rsid w:val="00A37814"/>
    <w:rsid w:val="00A400EA"/>
    <w:rsid w:val="00A40545"/>
    <w:rsid w:val="00A40803"/>
    <w:rsid w:val="00A4096D"/>
    <w:rsid w:val="00A409E8"/>
    <w:rsid w:val="00A40A3C"/>
    <w:rsid w:val="00A41DF0"/>
    <w:rsid w:val="00A41FD4"/>
    <w:rsid w:val="00A4227D"/>
    <w:rsid w:val="00A42351"/>
    <w:rsid w:val="00A424A9"/>
    <w:rsid w:val="00A424BB"/>
    <w:rsid w:val="00A42714"/>
    <w:rsid w:val="00A42AFA"/>
    <w:rsid w:val="00A433F3"/>
    <w:rsid w:val="00A434D7"/>
    <w:rsid w:val="00A44603"/>
    <w:rsid w:val="00A44855"/>
    <w:rsid w:val="00A44F76"/>
    <w:rsid w:val="00A455D5"/>
    <w:rsid w:val="00A45AB0"/>
    <w:rsid w:val="00A46216"/>
    <w:rsid w:val="00A46BD3"/>
    <w:rsid w:val="00A46E68"/>
    <w:rsid w:val="00A46F6F"/>
    <w:rsid w:val="00A47299"/>
    <w:rsid w:val="00A472A2"/>
    <w:rsid w:val="00A479D0"/>
    <w:rsid w:val="00A47A4F"/>
    <w:rsid w:val="00A47BBC"/>
    <w:rsid w:val="00A47C39"/>
    <w:rsid w:val="00A47D4D"/>
    <w:rsid w:val="00A47E99"/>
    <w:rsid w:val="00A500F7"/>
    <w:rsid w:val="00A5041C"/>
    <w:rsid w:val="00A506B1"/>
    <w:rsid w:val="00A5084E"/>
    <w:rsid w:val="00A50898"/>
    <w:rsid w:val="00A5097E"/>
    <w:rsid w:val="00A50A8F"/>
    <w:rsid w:val="00A5181D"/>
    <w:rsid w:val="00A5222E"/>
    <w:rsid w:val="00A52259"/>
    <w:rsid w:val="00A525EF"/>
    <w:rsid w:val="00A52AF9"/>
    <w:rsid w:val="00A52CC3"/>
    <w:rsid w:val="00A52F42"/>
    <w:rsid w:val="00A52FBF"/>
    <w:rsid w:val="00A530D2"/>
    <w:rsid w:val="00A53469"/>
    <w:rsid w:val="00A53C48"/>
    <w:rsid w:val="00A53EA9"/>
    <w:rsid w:val="00A53F8D"/>
    <w:rsid w:val="00A53FD4"/>
    <w:rsid w:val="00A543E4"/>
    <w:rsid w:val="00A54585"/>
    <w:rsid w:val="00A545CD"/>
    <w:rsid w:val="00A55120"/>
    <w:rsid w:val="00A55E99"/>
    <w:rsid w:val="00A56EC9"/>
    <w:rsid w:val="00A57199"/>
    <w:rsid w:val="00A572A7"/>
    <w:rsid w:val="00A573F7"/>
    <w:rsid w:val="00A57BD9"/>
    <w:rsid w:val="00A57D87"/>
    <w:rsid w:val="00A60207"/>
    <w:rsid w:val="00A60304"/>
    <w:rsid w:val="00A60866"/>
    <w:rsid w:val="00A60C38"/>
    <w:rsid w:val="00A6181B"/>
    <w:rsid w:val="00A61C9F"/>
    <w:rsid w:val="00A61E55"/>
    <w:rsid w:val="00A6237D"/>
    <w:rsid w:val="00A63145"/>
    <w:rsid w:val="00A63194"/>
    <w:rsid w:val="00A63998"/>
    <w:rsid w:val="00A63EA6"/>
    <w:rsid w:val="00A63FBB"/>
    <w:rsid w:val="00A641F7"/>
    <w:rsid w:val="00A6424E"/>
    <w:rsid w:val="00A65EB0"/>
    <w:rsid w:val="00A66076"/>
    <w:rsid w:val="00A66DBE"/>
    <w:rsid w:val="00A67AE1"/>
    <w:rsid w:val="00A67B85"/>
    <w:rsid w:val="00A70024"/>
    <w:rsid w:val="00A70943"/>
    <w:rsid w:val="00A70BCC"/>
    <w:rsid w:val="00A7115F"/>
    <w:rsid w:val="00A71555"/>
    <w:rsid w:val="00A7197B"/>
    <w:rsid w:val="00A71F3F"/>
    <w:rsid w:val="00A72006"/>
    <w:rsid w:val="00A7231E"/>
    <w:rsid w:val="00A7268B"/>
    <w:rsid w:val="00A7334D"/>
    <w:rsid w:val="00A735B7"/>
    <w:rsid w:val="00A735DF"/>
    <w:rsid w:val="00A73666"/>
    <w:rsid w:val="00A739B1"/>
    <w:rsid w:val="00A73E64"/>
    <w:rsid w:val="00A758B9"/>
    <w:rsid w:val="00A75AA8"/>
    <w:rsid w:val="00A75CD1"/>
    <w:rsid w:val="00A75ED1"/>
    <w:rsid w:val="00A765F5"/>
    <w:rsid w:val="00A76A26"/>
    <w:rsid w:val="00A770A4"/>
    <w:rsid w:val="00A773B9"/>
    <w:rsid w:val="00A8011A"/>
    <w:rsid w:val="00A8035C"/>
    <w:rsid w:val="00A806D1"/>
    <w:rsid w:val="00A8070F"/>
    <w:rsid w:val="00A807AB"/>
    <w:rsid w:val="00A8133D"/>
    <w:rsid w:val="00A81570"/>
    <w:rsid w:val="00A8187C"/>
    <w:rsid w:val="00A81B4A"/>
    <w:rsid w:val="00A81D7D"/>
    <w:rsid w:val="00A81EE6"/>
    <w:rsid w:val="00A829F3"/>
    <w:rsid w:val="00A82EEC"/>
    <w:rsid w:val="00A82FB0"/>
    <w:rsid w:val="00A832D2"/>
    <w:rsid w:val="00A833B6"/>
    <w:rsid w:val="00A83485"/>
    <w:rsid w:val="00A837DF"/>
    <w:rsid w:val="00A8393C"/>
    <w:rsid w:val="00A83D35"/>
    <w:rsid w:val="00A83D86"/>
    <w:rsid w:val="00A851D9"/>
    <w:rsid w:val="00A85786"/>
    <w:rsid w:val="00A85ABD"/>
    <w:rsid w:val="00A85E9F"/>
    <w:rsid w:val="00A86515"/>
    <w:rsid w:val="00A8694C"/>
    <w:rsid w:val="00A86FE0"/>
    <w:rsid w:val="00A87087"/>
    <w:rsid w:val="00A873C4"/>
    <w:rsid w:val="00A87405"/>
    <w:rsid w:val="00A87792"/>
    <w:rsid w:val="00A879D5"/>
    <w:rsid w:val="00A87BA3"/>
    <w:rsid w:val="00A906AE"/>
    <w:rsid w:val="00A9102D"/>
    <w:rsid w:val="00A913C6"/>
    <w:rsid w:val="00A913F3"/>
    <w:rsid w:val="00A91695"/>
    <w:rsid w:val="00A92351"/>
    <w:rsid w:val="00A9236B"/>
    <w:rsid w:val="00A9281F"/>
    <w:rsid w:val="00A9389A"/>
    <w:rsid w:val="00A93B3F"/>
    <w:rsid w:val="00A93B65"/>
    <w:rsid w:val="00A94786"/>
    <w:rsid w:val="00A947A4"/>
    <w:rsid w:val="00A94A77"/>
    <w:rsid w:val="00A94CCD"/>
    <w:rsid w:val="00A95098"/>
    <w:rsid w:val="00A950A9"/>
    <w:rsid w:val="00A953C3"/>
    <w:rsid w:val="00A95823"/>
    <w:rsid w:val="00A95DE3"/>
    <w:rsid w:val="00A9690C"/>
    <w:rsid w:val="00A96E31"/>
    <w:rsid w:val="00A96F9C"/>
    <w:rsid w:val="00A978BE"/>
    <w:rsid w:val="00A97EE8"/>
    <w:rsid w:val="00A97FE6"/>
    <w:rsid w:val="00AA0580"/>
    <w:rsid w:val="00AA0886"/>
    <w:rsid w:val="00AA0925"/>
    <w:rsid w:val="00AA1B41"/>
    <w:rsid w:val="00AA1C4B"/>
    <w:rsid w:val="00AA211C"/>
    <w:rsid w:val="00AA266B"/>
    <w:rsid w:val="00AA2F7B"/>
    <w:rsid w:val="00AA36BB"/>
    <w:rsid w:val="00AA3708"/>
    <w:rsid w:val="00AA3AE7"/>
    <w:rsid w:val="00AA3CBE"/>
    <w:rsid w:val="00AA3F48"/>
    <w:rsid w:val="00AA490A"/>
    <w:rsid w:val="00AA4FE0"/>
    <w:rsid w:val="00AA55C4"/>
    <w:rsid w:val="00AA568F"/>
    <w:rsid w:val="00AA5CEF"/>
    <w:rsid w:val="00AA61D6"/>
    <w:rsid w:val="00AA61E7"/>
    <w:rsid w:val="00AA637D"/>
    <w:rsid w:val="00AA67C4"/>
    <w:rsid w:val="00AA69B0"/>
    <w:rsid w:val="00AB098D"/>
    <w:rsid w:val="00AB0A9C"/>
    <w:rsid w:val="00AB0CDA"/>
    <w:rsid w:val="00AB1417"/>
    <w:rsid w:val="00AB15D5"/>
    <w:rsid w:val="00AB17BF"/>
    <w:rsid w:val="00AB1B2B"/>
    <w:rsid w:val="00AB1B8E"/>
    <w:rsid w:val="00AB2112"/>
    <w:rsid w:val="00AB2DEB"/>
    <w:rsid w:val="00AB3601"/>
    <w:rsid w:val="00AB3A3A"/>
    <w:rsid w:val="00AB403F"/>
    <w:rsid w:val="00AB4062"/>
    <w:rsid w:val="00AB418C"/>
    <w:rsid w:val="00AB46DA"/>
    <w:rsid w:val="00AB47E4"/>
    <w:rsid w:val="00AB48BD"/>
    <w:rsid w:val="00AB6640"/>
    <w:rsid w:val="00AB72EC"/>
    <w:rsid w:val="00AB7311"/>
    <w:rsid w:val="00AB73D0"/>
    <w:rsid w:val="00AB77F8"/>
    <w:rsid w:val="00AB7823"/>
    <w:rsid w:val="00AB7A90"/>
    <w:rsid w:val="00AB7CC2"/>
    <w:rsid w:val="00AC0A98"/>
    <w:rsid w:val="00AC0CE4"/>
    <w:rsid w:val="00AC0E46"/>
    <w:rsid w:val="00AC0E8A"/>
    <w:rsid w:val="00AC1527"/>
    <w:rsid w:val="00AC1BA0"/>
    <w:rsid w:val="00AC308F"/>
    <w:rsid w:val="00AC3680"/>
    <w:rsid w:val="00AC3B6B"/>
    <w:rsid w:val="00AC3CC0"/>
    <w:rsid w:val="00AC4023"/>
    <w:rsid w:val="00AC4220"/>
    <w:rsid w:val="00AC4AF7"/>
    <w:rsid w:val="00AC5101"/>
    <w:rsid w:val="00AC54D9"/>
    <w:rsid w:val="00AC56B5"/>
    <w:rsid w:val="00AC5B52"/>
    <w:rsid w:val="00AC60BB"/>
    <w:rsid w:val="00AC65C9"/>
    <w:rsid w:val="00AC686E"/>
    <w:rsid w:val="00AC6913"/>
    <w:rsid w:val="00AC770D"/>
    <w:rsid w:val="00AC7844"/>
    <w:rsid w:val="00AC7D8C"/>
    <w:rsid w:val="00AD0B16"/>
    <w:rsid w:val="00AD1201"/>
    <w:rsid w:val="00AD1911"/>
    <w:rsid w:val="00AD28D7"/>
    <w:rsid w:val="00AD2D72"/>
    <w:rsid w:val="00AD30EF"/>
    <w:rsid w:val="00AD39AE"/>
    <w:rsid w:val="00AD4B2E"/>
    <w:rsid w:val="00AD561C"/>
    <w:rsid w:val="00AD5769"/>
    <w:rsid w:val="00AD5ABE"/>
    <w:rsid w:val="00AD5B66"/>
    <w:rsid w:val="00AD6149"/>
    <w:rsid w:val="00AD6BCC"/>
    <w:rsid w:val="00AD7542"/>
    <w:rsid w:val="00AD75A4"/>
    <w:rsid w:val="00AD7862"/>
    <w:rsid w:val="00AE00C5"/>
    <w:rsid w:val="00AE1C3E"/>
    <w:rsid w:val="00AE24B5"/>
    <w:rsid w:val="00AE256A"/>
    <w:rsid w:val="00AE29BA"/>
    <w:rsid w:val="00AE2FF1"/>
    <w:rsid w:val="00AE31CE"/>
    <w:rsid w:val="00AE3D2B"/>
    <w:rsid w:val="00AE4300"/>
    <w:rsid w:val="00AE4484"/>
    <w:rsid w:val="00AE4D03"/>
    <w:rsid w:val="00AE4E38"/>
    <w:rsid w:val="00AE5D5C"/>
    <w:rsid w:val="00AE60CA"/>
    <w:rsid w:val="00AE6369"/>
    <w:rsid w:val="00AE6B48"/>
    <w:rsid w:val="00AE6C39"/>
    <w:rsid w:val="00AE7770"/>
    <w:rsid w:val="00AE7960"/>
    <w:rsid w:val="00AE7AF4"/>
    <w:rsid w:val="00AF13F8"/>
    <w:rsid w:val="00AF1669"/>
    <w:rsid w:val="00AF1C47"/>
    <w:rsid w:val="00AF1D33"/>
    <w:rsid w:val="00AF1F57"/>
    <w:rsid w:val="00AF2390"/>
    <w:rsid w:val="00AF280C"/>
    <w:rsid w:val="00AF2C2A"/>
    <w:rsid w:val="00AF2FE9"/>
    <w:rsid w:val="00AF41CA"/>
    <w:rsid w:val="00AF4839"/>
    <w:rsid w:val="00AF6212"/>
    <w:rsid w:val="00AF6A1B"/>
    <w:rsid w:val="00AF6BEC"/>
    <w:rsid w:val="00B0090D"/>
    <w:rsid w:val="00B0094B"/>
    <w:rsid w:val="00B00C6B"/>
    <w:rsid w:val="00B011B1"/>
    <w:rsid w:val="00B016CE"/>
    <w:rsid w:val="00B019F8"/>
    <w:rsid w:val="00B0200A"/>
    <w:rsid w:val="00B0281D"/>
    <w:rsid w:val="00B0290C"/>
    <w:rsid w:val="00B02FF9"/>
    <w:rsid w:val="00B0313F"/>
    <w:rsid w:val="00B041F8"/>
    <w:rsid w:val="00B04379"/>
    <w:rsid w:val="00B043CF"/>
    <w:rsid w:val="00B04441"/>
    <w:rsid w:val="00B04529"/>
    <w:rsid w:val="00B04712"/>
    <w:rsid w:val="00B04DB8"/>
    <w:rsid w:val="00B04F18"/>
    <w:rsid w:val="00B05630"/>
    <w:rsid w:val="00B05BB5"/>
    <w:rsid w:val="00B05D6B"/>
    <w:rsid w:val="00B05F9E"/>
    <w:rsid w:val="00B06309"/>
    <w:rsid w:val="00B065C9"/>
    <w:rsid w:val="00B06920"/>
    <w:rsid w:val="00B06A7E"/>
    <w:rsid w:val="00B06D9C"/>
    <w:rsid w:val="00B075BA"/>
    <w:rsid w:val="00B07937"/>
    <w:rsid w:val="00B07BFB"/>
    <w:rsid w:val="00B07ED6"/>
    <w:rsid w:val="00B1005C"/>
    <w:rsid w:val="00B103E6"/>
    <w:rsid w:val="00B10425"/>
    <w:rsid w:val="00B1067E"/>
    <w:rsid w:val="00B10812"/>
    <w:rsid w:val="00B1097F"/>
    <w:rsid w:val="00B116DF"/>
    <w:rsid w:val="00B1173E"/>
    <w:rsid w:val="00B1295A"/>
    <w:rsid w:val="00B1425F"/>
    <w:rsid w:val="00B147E0"/>
    <w:rsid w:val="00B153AF"/>
    <w:rsid w:val="00B1559D"/>
    <w:rsid w:val="00B1569A"/>
    <w:rsid w:val="00B158CA"/>
    <w:rsid w:val="00B158CD"/>
    <w:rsid w:val="00B1680C"/>
    <w:rsid w:val="00B168ED"/>
    <w:rsid w:val="00B16FF8"/>
    <w:rsid w:val="00B17443"/>
    <w:rsid w:val="00B20780"/>
    <w:rsid w:val="00B207A9"/>
    <w:rsid w:val="00B20908"/>
    <w:rsid w:val="00B20E36"/>
    <w:rsid w:val="00B20EC5"/>
    <w:rsid w:val="00B210BF"/>
    <w:rsid w:val="00B21250"/>
    <w:rsid w:val="00B215C7"/>
    <w:rsid w:val="00B21BEA"/>
    <w:rsid w:val="00B22B71"/>
    <w:rsid w:val="00B22DC8"/>
    <w:rsid w:val="00B22E59"/>
    <w:rsid w:val="00B2344B"/>
    <w:rsid w:val="00B237D1"/>
    <w:rsid w:val="00B238ED"/>
    <w:rsid w:val="00B2453F"/>
    <w:rsid w:val="00B24E20"/>
    <w:rsid w:val="00B24E4C"/>
    <w:rsid w:val="00B24F57"/>
    <w:rsid w:val="00B25CDE"/>
    <w:rsid w:val="00B25E33"/>
    <w:rsid w:val="00B2654F"/>
    <w:rsid w:val="00B265D2"/>
    <w:rsid w:val="00B26CCD"/>
    <w:rsid w:val="00B27610"/>
    <w:rsid w:val="00B30587"/>
    <w:rsid w:val="00B307ED"/>
    <w:rsid w:val="00B31CEC"/>
    <w:rsid w:val="00B31D3B"/>
    <w:rsid w:val="00B32215"/>
    <w:rsid w:val="00B32928"/>
    <w:rsid w:val="00B32C4A"/>
    <w:rsid w:val="00B32EB7"/>
    <w:rsid w:val="00B32FCC"/>
    <w:rsid w:val="00B335E1"/>
    <w:rsid w:val="00B33DDB"/>
    <w:rsid w:val="00B33E1D"/>
    <w:rsid w:val="00B342D6"/>
    <w:rsid w:val="00B34387"/>
    <w:rsid w:val="00B34D78"/>
    <w:rsid w:val="00B35692"/>
    <w:rsid w:val="00B35875"/>
    <w:rsid w:val="00B35B9E"/>
    <w:rsid w:val="00B35D2D"/>
    <w:rsid w:val="00B35DF2"/>
    <w:rsid w:val="00B36AEC"/>
    <w:rsid w:val="00B36D6E"/>
    <w:rsid w:val="00B37004"/>
    <w:rsid w:val="00B37A3B"/>
    <w:rsid w:val="00B4050C"/>
    <w:rsid w:val="00B40B7F"/>
    <w:rsid w:val="00B41081"/>
    <w:rsid w:val="00B412D8"/>
    <w:rsid w:val="00B41C7A"/>
    <w:rsid w:val="00B41CD0"/>
    <w:rsid w:val="00B42000"/>
    <w:rsid w:val="00B428FA"/>
    <w:rsid w:val="00B42E11"/>
    <w:rsid w:val="00B431AD"/>
    <w:rsid w:val="00B4328C"/>
    <w:rsid w:val="00B43BD8"/>
    <w:rsid w:val="00B43C5C"/>
    <w:rsid w:val="00B43F9B"/>
    <w:rsid w:val="00B443BA"/>
    <w:rsid w:val="00B443FE"/>
    <w:rsid w:val="00B445EE"/>
    <w:rsid w:val="00B4470A"/>
    <w:rsid w:val="00B4568C"/>
    <w:rsid w:val="00B45BC1"/>
    <w:rsid w:val="00B45C2C"/>
    <w:rsid w:val="00B45F96"/>
    <w:rsid w:val="00B4636A"/>
    <w:rsid w:val="00B46984"/>
    <w:rsid w:val="00B46B05"/>
    <w:rsid w:val="00B46D57"/>
    <w:rsid w:val="00B46E5E"/>
    <w:rsid w:val="00B46FE0"/>
    <w:rsid w:val="00B47B32"/>
    <w:rsid w:val="00B47B53"/>
    <w:rsid w:val="00B47D80"/>
    <w:rsid w:val="00B47DDE"/>
    <w:rsid w:val="00B50505"/>
    <w:rsid w:val="00B50939"/>
    <w:rsid w:val="00B50946"/>
    <w:rsid w:val="00B50969"/>
    <w:rsid w:val="00B50EB3"/>
    <w:rsid w:val="00B512D2"/>
    <w:rsid w:val="00B5179E"/>
    <w:rsid w:val="00B51CA1"/>
    <w:rsid w:val="00B521D1"/>
    <w:rsid w:val="00B52571"/>
    <w:rsid w:val="00B52743"/>
    <w:rsid w:val="00B52E8D"/>
    <w:rsid w:val="00B52EA9"/>
    <w:rsid w:val="00B534A3"/>
    <w:rsid w:val="00B53B6D"/>
    <w:rsid w:val="00B53C10"/>
    <w:rsid w:val="00B54A9F"/>
    <w:rsid w:val="00B5547B"/>
    <w:rsid w:val="00B55D0A"/>
    <w:rsid w:val="00B56157"/>
    <w:rsid w:val="00B56683"/>
    <w:rsid w:val="00B56FF0"/>
    <w:rsid w:val="00B57168"/>
    <w:rsid w:val="00B57851"/>
    <w:rsid w:val="00B578E8"/>
    <w:rsid w:val="00B57B20"/>
    <w:rsid w:val="00B57C85"/>
    <w:rsid w:val="00B60714"/>
    <w:rsid w:val="00B60763"/>
    <w:rsid w:val="00B60767"/>
    <w:rsid w:val="00B6077F"/>
    <w:rsid w:val="00B607D4"/>
    <w:rsid w:val="00B60979"/>
    <w:rsid w:val="00B60F71"/>
    <w:rsid w:val="00B618A2"/>
    <w:rsid w:val="00B6215A"/>
    <w:rsid w:val="00B6241F"/>
    <w:rsid w:val="00B6274C"/>
    <w:rsid w:val="00B62A38"/>
    <w:rsid w:val="00B62B79"/>
    <w:rsid w:val="00B62C2D"/>
    <w:rsid w:val="00B62E58"/>
    <w:rsid w:val="00B62F07"/>
    <w:rsid w:val="00B631DD"/>
    <w:rsid w:val="00B636BD"/>
    <w:rsid w:val="00B63B7E"/>
    <w:rsid w:val="00B63DC1"/>
    <w:rsid w:val="00B6410E"/>
    <w:rsid w:val="00B643F5"/>
    <w:rsid w:val="00B648A8"/>
    <w:rsid w:val="00B64F45"/>
    <w:rsid w:val="00B660D9"/>
    <w:rsid w:val="00B66DE8"/>
    <w:rsid w:val="00B672AE"/>
    <w:rsid w:val="00B7064F"/>
    <w:rsid w:val="00B70B4A"/>
    <w:rsid w:val="00B70C76"/>
    <w:rsid w:val="00B718C5"/>
    <w:rsid w:val="00B71B6B"/>
    <w:rsid w:val="00B71EBA"/>
    <w:rsid w:val="00B72BBE"/>
    <w:rsid w:val="00B72C2B"/>
    <w:rsid w:val="00B72C38"/>
    <w:rsid w:val="00B732CC"/>
    <w:rsid w:val="00B73538"/>
    <w:rsid w:val="00B73816"/>
    <w:rsid w:val="00B738AF"/>
    <w:rsid w:val="00B738D0"/>
    <w:rsid w:val="00B739C5"/>
    <w:rsid w:val="00B73BB6"/>
    <w:rsid w:val="00B73C3F"/>
    <w:rsid w:val="00B73CB9"/>
    <w:rsid w:val="00B75933"/>
    <w:rsid w:val="00B75A15"/>
    <w:rsid w:val="00B76089"/>
    <w:rsid w:val="00B7698A"/>
    <w:rsid w:val="00B76998"/>
    <w:rsid w:val="00B76B5A"/>
    <w:rsid w:val="00B76F72"/>
    <w:rsid w:val="00B76FA3"/>
    <w:rsid w:val="00B77073"/>
    <w:rsid w:val="00B77ACD"/>
    <w:rsid w:val="00B80589"/>
    <w:rsid w:val="00B806B5"/>
    <w:rsid w:val="00B806CB"/>
    <w:rsid w:val="00B81AAC"/>
    <w:rsid w:val="00B81AFB"/>
    <w:rsid w:val="00B82932"/>
    <w:rsid w:val="00B829B7"/>
    <w:rsid w:val="00B83410"/>
    <w:rsid w:val="00B834CE"/>
    <w:rsid w:val="00B836E4"/>
    <w:rsid w:val="00B837EE"/>
    <w:rsid w:val="00B83924"/>
    <w:rsid w:val="00B83A93"/>
    <w:rsid w:val="00B83E29"/>
    <w:rsid w:val="00B83E51"/>
    <w:rsid w:val="00B83E76"/>
    <w:rsid w:val="00B83EC2"/>
    <w:rsid w:val="00B83FA0"/>
    <w:rsid w:val="00B84504"/>
    <w:rsid w:val="00B84F15"/>
    <w:rsid w:val="00B853D2"/>
    <w:rsid w:val="00B85613"/>
    <w:rsid w:val="00B85A51"/>
    <w:rsid w:val="00B85C82"/>
    <w:rsid w:val="00B85C91"/>
    <w:rsid w:val="00B85CB0"/>
    <w:rsid w:val="00B86DE0"/>
    <w:rsid w:val="00B877C3"/>
    <w:rsid w:val="00B900F0"/>
    <w:rsid w:val="00B90107"/>
    <w:rsid w:val="00B90A4E"/>
    <w:rsid w:val="00B90C6F"/>
    <w:rsid w:val="00B90C97"/>
    <w:rsid w:val="00B90E1E"/>
    <w:rsid w:val="00B90FED"/>
    <w:rsid w:val="00B91253"/>
    <w:rsid w:val="00B919C9"/>
    <w:rsid w:val="00B91BAA"/>
    <w:rsid w:val="00B920F7"/>
    <w:rsid w:val="00B92836"/>
    <w:rsid w:val="00B92BAE"/>
    <w:rsid w:val="00B9445C"/>
    <w:rsid w:val="00B94E00"/>
    <w:rsid w:val="00B950C4"/>
    <w:rsid w:val="00B954AC"/>
    <w:rsid w:val="00B95E25"/>
    <w:rsid w:val="00B96529"/>
    <w:rsid w:val="00B968FE"/>
    <w:rsid w:val="00B96DBF"/>
    <w:rsid w:val="00BA005F"/>
    <w:rsid w:val="00BA0535"/>
    <w:rsid w:val="00BA07D0"/>
    <w:rsid w:val="00BA0BEF"/>
    <w:rsid w:val="00BA0DCD"/>
    <w:rsid w:val="00BA14B3"/>
    <w:rsid w:val="00BA14B5"/>
    <w:rsid w:val="00BA151C"/>
    <w:rsid w:val="00BA1536"/>
    <w:rsid w:val="00BA159C"/>
    <w:rsid w:val="00BA25BE"/>
    <w:rsid w:val="00BA26AC"/>
    <w:rsid w:val="00BA39FC"/>
    <w:rsid w:val="00BA3F03"/>
    <w:rsid w:val="00BA3FC1"/>
    <w:rsid w:val="00BA4A40"/>
    <w:rsid w:val="00BA51B4"/>
    <w:rsid w:val="00BA5642"/>
    <w:rsid w:val="00BA579C"/>
    <w:rsid w:val="00BA5A30"/>
    <w:rsid w:val="00BA5A55"/>
    <w:rsid w:val="00BA5B03"/>
    <w:rsid w:val="00BA5DBA"/>
    <w:rsid w:val="00BA5F01"/>
    <w:rsid w:val="00BA6431"/>
    <w:rsid w:val="00BA6483"/>
    <w:rsid w:val="00BA68C8"/>
    <w:rsid w:val="00BA68E4"/>
    <w:rsid w:val="00BA6F8A"/>
    <w:rsid w:val="00BB011D"/>
    <w:rsid w:val="00BB03EC"/>
    <w:rsid w:val="00BB062B"/>
    <w:rsid w:val="00BB072F"/>
    <w:rsid w:val="00BB1B16"/>
    <w:rsid w:val="00BB1B75"/>
    <w:rsid w:val="00BB34BB"/>
    <w:rsid w:val="00BB3902"/>
    <w:rsid w:val="00BB3DE2"/>
    <w:rsid w:val="00BB54DE"/>
    <w:rsid w:val="00BB5566"/>
    <w:rsid w:val="00BB5C54"/>
    <w:rsid w:val="00BB5FE1"/>
    <w:rsid w:val="00BB67CA"/>
    <w:rsid w:val="00BB697E"/>
    <w:rsid w:val="00BB6A4C"/>
    <w:rsid w:val="00BB6AF1"/>
    <w:rsid w:val="00BB76FC"/>
    <w:rsid w:val="00BB794F"/>
    <w:rsid w:val="00BB79CB"/>
    <w:rsid w:val="00BB7D64"/>
    <w:rsid w:val="00BC09D5"/>
    <w:rsid w:val="00BC0BAC"/>
    <w:rsid w:val="00BC0E55"/>
    <w:rsid w:val="00BC1185"/>
    <w:rsid w:val="00BC19BE"/>
    <w:rsid w:val="00BC24AD"/>
    <w:rsid w:val="00BC256F"/>
    <w:rsid w:val="00BC2B19"/>
    <w:rsid w:val="00BC2EE6"/>
    <w:rsid w:val="00BC3323"/>
    <w:rsid w:val="00BC3B44"/>
    <w:rsid w:val="00BC3B7E"/>
    <w:rsid w:val="00BC3BF3"/>
    <w:rsid w:val="00BC4041"/>
    <w:rsid w:val="00BC4373"/>
    <w:rsid w:val="00BC45A8"/>
    <w:rsid w:val="00BC51E3"/>
    <w:rsid w:val="00BC542F"/>
    <w:rsid w:val="00BC56BC"/>
    <w:rsid w:val="00BC6C14"/>
    <w:rsid w:val="00BC6F07"/>
    <w:rsid w:val="00BC72D3"/>
    <w:rsid w:val="00BC7E39"/>
    <w:rsid w:val="00BC7EB4"/>
    <w:rsid w:val="00BC7FC3"/>
    <w:rsid w:val="00BD001A"/>
    <w:rsid w:val="00BD1536"/>
    <w:rsid w:val="00BD165B"/>
    <w:rsid w:val="00BD165C"/>
    <w:rsid w:val="00BD1774"/>
    <w:rsid w:val="00BD1879"/>
    <w:rsid w:val="00BD20D8"/>
    <w:rsid w:val="00BD24FA"/>
    <w:rsid w:val="00BD2D52"/>
    <w:rsid w:val="00BD345D"/>
    <w:rsid w:val="00BD398F"/>
    <w:rsid w:val="00BD43C0"/>
    <w:rsid w:val="00BD4584"/>
    <w:rsid w:val="00BD489C"/>
    <w:rsid w:val="00BD4962"/>
    <w:rsid w:val="00BD5B4B"/>
    <w:rsid w:val="00BD6417"/>
    <w:rsid w:val="00BD6712"/>
    <w:rsid w:val="00BD6ADB"/>
    <w:rsid w:val="00BD6B7A"/>
    <w:rsid w:val="00BD7A67"/>
    <w:rsid w:val="00BE0730"/>
    <w:rsid w:val="00BE08B8"/>
    <w:rsid w:val="00BE18DB"/>
    <w:rsid w:val="00BE1955"/>
    <w:rsid w:val="00BE2315"/>
    <w:rsid w:val="00BE2469"/>
    <w:rsid w:val="00BE26D0"/>
    <w:rsid w:val="00BE2FA2"/>
    <w:rsid w:val="00BE32C6"/>
    <w:rsid w:val="00BE33F8"/>
    <w:rsid w:val="00BE37FA"/>
    <w:rsid w:val="00BE3832"/>
    <w:rsid w:val="00BE3CD9"/>
    <w:rsid w:val="00BE42A1"/>
    <w:rsid w:val="00BE430B"/>
    <w:rsid w:val="00BE4319"/>
    <w:rsid w:val="00BE44E8"/>
    <w:rsid w:val="00BE4679"/>
    <w:rsid w:val="00BE4CAD"/>
    <w:rsid w:val="00BE4CCD"/>
    <w:rsid w:val="00BE50C9"/>
    <w:rsid w:val="00BE52E6"/>
    <w:rsid w:val="00BE53BA"/>
    <w:rsid w:val="00BE5431"/>
    <w:rsid w:val="00BE5E37"/>
    <w:rsid w:val="00BE641D"/>
    <w:rsid w:val="00BE6D7C"/>
    <w:rsid w:val="00BE6E22"/>
    <w:rsid w:val="00BE7175"/>
    <w:rsid w:val="00BE730D"/>
    <w:rsid w:val="00BE7392"/>
    <w:rsid w:val="00BE7A7A"/>
    <w:rsid w:val="00BE7ACD"/>
    <w:rsid w:val="00BF0144"/>
    <w:rsid w:val="00BF03D3"/>
    <w:rsid w:val="00BF0497"/>
    <w:rsid w:val="00BF0B54"/>
    <w:rsid w:val="00BF0B83"/>
    <w:rsid w:val="00BF0FDE"/>
    <w:rsid w:val="00BF1013"/>
    <w:rsid w:val="00BF1103"/>
    <w:rsid w:val="00BF131B"/>
    <w:rsid w:val="00BF15D5"/>
    <w:rsid w:val="00BF1B82"/>
    <w:rsid w:val="00BF1E5F"/>
    <w:rsid w:val="00BF1F54"/>
    <w:rsid w:val="00BF283E"/>
    <w:rsid w:val="00BF2B61"/>
    <w:rsid w:val="00BF2C30"/>
    <w:rsid w:val="00BF314E"/>
    <w:rsid w:val="00BF38E6"/>
    <w:rsid w:val="00BF3989"/>
    <w:rsid w:val="00BF398D"/>
    <w:rsid w:val="00BF3AC0"/>
    <w:rsid w:val="00BF3BB5"/>
    <w:rsid w:val="00BF3D7B"/>
    <w:rsid w:val="00BF4848"/>
    <w:rsid w:val="00BF4D9F"/>
    <w:rsid w:val="00BF5458"/>
    <w:rsid w:val="00BF56ED"/>
    <w:rsid w:val="00BF5C28"/>
    <w:rsid w:val="00BF5DB8"/>
    <w:rsid w:val="00BF5E03"/>
    <w:rsid w:val="00BF641F"/>
    <w:rsid w:val="00BF64A5"/>
    <w:rsid w:val="00BF65B7"/>
    <w:rsid w:val="00BF66AD"/>
    <w:rsid w:val="00BF6E00"/>
    <w:rsid w:val="00BF6E80"/>
    <w:rsid w:val="00BF70C4"/>
    <w:rsid w:val="00BF7774"/>
    <w:rsid w:val="00BF7A25"/>
    <w:rsid w:val="00C00ECE"/>
    <w:rsid w:val="00C00F64"/>
    <w:rsid w:val="00C025B9"/>
    <w:rsid w:val="00C025C5"/>
    <w:rsid w:val="00C028E6"/>
    <w:rsid w:val="00C0361C"/>
    <w:rsid w:val="00C03A85"/>
    <w:rsid w:val="00C04058"/>
    <w:rsid w:val="00C044E0"/>
    <w:rsid w:val="00C04711"/>
    <w:rsid w:val="00C049F6"/>
    <w:rsid w:val="00C05436"/>
    <w:rsid w:val="00C055B8"/>
    <w:rsid w:val="00C0746D"/>
    <w:rsid w:val="00C0748F"/>
    <w:rsid w:val="00C075D9"/>
    <w:rsid w:val="00C07AEF"/>
    <w:rsid w:val="00C07D34"/>
    <w:rsid w:val="00C07EF4"/>
    <w:rsid w:val="00C10224"/>
    <w:rsid w:val="00C10A8C"/>
    <w:rsid w:val="00C10BE8"/>
    <w:rsid w:val="00C115BB"/>
    <w:rsid w:val="00C11A7D"/>
    <w:rsid w:val="00C12472"/>
    <w:rsid w:val="00C129B5"/>
    <w:rsid w:val="00C13232"/>
    <w:rsid w:val="00C1324B"/>
    <w:rsid w:val="00C13281"/>
    <w:rsid w:val="00C13611"/>
    <w:rsid w:val="00C136F1"/>
    <w:rsid w:val="00C13AB9"/>
    <w:rsid w:val="00C143DF"/>
    <w:rsid w:val="00C14797"/>
    <w:rsid w:val="00C14B64"/>
    <w:rsid w:val="00C14BC1"/>
    <w:rsid w:val="00C14E1D"/>
    <w:rsid w:val="00C15212"/>
    <w:rsid w:val="00C15660"/>
    <w:rsid w:val="00C15847"/>
    <w:rsid w:val="00C15989"/>
    <w:rsid w:val="00C159B7"/>
    <w:rsid w:val="00C165BF"/>
    <w:rsid w:val="00C16B9F"/>
    <w:rsid w:val="00C17210"/>
    <w:rsid w:val="00C17791"/>
    <w:rsid w:val="00C17A49"/>
    <w:rsid w:val="00C17AD8"/>
    <w:rsid w:val="00C205DA"/>
    <w:rsid w:val="00C20601"/>
    <w:rsid w:val="00C20FFD"/>
    <w:rsid w:val="00C216BE"/>
    <w:rsid w:val="00C219CC"/>
    <w:rsid w:val="00C219DC"/>
    <w:rsid w:val="00C21C81"/>
    <w:rsid w:val="00C221DB"/>
    <w:rsid w:val="00C224E7"/>
    <w:rsid w:val="00C23A67"/>
    <w:rsid w:val="00C23E04"/>
    <w:rsid w:val="00C24A51"/>
    <w:rsid w:val="00C25665"/>
    <w:rsid w:val="00C256EF"/>
    <w:rsid w:val="00C257EE"/>
    <w:rsid w:val="00C25CA4"/>
    <w:rsid w:val="00C25ECA"/>
    <w:rsid w:val="00C262DC"/>
    <w:rsid w:val="00C26A4A"/>
    <w:rsid w:val="00C26F65"/>
    <w:rsid w:val="00C26FDF"/>
    <w:rsid w:val="00C272CD"/>
    <w:rsid w:val="00C27A2D"/>
    <w:rsid w:val="00C27AA5"/>
    <w:rsid w:val="00C27AEE"/>
    <w:rsid w:val="00C27D92"/>
    <w:rsid w:val="00C27F4E"/>
    <w:rsid w:val="00C30279"/>
    <w:rsid w:val="00C310E5"/>
    <w:rsid w:val="00C3133C"/>
    <w:rsid w:val="00C314CA"/>
    <w:rsid w:val="00C315D1"/>
    <w:rsid w:val="00C3191F"/>
    <w:rsid w:val="00C31C65"/>
    <w:rsid w:val="00C32339"/>
    <w:rsid w:val="00C32400"/>
    <w:rsid w:val="00C3254F"/>
    <w:rsid w:val="00C33367"/>
    <w:rsid w:val="00C33535"/>
    <w:rsid w:val="00C33B80"/>
    <w:rsid w:val="00C3442C"/>
    <w:rsid w:val="00C34C4B"/>
    <w:rsid w:val="00C35037"/>
    <w:rsid w:val="00C3540D"/>
    <w:rsid w:val="00C355A2"/>
    <w:rsid w:val="00C3574B"/>
    <w:rsid w:val="00C358DF"/>
    <w:rsid w:val="00C35AFA"/>
    <w:rsid w:val="00C35E3A"/>
    <w:rsid w:val="00C3630D"/>
    <w:rsid w:val="00C36EED"/>
    <w:rsid w:val="00C371FC"/>
    <w:rsid w:val="00C400A7"/>
    <w:rsid w:val="00C40177"/>
    <w:rsid w:val="00C401BD"/>
    <w:rsid w:val="00C40A1D"/>
    <w:rsid w:val="00C40A74"/>
    <w:rsid w:val="00C40AFF"/>
    <w:rsid w:val="00C40C12"/>
    <w:rsid w:val="00C4193A"/>
    <w:rsid w:val="00C41952"/>
    <w:rsid w:val="00C41ABB"/>
    <w:rsid w:val="00C42601"/>
    <w:rsid w:val="00C42BCC"/>
    <w:rsid w:val="00C42EE8"/>
    <w:rsid w:val="00C43C04"/>
    <w:rsid w:val="00C43EAE"/>
    <w:rsid w:val="00C43F49"/>
    <w:rsid w:val="00C44186"/>
    <w:rsid w:val="00C44636"/>
    <w:rsid w:val="00C448E9"/>
    <w:rsid w:val="00C44A3E"/>
    <w:rsid w:val="00C44BAB"/>
    <w:rsid w:val="00C44E61"/>
    <w:rsid w:val="00C45FE3"/>
    <w:rsid w:val="00C4610B"/>
    <w:rsid w:val="00C46260"/>
    <w:rsid w:val="00C46320"/>
    <w:rsid w:val="00C464A0"/>
    <w:rsid w:val="00C46656"/>
    <w:rsid w:val="00C46976"/>
    <w:rsid w:val="00C4697E"/>
    <w:rsid w:val="00C46B5E"/>
    <w:rsid w:val="00C46F10"/>
    <w:rsid w:val="00C471A8"/>
    <w:rsid w:val="00C47BF9"/>
    <w:rsid w:val="00C47C9A"/>
    <w:rsid w:val="00C50047"/>
    <w:rsid w:val="00C507A3"/>
    <w:rsid w:val="00C50861"/>
    <w:rsid w:val="00C516A3"/>
    <w:rsid w:val="00C518F2"/>
    <w:rsid w:val="00C520D3"/>
    <w:rsid w:val="00C52A96"/>
    <w:rsid w:val="00C52D80"/>
    <w:rsid w:val="00C53325"/>
    <w:rsid w:val="00C53B53"/>
    <w:rsid w:val="00C53C79"/>
    <w:rsid w:val="00C53FB9"/>
    <w:rsid w:val="00C543AE"/>
    <w:rsid w:val="00C54531"/>
    <w:rsid w:val="00C547B0"/>
    <w:rsid w:val="00C55064"/>
    <w:rsid w:val="00C555B6"/>
    <w:rsid w:val="00C55ACA"/>
    <w:rsid w:val="00C55E4A"/>
    <w:rsid w:val="00C56500"/>
    <w:rsid w:val="00C5697E"/>
    <w:rsid w:val="00C5775C"/>
    <w:rsid w:val="00C57819"/>
    <w:rsid w:val="00C57FDE"/>
    <w:rsid w:val="00C60332"/>
    <w:rsid w:val="00C6147A"/>
    <w:rsid w:val="00C61587"/>
    <w:rsid w:val="00C61837"/>
    <w:rsid w:val="00C61A9A"/>
    <w:rsid w:val="00C62891"/>
    <w:rsid w:val="00C63377"/>
    <w:rsid w:val="00C63497"/>
    <w:rsid w:val="00C6372A"/>
    <w:rsid w:val="00C639D3"/>
    <w:rsid w:val="00C63E22"/>
    <w:rsid w:val="00C6457F"/>
    <w:rsid w:val="00C64B30"/>
    <w:rsid w:val="00C6534A"/>
    <w:rsid w:val="00C65F5D"/>
    <w:rsid w:val="00C66852"/>
    <w:rsid w:val="00C66B8E"/>
    <w:rsid w:val="00C67B08"/>
    <w:rsid w:val="00C70113"/>
    <w:rsid w:val="00C702B6"/>
    <w:rsid w:val="00C70A71"/>
    <w:rsid w:val="00C7221B"/>
    <w:rsid w:val="00C72AEF"/>
    <w:rsid w:val="00C73567"/>
    <w:rsid w:val="00C73ED2"/>
    <w:rsid w:val="00C741E6"/>
    <w:rsid w:val="00C74A5C"/>
    <w:rsid w:val="00C756E8"/>
    <w:rsid w:val="00C75C4B"/>
    <w:rsid w:val="00C75F74"/>
    <w:rsid w:val="00C76EFC"/>
    <w:rsid w:val="00C800D9"/>
    <w:rsid w:val="00C8029F"/>
    <w:rsid w:val="00C804B5"/>
    <w:rsid w:val="00C81095"/>
    <w:rsid w:val="00C8137F"/>
    <w:rsid w:val="00C8174C"/>
    <w:rsid w:val="00C81909"/>
    <w:rsid w:val="00C81AEF"/>
    <w:rsid w:val="00C81D51"/>
    <w:rsid w:val="00C82242"/>
    <w:rsid w:val="00C82794"/>
    <w:rsid w:val="00C82B20"/>
    <w:rsid w:val="00C82EEF"/>
    <w:rsid w:val="00C830D1"/>
    <w:rsid w:val="00C835CF"/>
    <w:rsid w:val="00C83607"/>
    <w:rsid w:val="00C83C9D"/>
    <w:rsid w:val="00C83D0E"/>
    <w:rsid w:val="00C83FA6"/>
    <w:rsid w:val="00C842DA"/>
    <w:rsid w:val="00C847BB"/>
    <w:rsid w:val="00C848EE"/>
    <w:rsid w:val="00C8491F"/>
    <w:rsid w:val="00C84A61"/>
    <w:rsid w:val="00C856EB"/>
    <w:rsid w:val="00C85EB3"/>
    <w:rsid w:val="00C85F1A"/>
    <w:rsid w:val="00C85F49"/>
    <w:rsid w:val="00C86D51"/>
    <w:rsid w:val="00C86EB3"/>
    <w:rsid w:val="00C86FA9"/>
    <w:rsid w:val="00C87DBF"/>
    <w:rsid w:val="00C901D6"/>
    <w:rsid w:val="00C9020E"/>
    <w:rsid w:val="00C90811"/>
    <w:rsid w:val="00C909C1"/>
    <w:rsid w:val="00C90BC4"/>
    <w:rsid w:val="00C90EAC"/>
    <w:rsid w:val="00C91360"/>
    <w:rsid w:val="00C913AE"/>
    <w:rsid w:val="00C9151B"/>
    <w:rsid w:val="00C91950"/>
    <w:rsid w:val="00C91C6E"/>
    <w:rsid w:val="00C91E8A"/>
    <w:rsid w:val="00C92027"/>
    <w:rsid w:val="00C920CE"/>
    <w:rsid w:val="00C92107"/>
    <w:rsid w:val="00C92C4F"/>
    <w:rsid w:val="00C92D5E"/>
    <w:rsid w:val="00C9317F"/>
    <w:rsid w:val="00C9346B"/>
    <w:rsid w:val="00C93D68"/>
    <w:rsid w:val="00C9401D"/>
    <w:rsid w:val="00C94657"/>
    <w:rsid w:val="00C94691"/>
    <w:rsid w:val="00C94838"/>
    <w:rsid w:val="00C9497E"/>
    <w:rsid w:val="00C9526B"/>
    <w:rsid w:val="00C963B0"/>
    <w:rsid w:val="00C97181"/>
    <w:rsid w:val="00C973DE"/>
    <w:rsid w:val="00C9750F"/>
    <w:rsid w:val="00CA0491"/>
    <w:rsid w:val="00CA05A7"/>
    <w:rsid w:val="00CA08A4"/>
    <w:rsid w:val="00CA117C"/>
    <w:rsid w:val="00CA13FD"/>
    <w:rsid w:val="00CA1436"/>
    <w:rsid w:val="00CA1595"/>
    <w:rsid w:val="00CA164D"/>
    <w:rsid w:val="00CA1686"/>
    <w:rsid w:val="00CA256B"/>
    <w:rsid w:val="00CA32CC"/>
    <w:rsid w:val="00CA3310"/>
    <w:rsid w:val="00CA3547"/>
    <w:rsid w:val="00CA3635"/>
    <w:rsid w:val="00CA3A3C"/>
    <w:rsid w:val="00CA3ACE"/>
    <w:rsid w:val="00CA437F"/>
    <w:rsid w:val="00CA47AF"/>
    <w:rsid w:val="00CA5386"/>
    <w:rsid w:val="00CA5B78"/>
    <w:rsid w:val="00CA5CC3"/>
    <w:rsid w:val="00CA5FA4"/>
    <w:rsid w:val="00CA6062"/>
    <w:rsid w:val="00CA628E"/>
    <w:rsid w:val="00CA6677"/>
    <w:rsid w:val="00CA6C14"/>
    <w:rsid w:val="00CA6DA4"/>
    <w:rsid w:val="00CA6F4F"/>
    <w:rsid w:val="00CA7737"/>
    <w:rsid w:val="00CA78D6"/>
    <w:rsid w:val="00CA7C48"/>
    <w:rsid w:val="00CB0133"/>
    <w:rsid w:val="00CB048E"/>
    <w:rsid w:val="00CB1006"/>
    <w:rsid w:val="00CB13A0"/>
    <w:rsid w:val="00CB1495"/>
    <w:rsid w:val="00CB186B"/>
    <w:rsid w:val="00CB2069"/>
    <w:rsid w:val="00CB21EB"/>
    <w:rsid w:val="00CB2287"/>
    <w:rsid w:val="00CB23BD"/>
    <w:rsid w:val="00CB28D3"/>
    <w:rsid w:val="00CB3495"/>
    <w:rsid w:val="00CB3C44"/>
    <w:rsid w:val="00CB3C67"/>
    <w:rsid w:val="00CB466F"/>
    <w:rsid w:val="00CB4794"/>
    <w:rsid w:val="00CB48B1"/>
    <w:rsid w:val="00CB4A61"/>
    <w:rsid w:val="00CB5F6C"/>
    <w:rsid w:val="00CB6281"/>
    <w:rsid w:val="00CB699A"/>
    <w:rsid w:val="00CB6FFB"/>
    <w:rsid w:val="00CB7381"/>
    <w:rsid w:val="00CB7454"/>
    <w:rsid w:val="00CB74D8"/>
    <w:rsid w:val="00CB75D4"/>
    <w:rsid w:val="00CC01EB"/>
    <w:rsid w:val="00CC061E"/>
    <w:rsid w:val="00CC0976"/>
    <w:rsid w:val="00CC1892"/>
    <w:rsid w:val="00CC1C76"/>
    <w:rsid w:val="00CC1D5A"/>
    <w:rsid w:val="00CC1F5E"/>
    <w:rsid w:val="00CC20C0"/>
    <w:rsid w:val="00CC2665"/>
    <w:rsid w:val="00CC2CEE"/>
    <w:rsid w:val="00CC3165"/>
    <w:rsid w:val="00CC38F1"/>
    <w:rsid w:val="00CC3D2B"/>
    <w:rsid w:val="00CC43C2"/>
    <w:rsid w:val="00CC4434"/>
    <w:rsid w:val="00CC741C"/>
    <w:rsid w:val="00CC786F"/>
    <w:rsid w:val="00CC7D0E"/>
    <w:rsid w:val="00CD0AEB"/>
    <w:rsid w:val="00CD0CC8"/>
    <w:rsid w:val="00CD1F43"/>
    <w:rsid w:val="00CD2470"/>
    <w:rsid w:val="00CD2578"/>
    <w:rsid w:val="00CD319F"/>
    <w:rsid w:val="00CD3DB9"/>
    <w:rsid w:val="00CD3E54"/>
    <w:rsid w:val="00CD43CF"/>
    <w:rsid w:val="00CD4694"/>
    <w:rsid w:val="00CD4C00"/>
    <w:rsid w:val="00CD5AB5"/>
    <w:rsid w:val="00CD5CC9"/>
    <w:rsid w:val="00CD6965"/>
    <w:rsid w:val="00CD6C1A"/>
    <w:rsid w:val="00CD6F37"/>
    <w:rsid w:val="00CD7500"/>
    <w:rsid w:val="00CE03F9"/>
    <w:rsid w:val="00CE056A"/>
    <w:rsid w:val="00CE105A"/>
    <w:rsid w:val="00CE10E2"/>
    <w:rsid w:val="00CE11AB"/>
    <w:rsid w:val="00CE13E2"/>
    <w:rsid w:val="00CE17ED"/>
    <w:rsid w:val="00CE1B24"/>
    <w:rsid w:val="00CE1F4C"/>
    <w:rsid w:val="00CE2062"/>
    <w:rsid w:val="00CE2233"/>
    <w:rsid w:val="00CE2401"/>
    <w:rsid w:val="00CE2738"/>
    <w:rsid w:val="00CE2C78"/>
    <w:rsid w:val="00CE2D5A"/>
    <w:rsid w:val="00CE30EE"/>
    <w:rsid w:val="00CE38FD"/>
    <w:rsid w:val="00CE4F3E"/>
    <w:rsid w:val="00CE51E2"/>
    <w:rsid w:val="00CE52CE"/>
    <w:rsid w:val="00CE536E"/>
    <w:rsid w:val="00CE59B2"/>
    <w:rsid w:val="00CE5D60"/>
    <w:rsid w:val="00CE5E12"/>
    <w:rsid w:val="00CE6149"/>
    <w:rsid w:val="00CE6435"/>
    <w:rsid w:val="00CE6E01"/>
    <w:rsid w:val="00CE7152"/>
    <w:rsid w:val="00CE7522"/>
    <w:rsid w:val="00CE76D5"/>
    <w:rsid w:val="00CF02DB"/>
    <w:rsid w:val="00CF092C"/>
    <w:rsid w:val="00CF0A9F"/>
    <w:rsid w:val="00CF0C8F"/>
    <w:rsid w:val="00CF0F92"/>
    <w:rsid w:val="00CF161D"/>
    <w:rsid w:val="00CF2135"/>
    <w:rsid w:val="00CF230C"/>
    <w:rsid w:val="00CF2797"/>
    <w:rsid w:val="00CF27E3"/>
    <w:rsid w:val="00CF2880"/>
    <w:rsid w:val="00CF3236"/>
    <w:rsid w:val="00CF3A48"/>
    <w:rsid w:val="00CF4412"/>
    <w:rsid w:val="00CF4AD1"/>
    <w:rsid w:val="00CF50ED"/>
    <w:rsid w:val="00CF5276"/>
    <w:rsid w:val="00CF5E11"/>
    <w:rsid w:val="00CF6208"/>
    <w:rsid w:val="00CF65B5"/>
    <w:rsid w:val="00CF683E"/>
    <w:rsid w:val="00CF70D3"/>
    <w:rsid w:val="00CF73DE"/>
    <w:rsid w:val="00CF73E3"/>
    <w:rsid w:val="00D004F5"/>
    <w:rsid w:val="00D008A5"/>
    <w:rsid w:val="00D00A30"/>
    <w:rsid w:val="00D012B5"/>
    <w:rsid w:val="00D01A24"/>
    <w:rsid w:val="00D024ED"/>
    <w:rsid w:val="00D02710"/>
    <w:rsid w:val="00D02F29"/>
    <w:rsid w:val="00D02FFE"/>
    <w:rsid w:val="00D030A0"/>
    <w:rsid w:val="00D030CF"/>
    <w:rsid w:val="00D03579"/>
    <w:rsid w:val="00D03A0A"/>
    <w:rsid w:val="00D03A4F"/>
    <w:rsid w:val="00D0420A"/>
    <w:rsid w:val="00D0426D"/>
    <w:rsid w:val="00D0482F"/>
    <w:rsid w:val="00D04B6D"/>
    <w:rsid w:val="00D04C03"/>
    <w:rsid w:val="00D055E8"/>
    <w:rsid w:val="00D06717"/>
    <w:rsid w:val="00D068BA"/>
    <w:rsid w:val="00D06ECE"/>
    <w:rsid w:val="00D07103"/>
    <w:rsid w:val="00D071A0"/>
    <w:rsid w:val="00D07710"/>
    <w:rsid w:val="00D07B77"/>
    <w:rsid w:val="00D07F0C"/>
    <w:rsid w:val="00D1002D"/>
    <w:rsid w:val="00D100C4"/>
    <w:rsid w:val="00D10649"/>
    <w:rsid w:val="00D10CE9"/>
    <w:rsid w:val="00D10ECD"/>
    <w:rsid w:val="00D10FFD"/>
    <w:rsid w:val="00D11290"/>
    <w:rsid w:val="00D112DE"/>
    <w:rsid w:val="00D11611"/>
    <w:rsid w:val="00D12008"/>
    <w:rsid w:val="00D12192"/>
    <w:rsid w:val="00D12631"/>
    <w:rsid w:val="00D129EC"/>
    <w:rsid w:val="00D1305D"/>
    <w:rsid w:val="00D131A0"/>
    <w:rsid w:val="00D131B7"/>
    <w:rsid w:val="00D1363A"/>
    <w:rsid w:val="00D13AC2"/>
    <w:rsid w:val="00D13E87"/>
    <w:rsid w:val="00D14532"/>
    <w:rsid w:val="00D152C0"/>
    <w:rsid w:val="00D15549"/>
    <w:rsid w:val="00D1568C"/>
    <w:rsid w:val="00D158F7"/>
    <w:rsid w:val="00D15B54"/>
    <w:rsid w:val="00D15E77"/>
    <w:rsid w:val="00D15F1D"/>
    <w:rsid w:val="00D161C5"/>
    <w:rsid w:val="00D17742"/>
    <w:rsid w:val="00D1783D"/>
    <w:rsid w:val="00D17B4F"/>
    <w:rsid w:val="00D17E9A"/>
    <w:rsid w:val="00D17ED7"/>
    <w:rsid w:val="00D20461"/>
    <w:rsid w:val="00D20582"/>
    <w:rsid w:val="00D20969"/>
    <w:rsid w:val="00D20F98"/>
    <w:rsid w:val="00D21B72"/>
    <w:rsid w:val="00D21BC9"/>
    <w:rsid w:val="00D21D75"/>
    <w:rsid w:val="00D22164"/>
    <w:rsid w:val="00D2251A"/>
    <w:rsid w:val="00D22929"/>
    <w:rsid w:val="00D22A71"/>
    <w:rsid w:val="00D22FB5"/>
    <w:rsid w:val="00D23289"/>
    <w:rsid w:val="00D23884"/>
    <w:rsid w:val="00D23EB3"/>
    <w:rsid w:val="00D24014"/>
    <w:rsid w:val="00D24402"/>
    <w:rsid w:val="00D24660"/>
    <w:rsid w:val="00D25B57"/>
    <w:rsid w:val="00D25F70"/>
    <w:rsid w:val="00D25FA0"/>
    <w:rsid w:val="00D26801"/>
    <w:rsid w:val="00D26952"/>
    <w:rsid w:val="00D26DB2"/>
    <w:rsid w:val="00D2727A"/>
    <w:rsid w:val="00D272C7"/>
    <w:rsid w:val="00D27708"/>
    <w:rsid w:val="00D27853"/>
    <w:rsid w:val="00D27B56"/>
    <w:rsid w:val="00D30194"/>
    <w:rsid w:val="00D301C0"/>
    <w:rsid w:val="00D30A54"/>
    <w:rsid w:val="00D30E60"/>
    <w:rsid w:val="00D30FA9"/>
    <w:rsid w:val="00D31277"/>
    <w:rsid w:val="00D31402"/>
    <w:rsid w:val="00D319B7"/>
    <w:rsid w:val="00D31F0A"/>
    <w:rsid w:val="00D32227"/>
    <w:rsid w:val="00D32740"/>
    <w:rsid w:val="00D327A3"/>
    <w:rsid w:val="00D330D6"/>
    <w:rsid w:val="00D34324"/>
    <w:rsid w:val="00D34338"/>
    <w:rsid w:val="00D34AF3"/>
    <w:rsid w:val="00D353C1"/>
    <w:rsid w:val="00D357B5"/>
    <w:rsid w:val="00D35B4C"/>
    <w:rsid w:val="00D36115"/>
    <w:rsid w:val="00D361E3"/>
    <w:rsid w:val="00D36246"/>
    <w:rsid w:val="00D36CF8"/>
    <w:rsid w:val="00D3703A"/>
    <w:rsid w:val="00D372BC"/>
    <w:rsid w:val="00D375B4"/>
    <w:rsid w:val="00D377A1"/>
    <w:rsid w:val="00D409F5"/>
    <w:rsid w:val="00D40BA0"/>
    <w:rsid w:val="00D41AE2"/>
    <w:rsid w:val="00D41C15"/>
    <w:rsid w:val="00D41CA8"/>
    <w:rsid w:val="00D41F87"/>
    <w:rsid w:val="00D42CA5"/>
    <w:rsid w:val="00D42CF3"/>
    <w:rsid w:val="00D43375"/>
    <w:rsid w:val="00D4343E"/>
    <w:rsid w:val="00D4353E"/>
    <w:rsid w:val="00D44314"/>
    <w:rsid w:val="00D44A8C"/>
    <w:rsid w:val="00D44C05"/>
    <w:rsid w:val="00D45586"/>
    <w:rsid w:val="00D457CF"/>
    <w:rsid w:val="00D45C7B"/>
    <w:rsid w:val="00D4622F"/>
    <w:rsid w:val="00D46C95"/>
    <w:rsid w:val="00D46CD9"/>
    <w:rsid w:val="00D4733B"/>
    <w:rsid w:val="00D47F40"/>
    <w:rsid w:val="00D47FBC"/>
    <w:rsid w:val="00D504E0"/>
    <w:rsid w:val="00D50973"/>
    <w:rsid w:val="00D50B8C"/>
    <w:rsid w:val="00D512E4"/>
    <w:rsid w:val="00D52F6C"/>
    <w:rsid w:val="00D53C62"/>
    <w:rsid w:val="00D53E67"/>
    <w:rsid w:val="00D53E83"/>
    <w:rsid w:val="00D546BD"/>
    <w:rsid w:val="00D54817"/>
    <w:rsid w:val="00D549CF"/>
    <w:rsid w:val="00D54D37"/>
    <w:rsid w:val="00D5523D"/>
    <w:rsid w:val="00D56B66"/>
    <w:rsid w:val="00D5730B"/>
    <w:rsid w:val="00D5746D"/>
    <w:rsid w:val="00D57504"/>
    <w:rsid w:val="00D57519"/>
    <w:rsid w:val="00D605FD"/>
    <w:rsid w:val="00D610DC"/>
    <w:rsid w:val="00D612E5"/>
    <w:rsid w:val="00D617D0"/>
    <w:rsid w:val="00D62281"/>
    <w:rsid w:val="00D6236A"/>
    <w:rsid w:val="00D6340B"/>
    <w:rsid w:val="00D64574"/>
    <w:rsid w:val="00D64695"/>
    <w:rsid w:val="00D6544B"/>
    <w:rsid w:val="00D65A07"/>
    <w:rsid w:val="00D65E91"/>
    <w:rsid w:val="00D661C0"/>
    <w:rsid w:val="00D6629A"/>
    <w:rsid w:val="00D663BD"/>
    <w:rsid w:val="00D6783E"/>
    <w:rsid w:val="00D67EDF"/>
    <w:rsid w:val="00D70D9E"/>
    <w:rsid w:val="00D70DCD"/>
    <w:rsid w:val="00D70F62"/>
    <w:rsid w:val="00D71137"/>
    <w:rsid w:val="00D717A9"/>
    <w:rsid w:val="00D7188F"/>
    <w:rsid w:val="00D7227A"/>
    <w:rsid w:val="00D729E8"/>
    <w:rsid w:val="00D72C15"/>
    <w:rsid w:val="00D72E6B"/>
    <w:rsid w:val="00D72F8F"/>
    <w:rsid w:val="00D731A7"/>
    <w:rsid w:val="00D73756"/>
    <w:rsid w:val="00D73835"/>
    <w:rsid w:val="00D75588"/>
    <w:rsid w:val="00D75865"/>
    <w:rsid w:val="00D75929"/>
    <w:rsid w:val="00D75DE5"/>
    <w:rsid w:val="00D75E02"/>
    <w:rsid w:val="00D76032"/>
    <w:rsid w:val="00D761D2"/>
    <w:rsid w:val="00D76C3D"/>
    <w:rsid w:val="00D77061"/>
    <w:rsid w:val="00D771ED"/>
    <w:rsid w:val="00D771FD"/>
    <w:rsid w:val="00D7736B"/>
    <w:rsid w:val="00D773E1"/>
    <w:rsid w:val="00D775A2"/>
    <w:rsid w:val="00D7776D"/>
    <w:rsid w:val="00D8007C"/>
    <w:rsid w:val="00D81E93"/>
    <w:rsid w:val="00D81FD1"/>
    <w:rsid w:val="00D829B1"/>
    <w:rsid w:val="00D82A92"/>
    <w:rsid w:val="00D83201"/>
    <w:rsid w:val="00D83444"/>
    <w:rsid w:val="00D83950"/>
    <w:rsid w:val="00D83C39"/>
    <w:rsid w:val="00D83F28"/>
    <w:rsid w:val="00D83FB6"/>
    <w:rsid w:val="00D848B3"/>
    <w:rsid w:val="00D84B04"/>
    <w:rsid w:val="00D84C89"/>
    <w:rsid w:val="00D84E82"/>
    <w:rsid w:val="00D84FEF"/>
    <w:rsid w:val="00D8533B"/>
    <w:rsid w:val="00D85DFD"/>
    <w:rsid w:val="00D86275"/>
    <w:rsid w:val="00D863AD"/>
    <w:rsid w:val="00D86763"/>
    <w:rsid w:val="00D86E9F"/>
    <w:rsid w:val="00D871C6"/>
    <w:rsid w:val="00D87985"/>
    <w:rsid w:val="00D87C0D"/>
    <w:rsid w:val="00D90C11"/>
    <w:rsid w:val="00D90C4A"/>
    <w:rsid w:val="00D91232"/>
    <w:rsid w:val="00D917CC"/>
    <w:rsid w:val="00D91E3D"/>
    <w:rsid w:val="00D9207E"/>
    <w:rsid w:val="00D92437"/>
    <w:rsid w:val="00D930F7"/>
    <w:rsid w:val="00D93199"/>
    <w:rsid w:val="00D93400"/>
    <w:rsid w:val="00D9342D"/>
    <w:rsid w:val="00D93C12"/>
    <w:rsid w:val="00D93FC5"/>
    <w:rsid w:val="00D944C5"/>
    <w:rsid w:val="00D9454A"/>
    <w:rsid w:val="00D94663"/>
    <w:rsid w:val="00D946DB"/>
    <w:rsid w:val="00D9480B"/>
    <w:rsid w:val="00D94B6A"/>
    <w:rsid w:val="00D950D4"/>
    <w:rsid w:val="00D95182"/>
    <w:rsid w:val="00D95274"/>
    <w:rsid w:val="00D95366"/>
    <w:rsid w:val="00D954F6"/>
    <w:rsid w:val="00D96053"/>
    <w:rsid w:val="00D969AD"/>
    <w:rsid w:val="00D96E4F"/>
    <w:rsid w:val="00D97055"/>
    <w:rsid w:val="00D97221"/>
    <w:rsid w:val="00D9751D"/>
    <w:rsid w:val="00D9752F"/>
    <w:rsid w:val="00D9768C"/>
    <w:rsid w:val="00DA0292"/>
    <w:rsid w:val="00DA0770"/>
    <w:rsid w:val="00DA096A"/>
    <w:rsid w:val="00DA1658"/>
    <w:rsid w:val="00DA1B23"/>
    <w:rsid w:val="00DA2107"/>
    <w:rsid w:val="00DA2422"/>
    <w:rsid w:val="00DA2519"/>
    <w:rsid w:val="00DA2D68"/>
    <w:rsid w:val="00DA30AA"/>
    <w:rsid w:val="00DA30E8"/>
    <w:rsid w:val="00DA35BE"/>
    <w:rsid w:val="00DA3992"/>
    <w:rsid w:val="00DA3C2C"/>
    <w:rsid w:val="00DA3E27"/>
    <w:rsid w:val="00DA42A6"/>
    <w:rsid w:val="00DA4BD7"/>
    <w:rsid w:val="00DA4FA4"/>
    <w:rsid w:val="00DA6284"/>
    <w:rsid w:val="00DA64B9"/>
    <w:rsid w:val="00DA66C3"/>
    <w:rsid w:val="00DA69E3"/>
    <w:rsid w:val="00DA7380"/>
    <w:rsid w:val="00DA7943"/>
    <w:rsid w:val="00DA7ADF"/>
    <w:rsid w:val="00DA7DC2"/>
    <w:rsid w:val="00DB0418"/>
    <w:rsid w:val="00DB0C2E"/>
    <w:rsid w:val="00DB135D"/>
    <w:rsid w:val="00DB1451"/>
    <w:rsid w:val="00DB18F8"/>
    <w:rsid w:val="00DB2255"/>
    <w:rsid w:val="00DB228A"/>
    <w:rsid w:val="00DB29C6"/>
    <w:rsid w:val="00DB2A4A"/>
    <w:rsid w:val="00DB2B3E"/>
    <w:rsid w:val="00DB3A80"/>
    <w:rsid w:val="00DB3CC6"/>
    <w:rsid w:val="00DB433B"/>
    <w:rsid w:val="00DB466D"/>
    <w:rsid w:val="00DB467B"/>
    <w:rsid w:val="00DB46CF"/>
    <w:rsid w:val="00DB47FA"/>
    <w:rsid w:val="00DB4A3A"/>
    <w:rsid w:val="00DB4F53"/>
    <w:rsid w:val="00DB6259"/>
    <w:rsid w:val="00DB6EF8"/>
    <w:rsid w:val="00DC03D5"/>
    <w:rsid w:val="00DC0C10"/>
    <w:rsid w:val="00DC0C48"/>
    <w:rsid w:val="00DC1256"/>
    <w:rsid w:val="00DC1462"/>
    <w:rsid w:val="00DC195A"/>
    <w:rsid w:val="00DC1F91"/>
    <w:rsid w:val="00DC2B8E"/>
    <w:rsid w:val="00DC2D82"/>
    <w:rsid w:val="00DC2F8E"/>
    <w:rsid w:val="00DC3B3B"/>
    <w:rsid w:val="00DC4111"/>
    <w:rsid w:val="00DC4296"/>
    <w:rsid w:val="00DC47BB"/>
    <w:rsid w:val="00DC4A06"/>
    <w:rsid w:val="00DC510E"/>
    <w:rsid w:val="00DC51AC"/>
    <w:rsid w:val="00DC5748"/>
    <w:rsid w:val="00DC58FD"/>
    <w:rsid w:val="00DC5BEC"/>
    <w:rsid w:val="00DC5C2C"/>
    <w:rsid w:val="00DC6183"/>
    <w:rsid w:val="00DC649E"/>
    <w:rsid w:val="00DC66F2"/>
    <w:rsid w:val="00DC6B43"/>
    <w:rsid w:val="00DC78D5"/>
    <w:rsid w:val="00DC7E3A"/>
    <w:rsid w:val="00DD02CF"/>
    <w:rsid w:val="00DD02DD"/>
    <w:rsid w:val="00DD0393"/>
    <w:rsid w:val="00DD093E"/>
    <w:rsid w:val="00DD0BC9"/>
    <w:rsid w:val="00DD0EAD"/>
    <w:rsid w:val="00DD0F04"/>
    <w:rsid w:val="00DD1579"/>
    <w:rsid w:val="00DD36A6"/>
    <w:rsid w:val="00DD38B1"/>
    <w:rsid w:val="00DD3C64"/>
    <w:rsid w:val="00DD42D0"/>
    <w:rsid w:val="00DD434D"/>
    <w:rsid w:val="00DD4543"/>
    <w:rsid w:val="00DD4668"/>
    <w:rsid w:val="00DD4845"/>
    <w:rsid w:val="00DD5FF3"/>
    <w:rsid w:val="00DD6241"/>
    <w:rsid w:val="00DD6840"/>
    <w:rsid w:val="00DD6B96"/>
    <w:rsid w:val="00DD6C18"/>
    <w:rsid w:val="00DD7520"/>
    <w:rsid w:val="00DE0086"/>
    <w:rsid w:val="00DE0276"/>
    <w:rsid w:val="00DE096A"/>
    <w:rsid w:val="00DE0A0A"/>
    <w:rsid w:val="00DE0F65"/>
    <w:rsid w:val="00DE160E"/>
    <w:rsid w:val="00DE1F38"/>
    <w:rsid w:val="00DE1F92"/>
    <w:rsid w:val="00DE1FA4"/>
    <w:rsid w:val="00DE28FB"/>
    <w:rsid w:val="00DE29B2"/>
    <w:rsid w:val="00DE31AB"/>
    <w:rsid w:val="00DE31F1"/>
    <w:rsid w:val="00DE32D6"/>
    <w:rsid w:val="00DE353C"/>
    <w:rsid w:val="00DE35E4"/>
    <w:rsid w:val="00DE375B"/>
    <w:rsid w:val="00DE398C"/>
    <w:rsid w:val="00DE3D78"/>
    <w:rsid w:val="00DE3FB1"/>
    <w:rsid w:val="00DE42CF"/>
    <w:rsid w:val="00DE452F"/>
    <w:rsid w:val="00DE46AB"/>
    <w:rsid w:val="00DE4ADB"/>
    <w:rsid w:val="00DE4B4A"/>
    <w:rsid w:val="00DE4C0B"/>
    <w:rsid w:val="00DE677E"/>
    <w:rsid w:val="00DE6905"/>
    <w:rsid w:val="00DE6A14"/>
    <w:rsid w:val="00DE6B52"/>
    <w:rsid w:val="00DE6C1D"/>
    <w:rsid w:val="00DE6E9B"/>
    <w:rsid w:val="00DE6EC5"/>
    <w:rsid w:val="00DE767B"/>
    <w:rsid w:val="00DF044B"/>
    <w:rsid w:val="00DF1BC1"/>
    <w:rsid w:val="00DF1FCE"/>
    <w:rsid w:val="00DF207F"/>
    <w:rsid w:val="00DF223B"/>
    <w:rsid w:val="00DF2358"/>
    <w:rsid w:val="00DF2674"/>
    <w:rsid w:val="00DF2D09"/>
    <w:rsid w:val="00DF2D22"/>
    <w:rsid w:val="00DF2E5E"/>
    <w:rsid w:val="00DF2FCD"/>
    <w:rsid w:val="00DF31D1"/>
    <w:rsid w:val="00DF385A"/>
    <w:rsid w:val="00DF41AA"/>
    <w:rsid w:val="00DF474A"/>
    <w:rsid w:val="00DF4D87"/>
    <w:rsid w:val="00DF5103"/>
    <w:rsid w:val="00DF538D"/>
    <w:rsid w:val="00DF6014"/>
    <w:rsid w:val="00DF6455"/>
    <w:rsid w:val="00E008F0"/>
    <w:rsid w:val="00E009C0"/>
    <w:rsid w:val="00E00EEC"/>
    <w:rsid w:val="00E0183E"/>
    <w:rsid w:val="00E01E6D"/>
    <w:rsid w:val="00E0209B"/>
    <w:rsid w:val="00E021A4"/>
    <w:rsid w:val="00E029AD"/>
    <w:rsid w:val="00E02D83"/>
    <w:rsid w:val="00E04BAC"/>
    <w:rsid w:val="00E04BC2"/>
    <w:rsid w:val="00E04E8B"/>
    <w:rsid w:val="00E066D3"/>
    <w:rsid w:val="00E066E0"/>
    <w:rsid w:val="00E074E7"/>
    <w:rsid w:val="00E0768E"/>
    <w:rsid w:val="00E10488"/>
    <w:rsid w:val="00E11119"/>
    <w:rsid w:val="00E11486"/>
    <w:rsid w:val="00E11773"/>
    <w:rsid w:val="00E11DCE"/>
    <w:rsid w:val="00E11E3F"/>
    <w:rsid w:val="00E13196"/>
    <w:rsid w:val="00E1387C"/>
    <w:rsid w:val="00E13897"/>
    <w:rsid w:val="00E13B2F"/>
    <w:rsid w:val="00E1471A"/>
    <w:rsid w:val="00E14886"/>
    <w:rsid w:val="00E14D94"/>
    <w:rsid w:val="00E15301"/>
    <w:rsid w:val="00E15421"/>
    <w:rsid w:val="00E15B8B"/>
    <w:rsid w:val="00E15D9C"/>
    <w:rsid w:val="00E160FC"/>
    <w:rsid w:val="00E1666E"/>
    <w:rsid w:val="00E170A6"/>
    <w:rsid w:val="00E17886"/>
    <w:rsid w:val="00E1791D"/>
    <w:rsid w:val="00E17A59"/>
    <w:rsid w:val="00E17B7F"/>
    <w:rsid w:val="00E17EE6"/>
    <w:rsid w:val="00E20906"/>
    <w:rsid w:val="00E21233"/>
    <w:rsid w:val="00E213E3"/>
    <w:rsid w:val="00E215F9"/>
    <w:rsid w:val="00E2160A"/>
    <w:rsid w:val="00E2166E"/>
    <w:rsid w:val="00E21ACB"/>
    <w:rsid w:val="00E21D87"/>
    <w:rsid w:val="00E223CA"/>
    <w:rsid w:val="00E2297C"/>
    <w:rsid w:val="00E22DA5"/>
    <w:rsid w:val="00E22EFA"/>
    <w:rsid w:val="00E230B1"/>
    <w:rsid w:val="00E232E9"/>
    <w:rsid w:val="00E2335F"/>
    <w:rsid w:val="00E23854"/>
    <w:rsid w:val="00E24D90"/>
    <w:rsid w:val="00E24EF6"/>
    <w:rsid w:val="00E25EA7"/>
    <w:rsid w:val="00E26144"/>
    <w:rsid w:val="00E26237"/>
    <w:rsid w:val="00E268BC"/>
    <w:rsid w:val="00E268D6"/>
    <w:rsid w:val="00E26BBD"/>
    <w:rsid w:val="00E26BEF"/>
    <w:rsid w:val="00E2719B"/>
    <w:rsid w:val="00E2750E"/>
    <w:rsid w:val="00E27A70"/>
    <w:rsid w:val="00E27DE9"/>
    <w:rsid w:val="00E307B6"/>
    <w:rsid w:val="00E310C4"/>
    <w:rsid w:val="00E319DD"/>
    <w:rsid w:val="00E31B74"/>
    <w:rsid w:val="00E322B0"/>
    <w:rsid w:val="00E32538"/>
    <w:rsid w:val="00E327A4"/>
    <w:rsid w:val="00E32D9E"/>
    <w:rsid w:val="00E32DBC"/>
    <w:rsid w:val="00E32E3E"/>
    <w:rsid w:val="00E331FF"/>
    <w:rsid w:val="00E33A9F"/>
    <w:rsid w:val="00E33B19"/>
    <w:rsid w:val="00E341B7"/>
    <w:rsid w:val="00E3488D"/>
    <w:rsid w:val="00E35013"/>
    <w:rsid w:val="00E35025"/>
    <w:rsid w:val="00E352BD"/>
    <w:rsid w:val="00E35360"/>
    <w:rsid w:val="00E353BF"/>
    <w:rsid w:val="00E35CB2"/>
    <w:rsid w:val="00E3608C"/>
    <w:rsid w:val="00E36319"/>
    <w:rsid w:val="00E371A4"/>
    <w:rsid w:val="00E37D05"/>
    <w:rsid w:val="00E40083"/>
    <w:rsid w:val="00E407DB"/>
    <w:rsid w:val="00E40A28"/>
    <w:rsid w:val="00E4164D"/>
    <w:rsid w:val="00E41F62"/>
    <w:rsid w:val="00E42F94"/>
    <w:rsid w:val="00E43BE2"/>
    <w:rsid w:val="00E4480F"/>
    <w:rsid w:val="00E44A83"/>
    <w:rsid w:val="00E46837"/>
    <w:rsid w:val="00E469E4"/>
    <w:rsid w:val="00E46AC9"/>
    <w:rsid w:val="00E47BE3"/>
    <w:rsid w:val="00E47CE5"/>
    <w:rsid w:val="00E47E5E"/>
    <w:rsid w:val="00E47FF3"/>
    <w:rsid w:val="00E501DB"/>
    <w:rsid w:val="00E51590"/>
    <w:rsid w:val="00E51B0A"/>
    <w:rsid w:val="00E52047"/>
    <w:rsid w:val="00E528F1"/>
    <w:rsid w:val="00E53800"/>
    <w:rsid w:val="00E53A12"/>
    <w:rsid w:val="00E53CE2"/>
    <w:rsid w:val="00E54727"/>
    <w:rsid w:val="00E54E90"/>
    <w:rsid w:val="00E552A0"/>
    <w:rsid w:val="00E553F7"/>
    <w:rsid w:val="00E55427"/>
    <w:rsid w:val="00E555AE"/>
    <w:rsid w:val="00E558BD"/>
    <w:rsid w:val="00E55AB9"/>
    <w:rsid w:val="00E560F6"/>
    <w:rsid w:val="00E56225"/>
    <w:rsid w:val="00E56409"/>
    <w:rsid w:val="00E5640B"/>
    <w:rsid w:val="00E56575"/>
    <w:rsid w:val="00E57273"/>
    <w:rsid w:val="00E57B8A"/>
    <w:rsid w:val="00E57EA7"/>
    <w:rsid w:val="00E57F26"/>
    <w:rsid w:val="00E60031"/>
    <w:rsid w:val="00E60729"/>
    <w:rsid w:val="00E60787"/>
    <w:rsid w:val="00E610B3"/>
    <w:rsid w:val="00E612BE"/>
    <w:rsid w:val="00E61518"/>
    <w:rsid w:val="00E6152E"/>
    <w:rsid w:val="00E61566"/>
    <w:rsid w:val="00E621A0"/>
    <w:rsid w:val="00E627D3"/>
    <w:rsid w:val="00E62EDF"/>
    <w:rsid w:val="00E63435"/>
    <w:rsid w:val="00E6359A"/>
    <w:rsid w:val="00E63830"/>
    <w:rsid w:val="00E638C6"/>
    <w:rsid w:val="00E63FC0"/>
    <w:rsid w:val="00E64047"/>
    <w:rsid w:val="00E64BD9"/>
    <w:rsid w:val="00E64C8F"/>
    <w:rsid w:val="00E64F06"/>
    <w:rsid w:val="00E64F07"/>
    <w:rsid w:val="00E65478"/>
    <w:rsid w:val="00E65F95"/>
    <w:rsid w:val="00E66C88"/>
    <w:rsid w:val="00E675CC"/>
    <w:rsid w:val="00E6793A"/>
    <w:rsid w:val="00E67C13"/>
    <w:rsid w:val="00E70E34"/>
    <w:rsid w:val="00E71316"/>
    <w:rsid w:val="00E713F2"/>
    <w:rsid w:val="00E71B44"/>
    <w:rsid w:val="00E72016"/>
    <w:rsid w:val="00E72974"/>
    <w:rsid w:val="00E72A7D"/>
    <w:rsid w:val="00E72B8C"/>
    <w:rsid w:val="00E7301C"/>
    <w:rsid w:val="00E730C7"/>
    <w:rsid w:val="00E73454"/>
    <w:rsid w:val="00E73B2C"/>
    <w:rsid w:val="00E745B3"/>
    <w:rsid w:val="00E74F30"/>
    <w:rsid w:val="00E75215"/>
    <w:rsid w:val="00E75545"/>
    <w:rsid w:val="00E75F42"/>
    <w:rsid w:val="00E75F6B"/>
    <w:rsid w:val="00E76576"/>
    <w:rsid w:val="00E7691D"/>
    <w:rsid w:val="00E77455"/>
    <w:rsid w:val="00E7775A"/>
    <w:rsid w:val="00E77E6A"/>
    <w:rsid w:val="00E80368"/>
    <w:rsid w:val="00E810C0"/>
    <w:rsid w:val="00E81400"/>
    <w:rsid w:val="00E8156C"/>
    <w:rsid w:val="00E8167E"/>
    <w:rsid w:val="00E8273F"/>
    <w:rsid w:val="00E82E5C"/>
    <w:rsid w:val="00E837E1"/>
    <w:rsid w:val="00E83B93"/>
    <w:rsid w:val="00E8461B"/>
    <w:rsid w:val="00E84E4E"/>
    <w:rsid w:val="00E84E97"/>
    <w:rsid w:val="00E85561"/>
    <w:rsid w:val="00E855F5"/>
    <w:rsid w:val="00E85630"/>
    <w:rsid w:val="00E856E3"/>
    <w:rsid w:val="00E85AA0"/>
    <w:rsid w:val="00E86A4E"/>
    <w:rsid w:val="00E86EED"/>
    <w:rsid w:val="00E87272"/>
    <w:rsid w:val="00E875AE"/>
    <w:rsid w:val="00E87726"/>
    <w:rsid w:val="00E87A98"/>
    <w:rsid w:val="00E90020"/>
    <w:rsid w:val="00E90084"/>
    <w:rsid w:val="00E90348"/>
    <w:rsid w:val="00E90D1D"/>
    <w:rsid w:val="00E9190B"/>
    <w:rsid w:val="00E91E6F"/>
    <w:rsid w:val="00E926E1"/>
    <w:rsid w:val="00E93888"/>
    <w:rsid w:val="00E9392E"/>
    <w:rsid w:val="00E94015"/>
    <w:rsid w:val="00E9417F"/>
    <w:rsid w:val="00E950E6"/>
    <w:rsid w:val="00E96188"/>
    <w:rsid w:val="00E96923"/>
    <w:rsid w:val="00E96A05"/>
    <w:rsid w:val="00E96FCC"/>
    <w:rsid w:val="00E9729A"/>
    <w:rsid w:val="00E9748C"/>
    <w:rsid w:val="00E974D2"/>
    <w:rsid w:val="00E97681"/>
    <w:rsid w:val="00E97FD4"/>
    <w:rsid w:val="00EA00D4"/>
    <w:rsid w:val="00EA059B"/>
    <w:rsid w:val="00EA0EB6"/>
    <w:rsid w:val="00EA1366"/>
    <w:rsid w:val="00EA1FA1"/>
    <w:rsid w:val="00EA20F3"/>
    <w:rsid w:val="00EA2409"/>
    <w:rsid w:val="00EA265A"/>
    <w:rsid w:val="00EA2CFE"/>
    <w:rsid w:val="00EA2E0D"/>
    <w:rsid w:val="00EA2FE9"/>
    <w:rsid w:val="00EA3246"/>
    <w:rsid w:val="00EA353B"/>
    <w:rsid w:val="00EA3666"/>
    <w:rsid w:val="00EA4100"/>
    <w:rsid w:val="00EA434F"/>
    <w:rsid w:val="00EA478E"/>
    <w:rsid w:val="00EA4C73"/>
    <w:rsid w:val="00EA4DB1"/>
    <w:rsid w:val="00EA4DB4"/>
    <w:rsid w:val="00EA4F49"/>
    <w:rsid w:val="00EA5576"/>
    <w:rsid w:val="00EA5599"/>
    <w:rsid w:val="00EA589B"/>
    <w:rsid w:val="00EA5DB9"/>
    <w:rsid w:val="00EA5EB1"/>
    <w:rsid w:val="00EA6ED3"/>
    <w:rsid w:val="00EA777E"/>
    <w:rsid w:val="00EA789D"/>
    <w:rsid w:val="00EA790F"/>
    <w:rsid w:val="00EB0E93"/>
    <w:rsid w:val="00EB13B7"/>
    <w:rsid w:val="00EB1B74"/>
    <w:rsid w:val="00EB21BD"/>
    <w:rsid w:val="00EB22A6"/>
    <w:rsid w:val="00EB23B5"/>
    <w:rsid w:val="00EB2403"/>
    <w:rsid w:val="00EB2464"/>
    <w:rsid w:val="00EB2DB6"/>
    <w:rsid w:val="00EB303C"/>
    <w:rsid w:val="00EB3110"/>
    <w:rsid w:val="00EB3D61"/>
    <w:rsid w:val="00EB3F18"/>
    <w:rsid w:val="00EB4376"/>
    <w:rsid w:val="00EB4606"/>
    <w:rsid w:val="00EB586B"/>
    <w:rsid w:val="00EB6287"/>
    <w:rsid w:val="00EB674B"/>
    <w:rsid w:val="00EB6A2A"/>
    <w:rsid w:val="00EB757E"/>
    <w:rsid w:val="00EB758D"/>
    <w:rsid w:val="00EB7FEC"/>
    <w:rsid w:val="00EC041C"/>
    <w:rsid w:val="00EC0469"/>
    <w:rsid w:val="00EC0826"/>
    <w:rsid w:val="00EC1E69"/>
    <w:rsid w:val="00EC24DE"/>
    <w:rsid w:val="00EC24E5"/>
    <w:rsid w:val="00EC2591"/>
    <w:rsid w:val="00EC2F88"/>
    <w:rsid w:val="00EC3969"/>
    <w:rsid w:val="00EC4C53"/>
    <w:rsid w:val="00EC5204"/>
    <w:rsid w:val="00EC60B2"/>
    <w:rsid w:val="00EC77C0"/>
    <w:rsid w:val="00EC7F79"/>
    <w:rsid w:val="00ED059F"/>
    <w:rsid w:val="00ED0FFA"/>
    <w:rsid w:val="00ED10DA"/>
    <w:rsid w:val="00ED166C"/>
    <w:rsid w:val="00ED17D3"/>
    <w:rsid w:val="00ED1821"/>
    <w:rsid w:val="00ED1C47"/>
    <w:rsid w:val="00ED1D07"/>
    <w:rsid w:val="00ED234C"/>
    <w:rsid w:val="00ED2509"/>
    <w:rsid w:val="00ED3056"/>
    <w:rsid w:val="00ED3947"/>
    <w:rsid w:val="00ED49B5"/>
    <w:rsid w:val="00ED50E4"/>
    <w:rsid w:val="00ED536A"/>
    <w:rsid w:val="00ED54AE"/>
    <w:rsid w:val="00ED551A"/>
    <w:rsid w:val="00ED5601"/>
    <w:rsid w:val="00ED59C1"/>
    <w:rsid w:val="00ED6115"/>
    <w:rsid w:val="00ED6203"/>
    <w:rsid w:val="00ED6631"/>
    <w:rsid w:val="00ED681A"/>
    <w:rsid w:val="00ED6C0F"/>
    <w:rsid w:val="00ED7239"/>
    <w:rsid w:val="00ED7282"/>
    <w:rsid w:val="00ED744F"/>
    <w:rsid w:val="00ED7B55"/>
    <w:rsid w:val="00ED7D23"/>
    <w:rsid w:val="00EE056B"/>
    <w:rsid w:val="00EE083C"/>
    <w:rsid w:val="00EE0F85"/>
    <w:rsid w:val="00EE1556"/>
    <w:rsid w:val="00EE223D"/>
    <w:rsid w:val="00EE2761"/>
    <w:rsid w:val="00EE3653"/>
    <w:rsid w:val="00EE3F18"/>
    <w:rsid w:val="00EE4512"/>
    <w:rsid w:val="00EE4EAE"/>
    <w:rsid w:val="00EE5236"/>
    <w:rsid w:val="00EE5623"/>
    <w:rsid w:val="00EE56E1"/>
    <w:rsid w:val="00EE64CB"/>
    <w:rsid w:val="00EE6DF7"/>
    <w:rsid w:val="00EE792F"/>
    <w:rsid w:val="00EF0513"/>
    <w:rsid w:val="00EF0C7A"/>
    <w:rsid w:val="00EF0DF6"/>
    <w:rsid w:val="00EF129A"/>
    <w:rsid w:val="00EF1548"/>
    <w:rsid w:val="00EF2404"/>
    <w:rsid w:val="00EF249F"/>
    <w:rsid w:val="00EF3057"/>
    <w:rsid w:val="00EF348B"/>
    <w:rsid w:val="00EF373A"/>
    <w:rsid w:val="00EF3F42"/>
    <w:rsid w:val="00EF4394"/>
    <w:rsid w:val="00EF4D2A"/>
    <w:rsid w:val="00EF53BA"/>
    <w:rsid w:val="00EF5EC3"/>
    <w:rsid w:val="00EF665D"/>
    <w:rsid w:val="00EF6F30"/>
    <w:rsid w:val="00EF752C"/>
    <w:rsid w:val="00EF753D"/>
    <w:rsid w:val="00EF7586"/>
    <w:rsid w:val="00EF7940"/>
    <w:rsid w:val="00EF7D84"/>
    <w:rsid w:val="00F00097"/>
    <w:rsid w:val="00F01060"/>
    <w:rsid w:val="00F0120E"/>
    <w:rsid w:val="00F02110"/>
    <w:rsid w:val="00F0221C"/>
    <w:rsid w:val="00F0311E"/>
    <w:rsid w:val="00F0336E"/>
    <w:rsid w:val="00F036B6"/>
    <w:rsid w:val="00F037E2"/>
    <w:rsid w:val="00F038B4"/>
    <w:rsid w:val="00F03CF4"/>
    <w:rsid w:val="00F03E51"/>
    <w:rsid w:val="00F03E52"/>
    <w:rsid w:val="00F03EC3"/>
    <w:rsid w:val="00F040E7"/>
    <w:rsid w:val="00F046BD"/>
    <w:rsid w:val="00F048AA"/>
    <w:rsid w:val="00F04DCB"/>
    <w:rsid w:val="00F04F99"/>
    <w:rsid w:val="00F0508D"/>
    <w:rsid w:val="00F0518C"/>
    <w:rsid w:val="00F067AF"/>
    <w:rsid w:val="00F06A70"/>
    <w:rsid w:val="00F06A95"/>
    <w:rsid w:val="00F06BAE"/>
    <w:rsid w:val="00F07269"/>
    <w:rsid w:val="00F10D9A"/>
    <w:rsid w:val="00F110E4"/>
    <w:rsid w:val="00F119A0"/>
    <w:rsid w:val="00F1202E"/>
    <w:rsid w:val="00F1206A"/>
    <w:rsid w:val="00F12E43"/>
    <w:rsid w:val="00F130D1"/>
    <w:rsid w:val="00F14079"/>
    <w:rsid w:val="00F1443E"/>
    <w:rsid w:val="00F15316"/>
    <w:rsid w:val="00F1587F"/>
    <w:rsid w:val="00F16D33"/>
    <w:rsid w:val="00F16DFD"/>
    <w:rsid w:val="00F16F40"/>
    <w:rsid w:val="00F1755B"/>
    <w:rsid w:val="00F204E5"/>
    <w:rsid w:val="00F20716"/>
    <w:rsid w:val="00F20887"/>
    <w:rsid w:val="00F20C70"/>
    <w:rsid w:val="00F21094"/>
    <w:rsid w:val="00F2110B"/>
    <w:rsid w:val="00F212A1"/>
    <w:rsid w:val="00F21FDF"/>
    <w:rsid w:val="00F2236F"/>
    <w:rsid w:val="00F2278B"/>
    <w:rsid w:val="00F227BB"/>
    <w:rsid w:val="00F2287A"/>
    <w:rsid w:val="00F234F3"/>
    <w:rsid w:val="00F239E1"/>
    <w:rsid w:val="00F24981"/>
    <w:rsid w:val="00F252C8"/>
    <w:rsid w:val="00F25B59"/>
    <w:rsid w:val="00F25B94"/>
    <w:rsid w:val="00F25EC5"/>
    <w:rsid w:val="00F26D72"/>
    <w:rsid w:val="00F26F3B"/>
    <w:rsid w:val="00F27179"/>
    <w:rsid w:val="00F275B9"/>
    <w:rsid w:val="00F27694"/>
    <w:rsid w:val="00F27BAB"/>
    <w:rsid w:val="00F30344"/>
    <w:rsid w:val="00F30650"/>
    <w:rsid w:val="00F307EE"/>
    <w:rsid w:val="00F3128B"/>
    <w:rsid w:val="00F31328"/>
    <w:rsid w:val="00F314E6"/>
    <w:rsid w:val="00F319CF"/>
    <w:rsid w:val="00F31F5E"/>
    <w:rsid w:val="00F32102"/>
    <w:rsid w:val="00F32304"/>
    <w:rsid w:val="00F32625"/>
    <w:rsid w:val="00F33352"/>
    <w:rsid w:val="00F33619"/>
    <w:rsid w:val="00F3374C"/>
    <w:rsid w:val="00F34363"/>
    <w:rsid w:val="00F344BF"/>
    <w:rsid w:val="00F347CC"/>
    <w:rsid w:val="00F34E96"/>
    <w:rsid w:val="00F350F1"/>
    <w:rsid w:val="00F35285"/>
    <w:rsid w:val="00F355AB"/>
    <w:rsid w:val="00F35831"/>
    <w:rsid w:val="00F35AF7"/>
    <w:rsid w:val="00F35B98"/>
    <w:rsid w:val="00F3668D"/>
    <w:rsid w:val="00F367A2"/>
    <w:rsid w:val="00F3694A"/>
    <w:rsid w:val="00F369A3"/>
    <w:rsid w:val="00F36E3E"/>
    <w:rsid w:val="00F37B6F"/>
    <w:rsid w:val="00F37B73"/>
    <w:rsid w:val="00F37D14"/>
    <w:rsid w:val="00F40797"/>
    <w:rsid w:val="00F4142E"/>
    <w:rsid w:val="00F426A7"/>
    <w:rsid w:val="00F427E3"/>
    <w:rsid w:val="00F42B58"/>
    <w:rsid w:val="00F42D84"/>
    <w:rsid w:val="00F42FBA"/>
    <w:rsid w:val="00F43441"/>
    <w:rsid w:val="00F43602"/>
    <w:rsid w:val="00F43A73"/>
    <w:rsid w:val="00F443C9"/>
    <w:rsid w:val="00F446DA"/>
    <w:rsid w:val="00F4490B"/>
    <w:rsid w:val="00F44D38"/>
    <w:rsid w:val="00F45C58"/>
    <w:rsid w:val="00F45E22"/>
    <w:rsid w:val="00F4600E"/>
    <w:rsid w:val="00F4673B"/>
    <w:rsid w:val="00F46868"/>
    <w:rsid w:val="00F46C86"/>
    <w:rsid w:val="00F46EE2"/>
    <w:rsid w:val="00F47460"/>
    <w:rsid w:val="00F47709"/>
    <w:rsid w:val="00F47866"/>
    <w:rsid w:val="00F478DB"/>
    <w:rsid w:val="00F502A8"/>
    <w:rsid w:val="00F502DB"/>
    <w:rsid w:val="00F5061A"/>
    <w:rsid w:val="00F51B9E"/>
    <w:rsid w:val="00F528EA"/>
    <w:rsid w:val="00F5290B"/>
    <w:rsid w:val="00F52D4F"/>
    <w:rsid w:val="00F52D87"/>
    <w:rsid w:val="00F52E00"/>
    <w:rsid w:val="00F5311E"/>
    <w:rsid w:val="00F53633"/>
    <w:rsid w:val="00F54B00"/>
    <w:rsid w:val="00F54D81"/>
    <w:rsid w:val="00F54DEF"/>
    <w:rsid w:val="00F54EEF"/>
    <w:rsid w:val="00F56186"/>
    <w:rsid w:val="00F5722D"/>
    <w:rsid w:val="00F573A6"/>
    <w:rsid w:val="00F600C3"/>
    <w:rsid w:val="00F601F6"/>
    <w:rsid w:val="00F60204"/>
    <w:rsid w:val="00F61BE0"/>
    <w:rsid w:val="00F6237D"/>
    <w:rsid w:val="00F62666"/>
    <w:rsid w:val="00F62C84"/>
    <w:rsid w:val="00F62E71"/>
    <w:rsid w:val="00F62F29"/>
    <w:rsid w:val="00F638A7"/>
    <w:rsid w:val="00F638A9"/>
    <w:rsid w:val="00F64AED"/>
    <w:rsid w:val="00F64B71"/>
    <w:rsid w:val="00F65893"/>
    <w:rsid w:val="00F658CC"/>
    <w:rsid w:val="00F6598A"/>
    <w:rsid w:val="00F65A42"/>
    <w:rsid w:val="00F65AF5"/>
    <w:rsid w:val="00F65CB0"/>
    <w:rsid w:val="00F66010"/>
    <w:rsid w:val="00F6697B"/>
    <w:rsid w:val="00F67460"/>
    <w:rsid w:val="00F675F8"/>
    <w:rsid w:val="00F679F0"/>
    <w:rsid w:val="00F701DF"/>
    <w:rsid w:val="00F7059C"/>
    <w:rsid w:val="00F707B7"/>
    <w:rsid w:val="00F7102F"/>
    <w:rsid w:val="00F71943"/>
    <w:rsid w:val="00F71C67"/>
    <w:rsid w:val="00F71CA9"/>
    <w:rsid w:val="00F71E74"/>
    <w:rsid w:val="00F7239C"/>
    <w:rsid w:val="00F7269A"/>
    <w:rsid w:val="00F72E2C"/>
    <w:rsid w:val="00F7329E"/>
    <w:rsid w:val="00F73943"/>
    <w:rsid w:val="00F73B3F"/>
    <w:rsid w:val="00F73F02"/>
    <w:rsid w:val="00F74193"/>
    <w:rsid w:val="00F7479E"/>
    <w:rsid w:val="00F74F43"/>
    <w:rsid w:val="00F756B6"/>
    <w:rsid w:val="00F75A5C"/>
    <w:rsid w:val="00F767E0"/>
    <w:rsid w:val="00F76AC2"/>
    <w:rsid w:val="00F77064"/>
    <w:rsid w:val="00F77F36"/>
    <w:rsid w:val="00F80530"/>
    <w:rsid w:val="00F80E6C"/>
    <w:rsid w:val="00F8197F"/>
    <w:rsid w:val="00F81E87"/>
    <w:rsid w:val="00F81F75"/>
    <w:rsid w:val="00F825DF"/>
    <w:rsid w:val="00F82A5D"/>
    <w:rsid w:val="00F83AFE"/>
    <w:rsid w:val="00F83BE8"/>
    <w:rsid w:val="00F84918"/>
    <w:rsid w:val="00F84D2F"/>
    <w:rsid w:val="00F85BA8"/>
    <w:rsid w:val="00F86176"/>
    <w:rsid w:val="00F8686C"/>
    <w:rsid w:val="00F86C49"/>
    <w:rsid w:val="00F8737E"/>
    <w:rsid w:val="00F87A9C"/>
    <w:rsid w:val="00F87B83"/>
    <w:rsid w:val="00F87EC8"/>
    <w:rsid w:val="00F87FB8"/>
    <w:rsid w:val="00F90167"/>
    <w:rsid w:val="00F90735"/>
    <w:rsid w:val="00F91567"/>
    <w:rsid w:val="00F91915"/>
    <w:rsid w:val="00F91B64"/>
    <w:rsid w:val="00F91FDB"/>
    <w:rsid w:val="00F92375"/>
    <w:rsid w:val="00F924E0"/>
    <w:rsid w:val="00F9256E"/>
    <w:rsid w:val="00F9282F"/>
    <w:rsid w:val="00F9291C"/>
    <w:rsid w:val="00F92A4C"/>
    <w:rsid w:val="00F92BA4"/>
    <w:rsid w:val="00F92FC0"/>
    <w:rsid w:val="00F93ED2"/>
    <w:rsid w:val="00F94535"/>
    <w:rsid w:val="00F946BC"/>
    <w:rsid w:val="00F94B04"/>
    <w:rsid w:val="00F94B5E"/>
    <w:rsid w:val="00F94EF4"/>
    <w:rsid w:val="00F95273"/>
    <w:rsid w:val="00F95A31"/>
    <w:rsid w:val="00F95D9A"/>
    <w:rsid w:val="00F95F33"/>
    <w:rsid w:val="00F967B7"/>
    <w:rsid w:val="00F96816"/>
    <w:rsid w:val="00F9735E"/>
    <w:rsid w:val="00F97E3C"/>
    <w:rsid w:val="00FA0CF3"/>
    <w:rsid w:val="00FA1034"/>
    <w:rsid w:val="00FA1349"/>
    <w:rsid w:val="00FA2296"/>
    <w:rsid w:val="00FA2852"/>
    <w:rsid w:val="00FA2E4B"/>
    <w:rsid w:val="00FA3032"/>
    <w:rsid w:val="00FA3883"/>
    <w:rsid w:val="00FA3E77"/>
    <w:rsid w:val="00FA42A6"/>
    <w:rsid w:val="00FA48B6"/>
    <w:rsid w:val="00FA4B08"/>
    <w:rsid w:val="00FA5040"/>
    <w:rsid w:val="00FA5529"/>
    <w:rsid w:val="00FA57CD"/>
    <w:rsid w:val="00FA5C4E"/>
    <w:rsid w:val="00FA5DA3"/>
    <w:rsid w:val="00FA6349"/>
    <w:rsid w:val="00FA695F"/>
    <w:rsid w:val="00FA6C03"/>
    <w:rsid w:val="00FA6C9C"/>
    <w:rsid w:val="00FA6E3C"/>
    <w:rsid w:val="00FA6F40"/>
    <w:rsid w:val="00FA6F7F"/>
    <w:rsid w:val="00FA75C8"/>
    <w:rsid w:val="00FA79D8"/>
    <w:rsid w:val="00FA7ABE"/>
    <w:rsid w:val="00FA7FDC"/>
    <w:rsid w:val="00FB06DE"/>
    <w:rsid w:val="00FB0A8E"/>
    <w:rsid w:val="00FB0DC4"/>
    <w:rsid w:val="00FB1367"/>
    <w:rsid w:val="00FB1456"/>
    <w:rsid w:val="00FB16D6"/>
    <w:rsid w:val="00FB2EDD"/>
    <w:rsid w:val="00FB329D"/>
    <w:rsid w:val="00FB365A"/>
    <w:rsid w:val="00FB388C"/>
    <w:rsid w:val="00FB38CB"/>
    <w:rsid w:val="00FB409C"/>
    <w:rsid w:val="00FB47E3"/>
    <w:rsid w:val="00FB49EE"/>
    <w:rsid w:val="00FB5617"/>
    <w:rsid w:val="00FB5745"/>
    <w:rsid w:val="00FB587D"/>
    <w:rsid w:val="00FB6228"/>
    <w:rsid w:val="00FB6232"/>
    <w:rsid w:val="00FB68C6"/>
    <w:rsid w:val="00FB6C24"/>
    <w:rsid w:val="00FB6D4F"/>
    <w:rsid w:val="00FB7095"/>
    <w:rsid w:val="00FB749F"/>
    <w:rsid w:val="00FB75A5"/>
    <w:rsid w:val="00FB7794"/>
    <w:rsid w:val="00FB7E24"/>
    <w:rsid w:val="00FC02E7"/>
    <w:rsid w:val="00FC0421"/>
    <w:rsid w:val="00FC06F1"/>
    <w:rsid w:val="00FC0928"/>
    <w:rsid w:val="00FC0AE6"/>
    <w:rsid w:val="00FC0CF5"/>
    <w:rsid w:val="00FC1580"/>
    <w:rsid w:val="00FC1714"/>
    <w:rsid w:val="00FC20EE"/>
    <w:rsid w:val="00FC26C2"/>
    <w:rsid w:val="00FC2AD1"/>
    <w:rsid w:val="00FC2C09"/>
    <w:rsid w:val="00FC33ED"/>
    <w:rsid w:val="00FC3AE4"/>
    <w:rsid w:val="00FC3AFF"/>
    <w:rsid w:val="00FC3B14"/>
    <w:rsid w:val="00FC4893"/>
    <w:rsid w:val="00FC50C4"/>
    <w:rsid w:val="00FC5EDF"/>
    <w:rsid w:val="00FC615E"/>
    <w:rsid w:val="00FC690F"/>
    <w:rsid w:val="00FC733C"/>
    <w:rsid w:val="00FC7954"/>
    <w:rsid w:val="00FC7D34"/>
    <w:rsid w:val="00FD0568"/>
    <w:rsid w:val="00FD07D1"/>
    <w:rsid w:val="00FD1542"/>
    <w:rsid w:val="00FD2212"/>
    <w:rsid w:val="00FD2335"/>
    <w:rsid w:val="00FD25BB"/>
    <w:rsid w:val="00FD2BF6"/>
    <w:rsid w:val="00FD329E"/>
    <w:rsid w:val="00FD3628"/>
    <w:rsid w:val="00FD36FA"/>
    <w:rsid w:val="00FD3A7C"/>
    <w:rsid w:val="00FD3B70"/>
    <w:rsid w:val="00FD3CC0"/>
    <w:rsid w:val="00FD4634"/>
    <w:rsid w:val="00FD463F"/>
    <w:rsid w:val="00FD66A8"/>
    <w:rsid w:val="00FD6860"/>
    <w:rsid w:val="00FD6B39"/>
    <w:rsid w:val="00FD6E7A"/>
    <w:rsid w:val="00FD7454"/>
    <w:rsid w:val="00FD7771"/>
    <w:rsid w:val="00FE0088"/>
    <w:rsid w:val="00FE032B"/>
    <w:rsid w:val="00FE04DB"/>
    <w:rsid w:val="00FE07B1"/>
    <w:rsid w:val="00FE0884"/>
    <w:rsid w:val="00FE0E94"/>
    <w:rsid w:val="00FE150D"/>
    <w:rsid w:val="00FE1813"/>
    <w:rsid w:val="00FE1B18"/>
    <w:rsid w:val="00FE1EBD"/>
    <w:rsid w:val="00FE2297"/>
    <w:rsid w:val="00FE2A72"/>
    <w:rsid w:val="00FE30EC"/>
    <w:rsid w:val="00FE329D"/>
    <w:rsid w:val="00FE3AF2"/>
    <w:rsid w:val="00FE423A"/>
    <w:rsid w:val="00FE44AF"/>
    <w:rsid w:val="00FE4F86"/>
    <w:rsid w:val="00FE514A"/>
    <w:rsid w:val="00FE52FE"/>
    <w:rsid w:val="00FE5C9F"/>
    <w:rsid w:val="00FE5D50"/>
    <w:rsid w:val="00FE6A83"/>
    <w:rsid w:val="00FE6F49"/>
    <w:rsid w:val="00FE6FA7"/>
    <w:rsid w:val="00FE70B1"/>
    <w:rsid w:val="00FE736F"/>
    <w:rsid w:val="00FF04F5"/>
    <w:rsid w:val="00FF052B"/>
    <w:rsid w:val="00FF06C3"/>
    <w:rsid w:val="00FF0768"/>
    <w:rsid w:val="00FF21E6"/>
    <w:rsid w:val="00FF2E3B"/>
    <w:rsid w:val="00FF2FC2"/>
    <w:rsid w:val="00FF2FE9"/>
    <w:rsid w:val="00FF3B08"/>
    <w:rsid w:val="00FF3C5A"/>
    <w:rsid w:val="00FF3DAC"/>
    <w:rsid w:val="00FF451D"/>
    <w:rsid w:val="00FF4A2E"/>
    <w:rsid w:val="00FF4A95"/>
    <w:rsid w:val="00FF4CCB"/>
    <w:rsid w:val="00FF4F39"/>
    <w:rsid w:val="00FF5098"/>
    <w:rsid w:val="00FF52A0"/>
    <w:rsid w:val="00FF5377"/>
    <w:rsid w:val="00FF5412"/>
    <w:rsid w:val="00FF57C3"/>
    <w:rsid w:val="00FF591E"/>
    <w:rsid w:val="00FF5C7C"/>
    <w:rsid w:val="00FF5CCC"/>
    <w:rsid w:val="00FF619D"/>
    <w:rsid w:val="00FF6AAA"/>
    <w:rsid w:val="00FF6F08"/>
    <w:rsid w:val="00FF6F7A"/>
    <w:rsid w:val="00FF74F9"/>
    <w:rsid w:val="00FF7802"/>
    <w:rsid w:val="00FF7D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BE5525"/>
  <w15:chartTrackingRefBased/>
  <w15:docId w15:val="{FEF9F46D-0734-4A26-A26F-726DA78CA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1582A"/>
    <w:pPr>
      <w:spacing w:after="15" w:line="248" w:lineRule="auto"/>
      <w:ind w:right="70" w:firstLine="189"/>
      <w:jc w:val="both"/>
    </w:pPr>
    <w:rPr>
      <w:rFonts w:ascii="Calibri" w:eastAsia="Calibri" w:hAnsi="Calibri" w:cs="Calibri"/>
      <w:color w:val="000000"/>
      <w:sz w:val="20"/>
    </w:rPr>
  </w:style>
  <w:style w:type="paragraph" w:styleId="1">
    <w:name w:val="heading 1"/>
    <w:basedOn w:val="a"/>
    <w:next w:val="a"/>
    <w:link w:val="10"/>
    <w:qFormat/>
    <w:rsid w:val="00AD561C"/>
    <w:pPr>
      <w:keepNext/>
      <w:keepLines/>
      <w:numPr>
        <w:numId w:val="2"/>
      </w:numPr>
      <w:tabs>
        <w:tab w:val="left" w:pos="216"/>
      </w:tabs>
      <w:spacing w:before="160" w:after="80" w:line="240" w:lineRule="auto"/>
      <w:ind w:right="0"/>
      <w:jc w:val="center"/>
      <w:outlineLvl w:val="0"/>
    </w:pPr>
    <w:rPr>
      <w:rFonts w:ascii="Times New Roman" w:eastAsia="宋体" w:hAnsi="Times New Roman" w:cs="Times New Roman"/>
      <w:smallCaps/>
      <w:noProof/>
      <w:color w:val="auto"/>
      <w:kern w:val="0"/>
      <w:szCs w:val="20"/>
      <w:lang w:eastAsia="en-US"/>
    </w:rPr>
  </w:style>
  <w:style w:type="paragraph" w:styleId="2">
    <w:name w:val="heading 2"/>
    <w:basedOn w:val="a"/>
    <w:next w:val="a"/>
    <w:link w:val="20"/>
    <w:qFormat/>
    <w:rsid w:val="00AD561C"/>
    <w:pPr>
      <w:keepNext/>
      <w:keepLines/>
      <w:numPr>
        <w:ilvl w:val="1"/>
        <w:numId w:val="2"/>
      </w:numPr>
      <w:spacing w:before="120" w:after="60" w:line="240" w:lineRule="auto"/>
      <w:ind w:right="0"/>
      <w:jc w:val="left"/>
      <w:outlineLvl w:val="1"/>
    </w:pPr>
    <w:rPr>
      <w:rFonts w:ascii="Times New Roman" w:eastAsia="宋体" w:hAnsi="Times New Roman" w:cs="Times New Roman"/>
      <w:i/>
      <w:iCs/>
      <w:noProof/>
      <w:color w:val="auto"/>
      <w:kern w:val="0"/>
      <w:szCs w:val="20"/>
      <w:lang w:eastAsia="en-US"/>
    </w:rPr>
  </w:style>
  <w:style w:type="paragraph" w:styleId="3">
    <w:name w:val="heading 3"/>
    <w:basedOn w:val="a"/>
    <w:next w:val="a"/>
    <w:link w:val="30"/>
    <w:qFormat/>
    <w:rsid w:val="00AD561C"/>
    <w:pPr>
      <w:numPr>
        <w:ilvl w:val="2"/>
        <w:numId w:val="2"/>
      </w:numPr>
      <w:spacing w:after="0" w:line="240" w:lineRule="exact"/>
      <w:ind w:right="0"/>
      <w:outlineLvl w:val="2"/>
    </w:pPr>
    <w:rPr>
      <w:rFonts w:ascii="Times New Roman" w:eastAsia="宋体" w:hAnsi="Times New Roman" w:cs="Times New Roman"/>
      <w:i/>
      <w:iCs/>
      <w:noProof/>
      <w:color w:val="auto"/>
      <w:kern w:val="0"/>
      <w:szCs w:val="20"/>
      <w:lang w:eastAsia="en-US"/>
    </w:rPr>
  </w:style>
  <w:style w:type="paragraph" w:styleId="4">
    <w:name w:val="heading 4"/>
    <w:basedOn w:val="a"/>
    <w:next w:val="a"/>
    <w:link w:val="40"/>
    <w:qFormat/>
    <w:rsid w:val="00AD561C"/>
    <w:pPr>
      <w:numPr>
        <w:ilvl w:val="3"/>
        <w:numId w:val="2"/>
      </w:numPr>
      <w:tabs>
        <w:tab w:val="left" w:pos="720"/>
      </w:tabs>
      <w:spacing w:before="40" w:after="40" w:line="240" w:lineRule="auto"/>
      <w:ind w:right="0"/>
      <w:outlineLvl w:val="3"/>
    </w:pPr>
    <w:rPr>
      <w:rFonts w:ascii="Times New Roman" w:eastAsia="宋体" w:hAnsi="Times New Roman" w:cs="Times New Roman"/>
      <w:i/>
      <w:iCs/>
      <w:noProof/>
      <w:color w:val="auto"/>
      <w:kern w:val="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AD561C"/>
    <w:rPr>
      <w:rFonts w:ascii="Times New Roman" w:eastAsia="宋体" w:hAnsi="Times New Roman" w:cs="Times New Roman"/>
      <w:smallCaps/>
      <w:noProof/>
      <w:kern w:val="0"/>
      <w:sz w:val="20"/>
      <w:szCs w:val="20"/>
      <w:lang w:eastAsia="en-US"/>
    </w:rPr>
  </w:style>
  <w:style w:type="character" w:customStyle="1" w:styleId="20">
    <w:name w:val="标题 2 字符"/>
    <w:basedOn w:val="a0"/>
    <w:link w:val="2"/>
    <w:rsid w:val="00AD561C"/>
    <w:rPr>
      <w:rFonts w:ascii="Times New Roman" w:eastAsia="宋体" w:hAnsi="Times New Roman" w:cs="Times New Roman"/>
      <w:i/>
      <w:iCs/>
      <w:noProof/>
      <w:kern w:val="0"/>
      <w:sz w:val="20"/>
      <w:szCs w:val="20"/>
      <w:lang w:eastAsia="en-US"/>
    </w:rPr>
  </w:style>
  <w:style w:type="character" w:customStyle="1" w:styleId="30">
    <w:name w:val="标题 3 字符"/>
    <w:basedOn w:val="a0"/>
    <w:link w:val="3"/>
    <w:rsid w:val="00AD561C"/>
    <w:rPr>
      <w:rFonts w:ascii="Times New Roman" w:eastAsia="宋体" w:hAnsi="Times New Roman" w:cs="Times New Roman"/>
      <w:i/>
      <w:iCs/>
      <w:noProof/>
      <w:kern w:val="0"/>
      <w:sz w:val="20"/>
      <w:szCs w:val="20"/>
      <w:lang w:eastAsia="en-US"/>
    </w:rPr>
  </w:style>
  <w:style w:type="character" w:customStyle="1" w:styleId="40">
    <w:name w:val="标题 4 字符"/>
    <w:basedOn w:val="a0"/>
    <w:link w:val="4"/>
    <w:rsid w:val="00AD561C"/>
    <w:rPr>
      <w:rFonts w:ascii="Times New Roman" w:eastAsia="宋体" w:hAnsi="Times New Roman" w:cs="Times New Roman"/>
      <w:i/>
      <w:iCs/>
      <w:noProof/>
      <w:kern w:val="0"/>
      <w:sz w:val="20"/>
      <w:szCs w:val="20"/>
      <w:lang w:eastAsia="en-US"/>
    </w:rPr>
  </w:style>
  <w:style w:type="table" w:customStyle="1" w:styleId="TableGrid">
    <w:name w:val="TableGrid"/>
    <w:rsid w:val="00AD561C"/>
    <w:tblPr>
      <w:tblCellMar>
        <w:top w:w="0" w:type="dxa"/>
        <w:left w:w="0" w:type="dxa"/>
        <w:bottom w:w="0" w:type="dxa"/>
        <w:right w:w="0" w:type="dxa"/>
      </w:tblCellMar>
    </w:tblPr>
  </w:style>
  <w:style w:type="character" w:styleId="a3">
    <w:name w:val="annotation reference"/>
    <w:basedOn w:val="a0"/>
    <w:uiPriority w:val="99"/>
    <w:semiHidden/>
    <w:unhideWhenUsed/>
    <w:rsid w:val="00AD561C"/>
    <w:rPr>
      <w:sz w:val="21"/>
      <w:szCs w:val="21"/>
    </w:rPr>
  </w:style>
  <w:style w:type="paragraph" w:styleId="a4">
    <w:name w:val="annotation text"/>
    <w:basedOn w:val="a"/>
    <w:link w:val="a5"/>
    <w:uiPriority w:val="99"/>
    <w:unhideWhenUsed/>
    <w:rsid w:val="00AD561C"/>
    <w:pPr>
      <w:jc w:val="left"/>
    </w:pPr>
  </w:style>
  <w:style w:type="character" w:customStyle="1" w:styleId="a5">
    <w:name w:val="批注文字 字符"/>
    <w:basedOn w:val="a0"/>
    <w:link w:val="a4"/>
    <w:uiPriority w:val="99"/>
    <w:rsid w:val="00AD561C"/>
    <w:rPr>
      <w:rFonts w:ascii="Calibri" w:eastAsia="Calibri" w:hAnsi="Calibri" w:cs="Calibri"/>
      <w:color w:val="000000"/>
      <w:sz w:val="20"/>
    </w:rPr>
  </w:style>
  <w:style w:type="paragraph" w:styleId="a6">
    <w:name w:val="annotation subject"/>
    <w:basedOn w:val="a4"/>
    <w:next w:val="a4"/>
    <w:link w:val="a7"/>
    <w:uiPriority w:val="99"/>
    <w:semiHidden/>
    <w:unhideWhenUsed/>
    <w:rsid w:val="00AD561C"/>
    <w:rPr>
      <w:b/>
      <w:bCs/>
    </w:rPr>
  </w:style>
  <w:style w:type="character" w:customStyle="1" w:styleId="a7">
    <w:name w:val="批注主题 字符"/>
    <w:basedOn w:val="a5"/>
    <w:link w:val="a6"/>
    <w:uiPriority w:val="99"/>
    <w:semiHidden/>
    <w:rsid w:val="00AD561C"/>
    <w:rPr>
      <w:rFonts w:ascii="Calibri" w:eastAsia="Calibri" w:hAnsi="Calibri" w:cs="Calibri"/>
      <w:b/>
      <w:bCs/>
      <w:color w:val="000000"/>
      <w:sz w:val="20"/>
    </w:rPr>
  </w:style>
  <w:style w:type="paragraph" w:styleId="a8">
    <w:name w:val="Revision"/>
    <w:hidden/>
    <w:uiPriority w:val="99"/>
    <w:semiHidden/>
    <w:rsid w:val="00923FC8"/>
    <w:rPr>
      <w:rFonts w:ascii="Calibri" w:eastAsia="Calibri" w:hAnsi="Calibri" w:cs="Calibri"/>
      <w:color w:val="000000"/>
      <w:sz w:val="20"/>
    </w:rPr>
  </w:style>
  <w:style w:type="paragraph" w:styleId="a9">
    <w:name w:val="header"/>
    <w:basedOn w:val="a"/>
    <w:link w:val="aa"/>
    <w:uiPriority w:val="99"/>
    <w:unhideWhenUsed/>
    <w:rsid w:val="00740F06"/>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740F06"/>
    <w:rPr>
      <w:rFonts w:ascii="Calibri" w:eastAsia="Calibri" w:hAnsi="Calibri" w:cs="Calibri"/>
      <w:color w:val="000000"/>
      <w:sz w:val="18"/>
      <w:szCs w:val="18"/>
    </w:rPr>
  </w:style>
  <w:style w:type="paragraph" w:styleId="ab">
    <w:name w:val="footer"/>
    <w:basedOn w:val="a"/>
    <w:link w:val="ac"/>
    <w:uiPriority w:val="99"/>
    <w:unhideWhenUsed/>
    <w:rsid w:val="00740F06"/>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740F06"/>
    <w:rPr>
      <w:rFonts w:ascii="Calibri" w:eastAsia="Calibri" w:hAnsi="Calibri" w:cs="Calibri"/>
      <w:color w:val="000000"/>
      <w:sz w:val="18"/>
      <w:szCs w:val="18"/>
    </w:rPr>
  </w:style>
  <w:style w:type="character" w:styleId="ad">
    <w:name w:val="Hyperlink"/>
    <w:basedOn w:val="a0"/>
    <w:uiPriority w:val="99"/>
    <w:unhideWhenUsed/>
    <w:rsid w:val="00FD25BB"/>
    <w:rPr>
      <w:color w:val="0563C1" w:themeColor="hyperlink"/>
      <w:u w:val="single"/>
    </w:rPr>
  </w:style>
  <w:style w:type="character" w:styleId="ae">
    <w:name w:val="Unresolved Mention"/>
    <w:basedOn w:val="a0"/>
    <w:uiPriority w:val="99"/>
    <w:semiHidden/>
    <w:unhideWhenUsed/>
    <w:rsid w:val="00FD25BB"/>
    <w:rPr>
      <w:color w:val="605E5C"/>
      <w:shd w:val="clear" w:color="auto" w:fill="E1DFDD"/>
    </w:rPr>
  </w:style>
  <w:style w:type="paragraph" w:customStyle="1" w:styleId="EndNoteBibliographyTitle">
    <w:name w:val="EndNote Bibliography Title"/>
    <w:basedOn w:val="a"/>
    <w:link w:val="EndNoteBibliographyTitle0"/>
    <w:rsid w:val="00B62B79"/>
    <w:pPr>
      <w:spacing w:after="0"/>
      <w:jc w:val="center"/>
    </w:pPr>
  </w:style>
  <w:style w:type="character" w:customStyle="1" w:styleId="EndNoteBibliographyTitle0">
    <w:name w:val="EndNote Bibliography Title 字符"/>
    <w:basedOn w:val="a0"/>
    <w:link w:val="EndNoteBibliographyTitle"/>
    <w:rsid w:val="00B62B79"/>
    <w:rPr>
      <w:rFonts w:ascii="Calibri" w:eastAsia="Calibri" w:hAnsi="Calibri" w:cs="Calibri"/>
      <w:color w:val="000000"/>
      <w:sz w:val="20"/>
    </w:rPr>
  </w:style>
  <w:style w:type="paragraph" w:customStyle="1" w:styleId="EndNoteBibliography">
    <w:name w:val="EndNote Bibliography"/>
    <w:basedOn w:val="a"/>
    <w:link w:val="EndNoteBibliography0"/>
    <w:rsid w:val="00B62B79"/>
    <w:pPr>
      <w:spacing w:line="240" w:lineRule="auto"/>
    </w:pPr>
  </w:style>
  <w:style w:type="character" w:customStyle="1" w:styleId="EndNoteBibliography0">
    <w:name w:val="EndNote Bibliography 字符"/>
    <w:basedOn w:val="a0"/>
    <w:link w:val="EndNoteBibliography"/>
    <w:rsid w:val="00B62B79"/>
    <w:rPr>
      <w:rFonts w:ascii="Calibri" w:eastAsia="Calibri" w:hAnsi="Calibri" w:cs="Calibri"/>
      <w:color w:val="000000"/>
      <w:sz w:val="20"/>
    </w:rPr>
  </w:style>
  <w:style w:type="paragraph" w:customStyle="1" w:styleId="BodyA">
    <w:name w:val="Body A"/>
    <w:rsid w:val="0026388F"/>
    <w:pPr>
      <w:pBdr>
        <w:top w:val="nil"/>
        <w:left w:val="nil"/>
        <w:bottom w:val="nil"/>
        <w:right w:val="nil"/>
        <w:between w:val="nil"/>
        <w:bar w:val="nil"/>
      </w:pBdr>
    </w:pPr>
    <w:rPr>
      <w:rFonts w:ascii="Times New Roman" w:eastAsia="Arial Unicode MS" w:hAnsi="Arial Unicode MS" w:cs="Arial Unicode MS"/>
      <w:color w:val="000000"/>
      <w:kern w:val="0"/>
      <w:sz w:val="24"/>
      <w:szCs w:val="24"/>
      <w:u w:color="000000"/>
      <w:bdr w:val="nil"/>
      <w:lang w:eastAsia="en-US"/>
    </w:rPr>
  </w:style>
  <w:style w:type="paragraph" w:styleId="af">
    <w:name w:val="caption"/>
    <w:basedOn w:val="a"/>
    <w:next w:val="a"/>
    <w:uiPriority w:val="35"/>
    <w:unhideWhenUsed/>
    <w:qFormat/>
    <w:rsid w:val="00E4480F"/>
    <w:rPr>
      <w:rFonts w:asciiTheme="majorHAnsi" w:eastAsia="黑体" w:hAnsiTheme="majorHAnsi" w:cstheme="majorBidi"/>
      <w:szCs w:val="20"/>
    </w:rPr>
  </w:style>
  <w:style w:type="paragraph" w:styleId="af0">
    <w:name w:val="List Paragraph"/>
    <w:basedOn w:val="a"/>
    <w:uiPriority w:val="34"/>
    <w:qFormat/>
    <w:rsid w:val="00955C1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9282248">
      <w:bodyDiv w:val="1"/>
      <w:marLeft w:val="0"/>
      <w:marRight w:val="0"/>
      <w:marTop w:val="0"/>
      <w:marBottom w:val="0"/>
      <w:divBdr>
        <w:top w:val="none" w:sz="0" w:space="0" w:color="auto"/>
        <w:left w:val="none" w:sz="0" w:space="0" w:color="auto"/>
        <w:bottom w:val="none" w:sz="0" w:space="0" w:color="auto"/>
        <w:right w:val="none" w:sz="0" w:space="0" w:color="auto"/>
      </w:divBdr>
      <w:divsChild>
        <w:div w:id="19560166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package" Target="embeddings/Microsoft_Word___.docx"/><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emf"/><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7618E4F8477342920911600496B862" ma:contentTypeVersion="11" ma:contentTypeDescription="Create a new document." ma:contentTypeScope="" ma:versionID="cca2467085494f93a2d42c2a59abd381">
  <xsd:schema xmlns:xsd="http://www.w3.org/2001/XMLSchema" xmlns:xs="http://www.w3.org/2001/XMLSchema" xmlns:p="http://schemas.microsoft.com/office/2006/metadata/properties" xmlns:ns2="5a7f11b8-4e61-4730-b719-639614624e27" targetNamespace="http://schemas.microsoft.com/office/2006/metadata/properties" ma:root="true" ma:fieldsID="b38a709f3c6f3f5691fbae0c89207769" ns2:_="">
    <xsd:import namespace="5a7f11b8-4e61-4730-b719-639614624e2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lcf76f155ced4ddcb4097134ff3c332f"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7f11b8-4e61-4730-b719-639614624e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5ee92b2f-d444-4214-abdd-12644e6e9ea2"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D8FD5CA-E9CD-43ED-81AE-4F39908B30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7f11b8-4e61-4730-b719-639614624e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E792A8A-E84E-5F4D-9FD1-E5D943AC99F2}">
  <ds:schemaRefs>
    <ds:schemaRef ds:uri="http://schemas.openxmlformats.org/officeDocument/2006/bibliography"/>
  </ds:schemaRefs>
</ds:datastoreItem>
</file>

<file path=customXml/itemProps3.xml><?xml version="1.0" encoding="utf-8"?>
<ds:datastoreItem xmlns:ds="http://schemas.openxmlformats.org/officeDocument/2006/customXml" ds:itemID="{43C17745-2D52-45AB-9168-52348146388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3</Pages>
  <Words>4452</Words>
  <Characters>25381</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 LI</dc:creator>
  <cp:keywords/>
  <dc:description/>
  <cp:lastModifiedBy>HANLIN CAI</cp:lastModifiedBy>
  <cp:revision>3988</cp:revision>
  <cp:lastPrinted>2022-08-12T05:47:00Z</cp:lastPrinted>
  <dcterms:created xsi:type="dcterms:W3CDTF">2022-10-21T14:36:00Z</dcterms:created>
  <dcterms:modified xsi:type="dcterms:W3CDTF">2022-10-29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219d6ba5380ef97df154c589908a550cee5f16f01f88b2b7c5779436e130a8</vt:lpwstr>
  </property>
</Properties>
</file>